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0357" w:rsidRDefault="002E0357"/>
    <w:p w:rsidR="00120532" w:rsidRDefault="00120532"/>
    <w:p w:rsidR="00120532" w:rsidRDefault="00120532"/>
    <w:p w:rsidR="00A71C1F" w:rsidRDefault="00A71C1F" w:rsidP="00A71C1F">
      <w:pPr>
        <w:jc w:val="center"/>
      </w:pPr>
      <w:r>
        <w:t>Business Plan</w:t>
      </w:r>
    </w:p>
    <w:p w:rsidR="00A71C1F" w:rsidRDefault="00A71C1F" w:rsidP="00A71C1F">
      <w:pPr>
        <w:jc w:val="center"/>
      </w:pPr>
      <w:r>
        <w:t>Currency Exchange</w:t>
      </w:r>
    </w:p>
    <w:p w:rsidR="00A71C1F" w:rsidRDefault="00A71C1F" w:rsidP="00A71C1F">
      <w:pPr>
        <w:jc w:val="center"/>
      </w:pPr>
      <w:r>
        <w:t>Owner - James LeBlanc</w:t>
      </w:r>
    </w:p>
    <w:p w:rsidR="00A71C1F" w:rsidRDefault="00A71C1F" w:rsidP="00A71C1F">
      <w:pPr>
        <w:jc w:val="center"/>
      </w:pPr>
      <w:r>
        <w:t>Capstone Course</w:t>
      </w:r>
    </w:p>
    <w:p w:rsidR="00A71C1F" w:rsidRDefault="00A71C1F" w:rsidP="00A71C1F">
      <w:pPr>
        <w:jc w:val="center"/>
      </w:pPr>
      <w:r>
        <w:t>Innovation and Entrepreneurship</w:t>
      </w:r>
    </w:p>
    <w:p w:rsidR="00A71C1F" w:rsidRDefault="00A71C1F" w:rsidP="00A71C1F">
      <w:pPr>
        <w:jc w:val="center"/>
      </w:pPr>
      <w:r>
        <w:t>Professor Myron Gould</w:t>
      </w:r>
    </w:p>
    <w:p w:rsidR="00A71C1F" w:rsidRDefault="00A71C1F" w:rsidP="00A71C1F">
      <w:pPr>
        <w:jc w:val="center"/>
      </w:pPr>
      <w:r>
        <w:t>New York University</w:t>
      </w:r>
    </w:p>
    <w:p w:rsidR="00A71C1F" w:rsidRDefault="00A71C1F" w:rsidP="00A71C1F">
      <w:pPr>
        <w:jc w:val="center"/>
      </w:pPr>
      <w:r>
        <w:t>December 13, 2015</w:t>
      </w:r>
    </w:p>
    <w:p w:rsidR="00120532" w:rsidRDefault="00120532">
      <w:pPr>
        <w:widowControl/>
        <w:spacing w:after="200" w:line="276" w:lineRule="auto"/>
      </w:pPr>
      <w:r>
        <w:br w:type="page"/>
      </w:r>
    </w:p>
    <w:sdt>
      <w:sdtPr>
        <w:rPr>
          <w:rFonts w:ascii="Times New Roman" w:eastAsiaTheme="minorHAnsi" w:hAnsi="Times New Roman" w:cstheme="minorBidi"/>
          <w:b w:val="0"/>
          <w:bCs w:val="0"/>
          <w:color w:val="auto"/>
          <w:sz w:val="24"/>
          <w:szCs w:val="22"/>
          <w:lang w:eastAsia="en-US"/>
        </w:rPr>
        <w:id w:val="1098756805"/>
        <w:docPartObj>
          <w:docPartGallery w:val="Table of Contents"/>
          <w:docPartUnique/>
        </w:docPartObj>
      </w:sdtPr>
      <w:sdtEndPr>
        <w:rPr>
          <w:noProof/>
        </w:rPr>
      </w:sdtEndPr>
      <w:sdtContent>
        <w:p w:rsidR="00892684" w:rsidRPr="00892684" w:rsidRDefault="00892684" w:rsidP="00892684">
          <w:pPr>
            <w:pStyle w:val="TOCHeading"/>
            <w:jc w:val="center"/>
            <w:rPr>
              <w:color w:val="auto"/>
            </w:rPr>
          </w:pPr>
          <w:r w:rsidRPr="00892684">
            <w:rPr>
              <w:color w:val="auto"/>
            </w:rPr>
            <w:t>Table of Contents</w:t>
          </w:r>
        </w:p>
        <w:p w:rsidR="002D447D" w:rsidRDefault="00892684">
          <w:pPr>
            <w:pStyle w:val="TOC1"/>
            <w:tabs>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437701334" w:history="1">
            <w:r w:rsidR="002D447D" w:rsidRPr="00382432">
              <w:rPr>
                <w:rStyle w:val="Hyperlink"/>
                <w:noProof/>
              </w:rPr>
              <w:t>Executive Summary</w:t>
            </w:r>
            <w:r w:rsidR="002D447D">
              <w:rPr>
                <w:noProof/>
                <w:webHidden/>
              </w:rPr>
              <w:tab/>
            </w:r>
            <w:r w:rsidR="002D447D">
              <w:rPr>
                <w:noProof/>
                <w:webHidden/>
              </w:rPr>
              <w:fldChar w:fldCharType="begin"/>
            </w:r>
            <w:r w:rsidR="002D447D">
              <w:rPr>
                <w:noProof/>
                <w:webHidden/>
              </w:rPr>
              <w:instrText xml:space="preserve"> PAGEREF _Toc437701334 \h </w:instrText>
            </w:r>
            <w:r w:rsidR="002D447D">
              <w:rPr>
                <w:noProof/>
                <w:webHidden/>
              </w:rPr>
            </w:r>
            <w:r w:rsidR="002D447D">
              <w:rPr>
                <w:noProof/>
                <w:webHidden/>
              </w:rPr>
              <w:fldChar w:fldCharType="separate"/>
            </w:r>
            <w:r w:rsidR="002D447D">
              <w:rPr>
                <w:noProof/>
                <w:webHidden/>
              </w:rPr>
              <w:t>5</w:t>
            </w:r>
            <w:r w:rsidR="002D447D">
              <w:rPr>
                <w:noProof/>
                <w:webHidden/>
              </w:rPr>
              <w:fldChar w:fldCharType="end"/>
            </w:r>
          </w:hyperlink>
        </w:p>
        <w:p w:rsidR="002D447D" w:rsidRDefault="00D91DFF">
          <w:pPr>
            <w:pStyle w:val="TOC1"/>
            <w:tabs>
              <w:tab w:val="right" w:leader="dot" w:pos="9350"/>
            </w:tabs>
            <w:rPr>
              <w:rFonts w:asciiTheme="minorHAnsi" w:eastAsiaTheme="minorEastAsia" w:hAnsiTheme="minorHAnsi"/>
              <w:noProof/>
              <w:sz w:val="22"/>
            </w:rPr>
          </w:pPr>
          <w:hyperlink w:anchor="_Toc437701335" w:history="1">
            <w:r w:rsidR="002D447D" w:rsidRPr="00382432">
              <w:rPr>
                <w:rStyle w:val="Hyperlink"/>
                <w:noProof/>
              </w:rPr>
              <w:t>Mission Statement</w:t>
            </w:r>
            <w:r w:rsidR="002D447D">
              <w:rPr>
                <w:noProof/>
                <w:webHidden/>
              </w:rPr>
              <w:tab/>
            </w:r>
            <w:r w:rsidR="002D447D">
              <w:rPr>
                <w:noProof/>
                <w:webHidden/>
              </w:rPr>
              <w:fldChar w:fldCharType="begin"/>
            </w:r>
            <w:r w:rsidR="002D447D">
              <w:rPr>
                <w:noProof/>
                <w:webHidden/>
              </w:rPr>
              <w:instrText xml:space="preserve"> PAGEREF _Toc437701335 \h </w:instrText>
            </w:r>
            <w:r w:rsidR="002D447D">
              <w:rPr>
                <w:noProof/>
                <w:webHidden/>
              </w:rPr>
            </w:r>
            <w:r w:rsidR="002D447D">
              <w:rPr>
                <w:noProof/>
                <w:webHidden/>
              </w:rPr>
              <w:fldChar w:fldCharType="separate"/>
            </w:r>
            <w:r w:rsidR="002D447D">
              <w:rPr>
                <w:noProof/>
                <w:webHidden/>
              </w:rPr>
              <w:t>5</w:t>
            </w:r>
            <w:r w:rsidR="002D447D">
              <w:rPr>
                <w:noProof/>
                <w:webHidden/>
              </w:rPr>
              <w:fldChar w:fldCharType="end"/>
            </w:r>
          </w:hyperlink>
        </w:p>
        <w:p w:rsidR="002D447D" w:rsidRDefault="00D91DFF">
          <w:pPr>
            <w:pStyle w:val="TOC2"/>
            <w:tabs>
              <w:tab w:val="right" w:leader="dot" w:pos="9350"/>
            </w:tabs>
            <w:rPr>
              <w:rFonts w:asciiTheme="minorHAnsi" w:eastAsiaTheme="minorEastAsia" w:hAnsiTheme="minorHAnsi"/>
              <w:noProof/>
              <w:sz w:val="22"/>
            </w:rPr>
          </w:pPr>
          <w:hyperlink w:anchor="_Toc437701336" w:history="1">
            <w:r w:rsidR="002D447D" w:rsidRPr="00382432">
              <w:rPr>
                <w:rStyle w:val="Hyperlink"/>
                <w:noProof/>
              </w:rPr>
              <w:t>Core Competency</w:t>
            </w:r>
            <w:r w:rsidR="002D447D">
              <w:rPr>
                <w:noProof/>
                <w:webHidden/>
              </w:rPr>
              <w:tab/>
            </w:r>
            <w:r w:rsidR="002D447D">
              <w:rPr>
                <w:noProof/>
                <w:webHidden/>
              </w:rPr>
              <w:fldChar w:fldCharType="begin"/>
            </w:r>
            <w:r w:rsidR="002D447D">
              <w:rPr>
                <w:noProof/>
                <w:webHidden/>
              </w:rPr>
              <w:instrText xml:space="preserve"> PAGEREF _Toc437701336 \h </w:instrText>
            </w:r>
            <w:r w:rsidR="002D447D">
              <w:rPr>
                <w:noProof/>
                <w:webHidden/>
              </w:rPr>
            </w:r>
            <w:r w:rsidR="002D447D">
              <w:rPr>
                <w:noProof/>
                <w:webHidden/>
              </w:rPr>
              <w:fldChar w:fldCharType="separate"/>
            </w:r>
            <w:r w:rsidR="002D447D">
              <w:rPr>
                <w:noProof/>
                <w:webHidden/>
              </w:rPr>
              <w:t>6</w:t>
            </w:r>
            <w:r w:rsidR="002D447D">
              <w:rPr>
                <w:noProof/>
                <w:webHidden/>
              </w:rPr>
              <w:fldChar w:fldCharType="end"/>
            </w:r>
          </w:hyperlink>
        </w:p>
        <w:p w:rsidR="002D447D" w:rsidRDefault="00D91DFF">
          <w:pPr>
            <w:pStyle w:val="TOC1"/>
            <w:tabs>
              <w:tab w:val="right" w:leader="dot" w:pos="9350"/>
            </w:tabs>
            <w:rPr>
              <w:rFonts w:asciiTheme="minorHAnsi" w:eastAsiaTheme="minorEastAsia" w:hAnsiTheme="minorHAnsi"/>
              <w:noProof/>
              <w:sz w:val="22"/>
            </w:rPr>
          </w:pPr>
          <w:hyperlink w:anchor="_Toc437701337" w:history="1">
            <w:r w:rsidR="002D447D" w:rsidRPr="00382432">
              <w:rPr>
                <w:rStyle w:val="Hyperlink"/>
                <w:noProof/>
              </w:rPr>
              <w:t>Industry Analysis</w:t>
            </w:r>
            <w:r w:rsidR="002D447D">
              <w:rPr>
                <w:noProof/>
                <w:webHidden/>
              </w:rPr>
              <w:tab/>
            </w:r>
            <w:r w:rsidR="002D447D">
              <w:rPr>
                <w:noProof/>
                <w:webHidden/>
              </w:rPr>
              <w:fldChar w:fldCharType="begin"/>
            </w:r>
            <w:r w:rsidR="002D447D">
              <w:rPr>
                <w:noProof/>
                <w:webHidden/>
              </w:rPr>
              <w:instrText xml:space="preserve"> PAGEREF _Toc437701337 \h </w:instrText>
            </w:r>
            <w:r w:rsidR="002D447D">
              <w:rPr>
                <w:noProof/>
                <w:webHidden/>
              </w:rPr>
            </w:r>
            <w:r w:rsidR="002D447D">
              <w:rPr>
                <w:noProof/>
                <w:webHidden/>
              </w:rPr>
              <w:fldChar w:fldCharType="separate"/>
            </w:r>
            <w:r w:rsidR="002D447D">
              <w:rPr>
                <w:noProof/>
                <w:webHidden/>
              </w:rPr>
              <w:t>6</w:t>
            </w:r>
            <w:r w:rsidR="002D447D">
              <w:rPr>
                <w:noProof/>
                <w:webHidden/>
              </w:rPr>
              <w:fldChar w:fldCharType="end"/>
            </w:r>
          </w:hyperlink>
        </w:p>
        <w:p w:rsidR="002D447D" w:rsidRDefault="00D91DFF">
          <w:pPr>
            <w:pStyle w:val="TOC2"/>
            <w:tabs>
              <w:tab w:val="right" w:leader="dot" w:pos="9350"/>
            </w:tabs>
            <w:rPr>
              <w:rFonts w:asciiTheme="minorHAnsi" w:eastAsiaTheme="minorEastAsia" w:hAnsiTheme="minorHAnsi"/>
              <w:noProof/>
              <w:sz w:val="22"/>
            </w:rPr>
          </w:pPr>
          <w:hyperlink w:anchor="_Toc437701338" w:history="1">
            <w:r w:rsidR="002D447D" w:rsidRPr="00382432">
              <w:rPr>
                <w:rStyle w:val="Hyperlink"/>
                <w:noProof/>
              </w:rPr>
              <w:t>NAICS</w:t>
            </w:r>
            <w:r w:rsidR="002D447D">
              <w:rPr>
                <w:noProof/>
                <w:webHidden/>
              </w:rPr>
              <w:tab/>
            </w:r>
            <w:r w:rsidR="002D447D">
              <w:rPr>
                <w:noProof/>
                <w:webHidden/>
              </w:rPr>
              <w:fldChar w:fldCharType="begin"/>
            </w:r>
            <w:r w:rsidR="002D447D">
              <w:rPr>
                <w:noProof/>
                <w:webHidden/>
              </w:rPr>
              <w:instrText xml:space="preserve"> PAGEREF _Toc437701338 \h </w:instrText>
            </w:r>
            <w:r w:rsidR="002D447D">
              <w:rPr>
                <w:noProof/>
                <w:webHidden/>
              </w:rPr>
            </w:r>
            <w:r w:rsidR="002D447D">
              <w:rPr>
                <w:noProof/>
                <w:webHidden/>
              </w:rPr>
              <w:fldChar w:fldCharType="separate"/>
            </w:r>
            <w:r w:rsidR="002D447D">
              <w:rPr>
                <w:noProof/>
                <w:webHidden/>
              </w:rPr>
              <w:t>6</w:t>
            </w:r>
            <w:r w:rsidR="002D447D">
              <w:rPr>
                <w:noProof/>
                <w:webHidden/>
              </w:rPr>
              <w:fldChar w:fldCharType="end"/>
            </w:r>
          </w:hyperlink>
        </w:p>
        <w:p w:rsidR="002D447D" w:rsidRDefault="00D91DFF">
          <w:pPr>
            <w:pStyle w:val="TOC2"/>
            <w:tabs>
              <w:tab w:val="right" w:leader="dot" w:pos="9350"/>
            </w:tabs>
            <w:rPr>
              <w:rFonts w:asciiTheme="minorHAnsi" w:eastAsiaTheme="minorEastAsia" w:hAnsiTheme="minorHAnsi"/>
              <w:noProof/>
              <w:sz w:val="22"/>
            </w:rPr>
          </w:pPr>
          <w:hyperlink w:anchor="_Toc437701339" w:history="1">
            <w:r w:rsidR="002D447D" w:rsidRPr="00382432">
              <w:rPr>
                <w:rStyle w:val="Hyperlink"/>
                <w:noProof/>
              </w:rPr>
              <w:t>Industry history</w:t>
            </w:r>
            <w:r w:rsidR="002D447D">
              <w:rPr>
                <w:noProof/>
                <w:webHidden/>
              </w:rPr>
              <w:tab/>
            </w:r>
            <w:r w:rsidR="002D447D">
              <w:rPr>
                <w:noProof/>
                <w:webHidden/>
              </w:rPr>
              <w:fldChar w:fldCharType="begin"/>
            </w:r>
            <w:r w:rsidR="002D447D">
              <w:rPr>
                <w:noProof/>
                <w:webHidden/>
              </w:rPr>
              <w:instrText xml:space="preserve"> PAGEREF _Toc437701339 \h </w:instrText>
            </w:r>
            <w:r w:rsidR="002D447D">
              <w:rPr>
                <w:noProof/>
                <w:webHidden/>
              </w:rPr>
            </w:r>
            <w:r w:rsidR="002D447D">
              <w:rPr>
                <w:noProof/>
                <w:webHidden/>
              </w:rPr>
              <w:fldChar w:fldCharType="separate"/>
            </w:r>
            <w:r w:rsidR="002D447D">
              <w:rPr>
                <w:noProof/>
                <w:webHidden/>
              </w:rPr>
              <w:t>6</w:t>
            </w:r>
            <w:r w:rsidR="002D447D">
              <w:rPr>
                <w:noProof/>
                <w:webHidden/>
              </w:rPr>
              <w:fldChar w:fldCharType="end"/>
            </w:r>
          </w:hyperlink>
        </w:p>
        <w:p w:rsidR="002D447D" w:rsidRDefault="00D91DFF">
          <w:pPr>
            <w:pStyle w:val="TOC2"/>
            <w:tabs>
              <w:tab w:val="right" w:leader="dot" w:pos="9350"/>
            </w:tabs>
            <w:rPr>
              <w:rFonts w:asciiTheme="minorHAnsi" w:eastAsiaTheme="minorEastAsia" w:hAnsiTheme="minorHAnsi"/>
              <w:noProof/>
              <w:sz w:val="22"/>
            </w:rPr>
          </w:pPr>
          <w:hyperlink w:anchor="_Toc437701340" w:history="1">
            <w:r w:rsidR="002D447D" w:rsidRPr="00382432">
              <w:rPr>
                <w:rStyle w:val="Hyperlink"/>
                <w:noProof/>
              </w:rPr>
              <w:t>Industry profile</w:t>
            </w:r>
            <w:r w:rsidR="002D447D">
              <w:rPr>
                <w:noProof/>
                <w:webHidden/>
              </w:rPr>
              <w:tab/>
            </w:r>
            <w:r w:rsidR="002D447D">
              <w:rPr>
                <w:noProof/>
                <w:webHidden/>
              </w:rPr>
              <w:fldChar w:fldCharType="begin"/>
            </w:r>
            <w:r w:rsidR="002D447D">
              <w:rPr>
                <w:noProof/>
                <w:webHidden/>
              </w:rPr>
              <w:instrText xml:space="preserve"> PAGEREF _Toc437701340 \h </w:instrText>
            </w:r>
            <w:r w:rsidR="002D447D">
              <w:rPr>
                <w:noProof/>
                <w:webHidden/>
              </w:rPr>
            </w:r>
            <w:r w:rsidR="002D447D">
              <w:rPr>
                <w:noProof/>
                <w:webHidden/>
              </w:rPr>
              <w:fldChar w:fldCharType="separate"/>
            </w:r>
            <w:r w:rsidR="002D447D">
              <w:rPr>
                <w:noProof/>
                <w:webHidden/>
              </w:rPr>
              <w:t>7</w:t>
            </w:r>
            <w:r w:rsidR="002D447D">
              <w:rPr>
                <w:noProof/>
                <w:webHidden/>
              </w:rPr>
              <w:fldChar w:fldCharType="end"/>
            </w:r>
          </w:hyperlink>
        </w:p>
        <w:p w:rsidR="002D447D" w:rsidRDefault="00D91DFF">
          <w:pPr>
            <w:pStyle w:val="TOC2"/>
            <w:tabs>
              <w:tab w:val="right" w:leader="dot" w:pos="9350"/>
            </w:tabs>
            <w:rPr>
              <w:rFonts w:asciiTheme="minorHAnsi" w:eastAsiaTheme="minorEastAsia" w:hAnsiTheme="minorHAnsi"/>
              <w:noProof/>
              <w:sz w:val="22"/>
            </w:rPr>
          </w:pPr>
          <w:hyperlink w:anchor="_Toc437701341" w:history="1">
            <w:r w:rsidR="002D447D" w:rsidRPr="00382432">
              <w:rPr>
                <w:rStyle w:val="Hyperlink"/>
                <w:noProof/>
              </w:rPr>
              <w:t>STEP Analysis</w:t>
            </w:r>
            <w:r w:rsidR="002D447D">
              <w:rPr>
                <w:noProof/>
                <w:webHidden/>
              </w:rPr>
              <w:tab/>
            </w:r>
            <w:r w:rsidR="002D447D">
              <w:rPr>
                <w:noProof/>
                <w:webHidden/>
              </w:rPr>
              <w:fldChar w:fldCharType="begin"/>
            </w:r>
            <w:r w:rsidR="002D447D">
              <w:rPr>
                <w:noProof/>
                <w:webHidden/>
              </w:rPr>
              <w:instrText xml:space="preserve"> PAGEREF _Toc437701341 \h </w:instrText>
            </w:r>
            <w:r w:rsidR="002D447D">
              <w:rPr>
                <w:noProof/>
                <w:webHidden/>
              </w:rPr>
            </w:r>
            <w:r w:rsidR="002D447D">
              <w:rPr>
                <w:noProof/>
                <w:webHidden/>
              </w:rPr>
              <w:fldChar w:fldCharType="separate"/>
            </w:r>
            <w:r w:rsidR="002D447D">
              <w:rPr>
                <w:noProof/>
                <w:webHidden/>
              </w:rPr>
              <w:t>8</w:t>
            </w:r>
            <w:r w:rsidR="002D447D">
              <w:rPr>
                <w:noProof/>
                <w:webHidden/>
              </w:rPr>
              <w:fldChar w:fldCharType="end"/>
            </w:r>
          </w:hyperlink>
        </w:p>
        <w:p w:rsidR="002D447D" w:rsidRDefault="00D91DFF">
          <w:pPr>
            <w:pStyle w:val="TOC2"/>
            <w:tabs>
              <w:tab w:val="right" w:leader="dot" w:pos="9350"/>
            </w:tabs>
            <w:rPr>
              <w:rFonts w:asciiTheme="minorHAnsi" w:eastAsiaTheme="minorEastAsia" w:hAnsiTheme="minorHAnsi"/>
              <w:noProof/>
              <w:sz w:val="22"/>
            </w:rPr>
          </w:pPr>
          <w:hyperlink w:anchor="_Toc437701342" w:history="1">
            <w:r w:rsidR="002D447D" w:rsidRPr="00382432">
              <w:rPr>
                <w:rStyle w:val="Hyperlink"/>
                <w:noProof/>
              </w:rPr>
              <w:t>Michael Porter’s Five Forces</w:t>
            </w:r>
            <w:r w:rsidR="002D447D">
              <w:rPr>
                <w:noProof/>
                <w:webHidden/>
              </w:rPr>
              <w:tab/>
            </w:r>
            <w:r w:rsidR="002D447D">
              <w:rPr>
                <w:noProof/>
                <w:webHidden/>
              </w:rPr>
              <w:fldChar w:fldCharType="begin"/>
            </w:r>
            <w:r w:rsidR="002D447D">
              <w:rPr>
                <w:noProof/>
                <w:webHidden/>
              </w:rPr>
              <w:instrText xml:space="preserve"> PAGEREF _Toc437701342 \h </w:instrText>
            </w:r>
            <w:r w:rsidR="002D447D">
              <w:rPr>
                <w:noProof/>
                <w:webHidden/>
              </w:rPr>
            </w:r>
            <w:r w:rsidR="002D447D">
              <w:rPr>
                <w:noProof/>
                <w:webHidden/>
              </w:rPr>
              <w:fldChar w:fldCharType="separate"/>
            </w:r>
            <w:r w:rsidR="002D447D">
              <w:rPr>
                <w:noProof/>
                <w:webHidden/>
              </w:rPr>
              <w:t>10</w:t>
            </w:r>
            <w:r w:rsidR="002D447D">
              <w:rPr>
                <w:noProof/>
                <w:webHidden/>
              </w:rPr>
              <w:fldChar w:fldCharType="end"/>
            </w:r>
          </w:hyperlink>
        </w:p>
        <w:p w:rsidR="002D447D" w:rsidRDefault="00D91DFF">
          <w:pPr>
            <w:pStyle w:val="TOC1"/>
            <w:tabs>
              <w:tab w:val="right" w:leader="dot" w:pos="9350"/>
            </w:tabs>
            <w:rPr>
              <w:rFonts w:asciiTheme="minorHAnsi" w:eastAsiaTheme="minorEastAsia" w:hAnsiTheme="minorHAnsi"/>
              <w:noProof/>
              <w:sz w:val="22"/>
            </w:rPr>
          </w:pPr>
          <w:hyperlink w:anchor="_Toc437701343" w:history="1">
            <w:r w:rsidR="002D447D" w:rsidRPr="00382432">
              <w:rPr>
                <w:rStyle w:val="Hyperlink"/>
                <w:noProof/>
              </w:rPr>
              <w:t>Competitor Analysis</w:t>
            </w:r>
            <w:r w:rsidR="002D447D">
              <w:rPr>
                <w:noProof/>
                <w:webHidden/>
              </w:rPr>
              <w:tab/>
            </w:r>
            <w:r w:rsidR="002D447D">
              <w:rPr>
                <w:noProof/>
                <w:webHidden/>
              </w:rPr>
              <w:fldChar w:fldCharType="begin"/>
            </w:r>
            <w:r w:rsidR="002D447D">
              <w:rPr>
                <w:noProof/>
                <w:webHidden/>
              </w:rPr>
              <w:instrText xml:space="preserve"> PAGEREF _Toc437701343 \h </w:instrText>
            </w:r>
            <w:r w:rsidR="002D447D">
              <w:rPr>
                <w:noProof/>
                <w:webHidden/>
              </w:rPr>
            </w:r>
            <w:r w:rsidR="002D447D">
              <w:rPr>
                <w:noProof/>
                <w:webHidden/>
              </w:rPr>
              <w:fldChar w:fldCharType="separate"/>
            </w:r>
            <w:r w:rsidR="002D447D">
              <w:rPr>
                <w:noProof/>
                <w:webHidden/>
              </w:rPr>
              <w:t>11</w:t>
            </w:r>
            <w:r w:rsidR="002D447D">
              <w:rPr>
                <w:noProof/>
                <w:webHidden/>
              </w:rPr>
              <w:fldChar w:fldCharType="end"/>
            </w:r>
          </w:hyperlink>
        </w:p>
        <w:p w:rsidR="002D447D" w:rsidRDefault="00D91DFF">
          <w:pPr>
            <w:pStyle w:val="TOC2"/>
            <w:tabs>
              <w:tab w:val="right" w:leader="dot" w:pos="9350"/>
            </w:tabs>
            <w:rPr>
              <w:rFonts w:asciiTheme="minorHAnsi" w:eastAsiaTheme="minorEastAsia" w:hAnsiTheme="minorHAnsi"/>
              <w:noProof/>
              <w:sz w:val="22"/>
            </w:rPr>
          </w:pPr>
          <w:hyperlink w:anchor="_Toc437701344" w:history="1">
            <w:r w:rsidR="002D447D" w:rsidRPr="00382432">
              <w:rPr>
                <w:rStyle w:val="Hyperlink"/>
                <w:noProof/>
              </w:rPr>
              <w:t>Bitstamp</w:t>
            </w:r>
            <w:r w:rsidR="002D447D">
              <w:rPr>
                <w:noProof/>
                <w:webHidden/>
              </w:rPr>
              <w:tab/>
            </w:r>
            <w:r w:rsidR="002D447D">
              <w:rPr>
                <w:noProof/>
                <w:webHidden/>
              </w:rPr>
              <w:fldChar w:fldCharType="begin"/>
            </w:r>
            <w:r w:rsidR="002D447D">
              <w:rPr>
                <w:noProof/>
                <w:webHidden/>
              </w:rPr>
              <w:instrText xml:space="preserve"> PAGEREF _Toc437701344 \h </w:instrText>
            </w:r>
            <w:r w:rsidR="002D447D">
              <w:rPr>
                <w:noProof/>
                <w:webHidden/>
              </w:rPr>
            </w:r>
            <w:r w:rsidR="002D447D">
              <w:rPr>
                <w:noProof/>
                <w:webHidden/>
              </w:rPr>
              <w:fldChar w:fldCharType="separate"/>
            </w:r>
            <w:r w:rsidR="002D447D">
              <w:rPr>
                <w:noProof/>
                <w:webHidden/>
              </w:rPr>
              <w:t>11</w:t>
            </w:r>
            <w:r w:rsidR="002D447D">
              <w:rPr>
                <w:noProof/>
                <w:webHidden/>
              </w:rPr>
              <w:fldChar w:fldCharType="end"/>
            </w:r>
          </w:hyperlink>
        </w:p>
        <w:p w:rsidR="002D447D" w:rsidRDefault="00D91DFF">
          <w:pPr>
            <w:pStyle w:val="TOC2"/>
            <w:tabs>
              <w:tab w:val="right" w:leader="dot" w:pos="9350"/>
            </w:tabs>
            <w:rPr>
              <w:rFonts w:asciiTheme="minorHAnsi" w:eastAsiaTheme="minorEastAsia" w:hAnsiTheme="minorHAnsi"/>
              <w:noProof/>
              <w:sz w:val="22"/>
            </w:rPr>
          </w:pPr>
          <w:hyperlink w:anchor="_Toc437701345" w:history="1">
            <w:r w:rsidR="002D447D" w:rsidRPr="00382432">
              <w:rPr>
                <w:rStyle w:val="Hyperlink"/>
                <w:noProof/>
              </w:rPr>
              <w:t>Bitfinex</w:t>
            </w:r>
            <w:r w:rsidR="002D447D">
              <w:rPr>
                <w:noProof/>
                <w:webHidden/>
              </w:rPr>
              <w:tab/>
            </w:r>
            <w:r w:rsidR="002D447D">
              <w:rPr>
                <w:noProof/>
                <w:webHidden/>
              </w:rPr>
              <w:fldChar w:fldCharType="begin"/>
            </w:r>
            <w:r w:rsidR="002D447D">
              <w:rPr>
                <w:noProof/>
                <w:webHidden/>
              </w:rPr>
              <w:instrText xml:space="preserve"> PAGEREF _Toc437701345 \h </w:instrText>
            </w:r>
            <w:r w:rsidR="002D447D">
              <w:rPr>
                <w:noProof/>
                <w:webHidden/>
              </w:rPr>
            </w:r>
            <w:r w:rsidR="002D447D">
              <w:rPr>
                <w:noProof/>
                <w:webHidden/>
              </w:rPr>
              <w:fldChar w:fldCharType="separate"/>
            </w:r>
            <w:r w:rsidR="002D447D">
              <w:rPr>
                <w:noProof/>
                <w:webHidden/>
              </w:rPr>
              <w:t>14</w:t>
            </w:r>
            <w:r w:rsidR="002D447D">
              <w:rPr>
                <w:noProof/>
                <w:webHidden/>
              </w:rPr>
              <w:fldChar w:fldCharType="end"/>
            </w:r>
          </w:hyperlink>
        </w:p>
        <w:p w:rsidR="002D447D" w:rsidRDefault="00D91DFF">
          <w:pPr>
            <w:pStyle w:val="TOC2"/>
            <w:tabs>
              <w:tab w:val="right" w:leader="dot" w:pos="9350"/>
            </w:tabs>
            <w:rPr>
              <w:rFonts w:asciiTheme="minorHAnsi" w:eastAsiaTheme="minorEastAsia" w:hAnsiTheme="minorHAnsi"/>
              <w:noProof/>
              <w:sz w:val="22"/>
            </w:rPr>
          </w:pPr>
          <w:hyperlink w:anchor="_Toc437701346" w:history="1">
            <w:r w:rsidR="002D447D" w:rsidRPr="00382432">
              <w:rPr>
                <w:rStyle w:val="Hyperlink"/>
                <w:noProof/>
              </w:rPr>
              <w:t>Coinbase</w:t>
            </w:r>
            <w:r w:rsidR="002D447D">
              <w:rPr>
                <w:noProof/>
                <w:webHidden/>
              </w:rPr>
              <w:tab/>
            </w:r>
            <w:r w:rsidR="002D447D">
              <w:rPr>
                <w:noProof/>
                <w:webHidden/>
              </w:rPr>
              <w:fldChar w:fldCharType="begin"/>
            </w:r>
            <w:r w:rsidR="002D447D">
              <w:rPr>
                <w:noProof/>
                <w:webHidden/>
              </w:rPr>
              <w:instrText xml:space="preserve"> PAGEREF _Toc437701346 \h </w:instrText>
            </w:r>
            <w:r w:rsidR="002D447D">
              <w:rPr>
                <w:noProof/>
                <w:webHidden/>
              </w:rPr>
            </w:r>
            <w:r w:rsidR="002D447D">
              <w:rPr>
                <w:noProof/>
                <w:webHidden/>
              </w:rPr>
              <w:fldChar w:fldCharType="separate"/>
            </w:r>
            <w:r w:rsidR="002D447D">
              <w:rPr>
                <w:noProof/>
                <w:webHidden/>
              </w:rPr>
              <w:t>16</w:t>
            </w:r>
            <w:r w:rsidR="002D447D">
              <w:rPr>
                <w:noProof/>
                <w:webHidden/>
              </w:rPr>
              <w:fldChar w:fldCharType="end"/>
            </w:r>
          </w:hyperlink>
        </w:p>
        <w:p w:rsidR="002D447D" w:rsidRDefault="00D91DFF">
          <w:pPr>
            <w:pStyle w:val="TOC2"/>
            <w:tabs>
              <w:tab w:val="right" w:leader="dot" w:pos="9350"/>
            </w:tabs>
            <w:rPr>
              <w:rFonts w:asciiTheme="minorHAnsi" w:eastAsiaTheme="minorEastAsia" w:hAnsiTheme="minorHAnsi"/>
              <w:noProof/>
              <w:sz w:val="22"/>
            </w:rPr>
          </w:pPr>
          <w:hyperlink w:anchor="_Toc437701347" w:history="1">
            <w:r w:rsidR="002D447D" w:rsidRPr="00382432">
              <w:rPr>
                <w:rStyle w:val="Hyperlink"/>
                <w:noProof/>
              </w:rPr>
              <w:t>BTC_e</w:t>
            </w:r>
            <w:r w:rsidR="002D447D">
              <w:rPr>
                <w:noProof/>
                <w:webHidden/>
              </w:rPr>
              <w:tab/>
            </w:r>
            <w:r w:rsidR="002D447D">
              <w:rPr>
                <w:noProof/>
                <w:webHidden/>
              </w:rPr>
              <w:fldChar w:fldCharType="begin"/>
            </w:r>
            <w:r w:rsidR="002D447D">
              <w:rPr>
                <w:noProof/>
                <w:webHidden/>
              </w:rPr>
              <w:instrText xml:space="preserve"> PAGEREF _Toc437701347 \h </w:instrText>
            </w:r>
            <w:r w:rsidR="002D447D">
              <w:rPr>
                <w:noProof/>
                <w:webHidden/>
              </w:rPr>
            </w:r>
            <w:r w:rsidR="002D447D">
              <w:rPr>
                <w:noProof/>
                <w:webHidden/>
              </w:rPr>
              <w:fldChar w:fldCharType="separate"/>
            </w:r>
            <w:r w:rsidR="002D447D">
              <w:rPr>
                <w:noProof/>
                <w:webHidden/>
              </w:rPr>
              <w:t>18</w:t>
            </w:r>
            <w:r w:rsidR="002D447D">
              <w:rPr>
                <w:noProof/>
                <w:webHidden/>
              </w:rPr>
              <w:fldChar w:fldCharType="end"/>
            </w:r>
          </w:hyperlink>
        </w:p>
        <w:p w:rsidR="002D447D" w:rsidRDefault="00D91DFF">
          <w:pPr>
            <w:pStyle w:val="TOC2"/>
            <w:tabs>
              <w:tab w:val="right" w:leader="dot" w:pos="9350"/>
            </w:tabs>
            <w:rPr>
              <w:rFonts w:asciiTheme="minorHAnsi" w:eastAsiaTheme="minorEastAsia" w:hAnsiTheme="minorHAnsi"/>
              <w:noProof/>
              <w:sz w:val="22"/>
            </w:rPr>
          </w:pPr>
          <w:hyperlink w:anchor="_Toc437701348" w:history="1">
            <w:r w:rsidR="002D447D" w:rsidRPr="00382432">
              <w:rPr>
                <w:rStyle w:val="Hyperlink"/>
                <w:noProof/>
              </w:rPr>
              <w:t>LakeBTC</w:t>
            </w:r>
            <w:r w:rsidR="002D447D">
              <w:rPr>
                <w:noProof/>
                <w:webHidden/>
              </w:rPr>
              <w:tab/>
            </w:r>
            <w:r w:rsidR="002D447D">
              <w:rPr>
                <w:noProof/>
                <w:webHidden/>
              </w:rPr>
              <w:fldChar w:fldCharType="begin"/>
            </w:r>
            <w:r w:rsidR="002D447D">
              <w:rPr>
                <w:noProof/>
                <w:webHidden/>
              </w:rPr>
              <w:instrText xml:space="preserve"> PAGEREF _Toc437701348 \h </w:instrText>
            </w:r>
            <w:r w:rsidR="002D447D">
              <w:rPr>
                <w:noProof/>
                <w:webHidden/>
              </w:rPr>
            </w:r>
            <w:r w:rsidR="002D447D">
              <w:rPr>
                <w:noProof/>
                <w:webHidden/>
              </w:rPr>
              <w:fldChar w:fldCharType="separate"/>
            </w:r>
            <w:r w:rsidR="002D447D">
              <w:rPr>
                <w:noProof/>
                <w:webHidden/>
              </w:rPr>
              <w:t>20</w:t>
            </w:r>
            <w:r w:rsidR="002D447D">
              <w:rPr>
                <w:noProof/>
                <w:webHidden/>
              </w:rPr>
              <w:fldChar w:fldCharType="end"/>
            </w:r>
          </w:hyperlink>
        </w:p>
        <w:p w:rsidR="002D447D" w:rsidRDefault="00D91DFF">
          <w:pPr>
            <w:pStyle w:val="TOC2"/>
            <w:tabs>
              <w:tab w:val="right" w:leader="dot" w:pos="9350"/>
            </w:tabs>
            <w:rPr>
              <w:rFonts w:asciiTheme="minorHAnsi" w:eastAsiaTheme="minorEastAsia" w:hAnsiTheme="minorHAnsi"/>
              <w:noProof/>
              <w:sz w:val="22"/>
            </w:rPr>
          </w:pPr>
          <w:hyperlink w:anchor="_Toc437701349" w:history="1">
            <w:r w:rsidR="002D447D" w:rsidRPr="00382432">
              <w:rPr>
                <w:rStyle w:val="Hyperlink"/>
                <w:noProof/>
              </w:rPr>
              <w:t>OkCoin_Intl</w:t>
            </w:r>
            <w:r w:rsidR="002D447D">
              <w:rPr>
                <w:noProof/>
                <w:webHidden/>
              </w:rPr>
              <w:tab/>
            </w:r>
            <w:r w:rsidR="002D447D">
              <w:rPr>
                <w:noProof/>
                <w:webHidden/>
              </w:rPr>
              <w:fldChar w:fldCharType="begin"/>
            </w:r>
            <w:r w:rsidR="002D447D">
              <w:rPr>
                <w:noProof/>
                <w:webHidden/>
              </w:rPr>
              <w:instrText xml:space="preserve"> PAGEREF _Toc437701349 \h </w:instrText>
            </w:r>
            <w:r w:rsidR="002D447D">
              <w:rPr>
                <w:noProof/>
                <w:webHidden/>
              </w:rPr>
            </w:r>
            <w:r w:rsidR="002D447D">
              <w:rPr>
                <w:noProof/>
                <w:webHidden/>
              </w:rPr>
              <w:fldChar w:fldCharType="separate"/>
            </w:r>
            <w:r w:rsidR="002D447D">
              <w:rPr>
                <w:noProof/>
                <w:webHidden/>
              </w:rPr>
              <w:t>22</w:t>
            </w:r>
            <w:r w:rsidR="002D447D">
              <w:rPr>
                <w:noProof/>
                <w:webHidden/>
              </w:rPr>
              <w:fldChar w:fldCharType="end"/>
            </w:r>
          </w:hyperlink>
        </w:p>
        <w:p w:rsidR="002D447D" w:rsidRDefault="00D91DFF">
          <w:pPr>
            <w:pStyle w:val="TOC2"/>
            <w:tabs>
              <w:tab w:val="right" w:leader="dot" w:pos="9350"/>
            </w:tabs>
            <w:rPr>
              <w:rFonts w:asciiTheme="minorHAnsi" w:eastAsiaTheme="minorEastAsia" w:hAnsiTheme="minorHAnsi"/>
              <w:noProof/>
              <w:sz w:val="22"/>
            </w:rPr>
          </w:pPr>
          <w:hyperlink w:anchor="_Toc437701350" w:history="1">
            <w:r w:rsidR="002D447D" w:rsidRPr="00382432">
              <w:rPr>
                <w:rStyle w:val="Hyperlink"/>
                <w:noProof/>
              </w:rPr>
              <w:t>Kraken</w:t>
            </w:r>
            <w:r w:rsidR="002D447D">
              <w:rPr>
                <w:noProof/>
                <w:webHidden/>
              </w:rPr>
              <w:tab/>
            </w:r>
            <w:r w:rsidR="002D447D">
              <w:rPr>
                <w:noProof/>
                <w:webHidden/>
              </w:rPr>
              <w:fldChar w:fldCharType="begin"/>
            </w:r>
            <w:r w:rsidR="002D447D">
              <w:rPr>
                <w:noProof/>
                <w:webHidden/>
              </w:rPr>
              <w:instrText xml:space="preserve"> PAGEREF _Toc437701350 \h </w:instrText>
            </w:r>
            <w:r w:rsidR="002D447D">
              <w:rPr>
                <w:noProof/>
                <w:webHidden/>
              </w:rPr>
            </w:r>
            <w:r w:rsidR="002D447D">
              <w:rPr>
                <w:noProof/>
                <w:webHidden/>
              </w:rPr>
              <w:fldChar w:fldCharType="separate"/>
            </w:r>
            <w:r w:rsidR="002D447D">
              <w:rPr>
                <w:noProof/>
                <w:webHidden/>
              </w:rPr>
              <w:t>24</w:t>
            </w:r>
            <w:r w:rsidR="002D447D">
              <w:rPr>
                <w:noProof/>
                <w:webHidden/>
              </w:rPr>
              <w:fldChar w:fldCharType="end"/>
            </w:r>
          </w:hyperlink>
        </w:p>
        <w:p w:rsidR="002D447D" w:rsidRDefault="00D91DFF">
          <w:pPr>
            <w:pStyle w:val="TOC2"/>
            <w:tabs>
              <w:tab w:val="right" w:leader="dot" w:pos="9350"/>
            </w:tabs>
            <w:rPr>
              <w:rFonts w:asciiTheme="minorHAnsi" w:eastAsiaTheme="minorEastAsia" w:hAnsiTheme="minorHAnsi"/>
              <w:noProof/>
              <w:sz w:val="22"/>
            </w:rPr>
          </w:pPr>
          <w:hyperlink w:anchor="_Toc437701351" w:history="1">
            <w:r w:rsidR="002D447D" w:rsidRPr="00382432">
              <w:rPr>
                <w:rStyle w:val="Hyperlink"/>
                <w:noProof/>
              </w:rPr>
              <w:t>Coinsetter</w:t>
            </w:r>
            <w:r w:rsidR="002D447D">
              <w:rPr>
                <w:noProof/>
                <w:webHidden/>
              </w:rPr>
              <w:tab/>
            </w:r>
            <w:r w:rsidR="002D447D">
              <w:rPr>
                <w:noProof/>
                <w:webHidden/>
              </w:rPr>
              <w:fldChar w:fldCharType="begin"/>
            </w:r>
            <w:r w:rsidR="002D447D">
              <w:rPr>
                <w:noProof/>
                <w:webHidden/>
              </w:rPr>
              <w:instrText xml:space="preserve"> PAGEREF _Toc437701351 \h </w:instrText>
            </w:r>
            <w:r w:rsidR="002D447D">
              <w:rPr>
                <w:noProof/>
                <w:webHidden/>
              </w:rPr>
            </w:r>
            <w:r w:rsidR="002D447D">
              <w:rPr>
                <w:noProof/>
                <w:webHidden/>
              </w:rPr>
              <w:fldChar w:fldCharType="separate"/>
            </w:r>
            <w:r w:rsidR="002D447D">
              <w:rPr>
                <w:noProof/>
                <w:webHidden/>
              </w:rPr>
              <w:t>27</w:t>
            </w:r>
            <w:r w:rsidR="002D447D">
              <w:rPr>
                <w:noProof/>
                <w:webHidden/>
              </w:rPr>
              <w:fldChar w:fldCharType="end"/>
            </w:r>
          </w:hyperlink>
        </w:p>
        <w:p w:rsidR="002D447D" w:rsidRDefault="00D91DFF">
          <w:pPr>
            <w:pStyle w:val="TOC2"/>
            <w:tabs>
              <w:tab w:val="right" w:leader="dot" w:pos="9350"/>
            </w:tabs>
            <w:rPr>
              <w:rFonts w:asciiTheme="minorHAnsi" w:eastAsiaTheme="minorEastAsia" w:hAnsiTheme="minorHAnsi"/>
              <w:noProof/>
              <w:sz w:val="22"/>
            </w:rPr>
          </w:pPr>
          <w:hyperlink w:anchor="_Toc437701352" w:history="1">
            <w:r w:rsidR="002D447D" w:rsidRPr="00382432">
              <w:rPr>
                <w:rStyle w:val="Hyperlink"/>
                <w:noProof/>
              </w:rPr>
              <w:t>Cryptsy</w:t>
            </w:r>
            <w:r w:rsidR="002D447D">
              <w:rPr>
                <w:noProof/>
                <w:webHidden/>
              </w:rPr>
              <w:tab/>
            </w:r>
            <w:r w:rsidR="002D447D">
              <w:rPr>
                <w:noProof/>
                <w:webHidden/>
              </w:rPr>
              <w:fldChar w:fldCharType="begin"/>
            </w:r>
            <w:r w:rsidR="002D447D">
              <w:rPr>
                <w:noProof/>
                <w:webHidden/>
              </w:rPr>
              <w:instrText xml:space="preserve"> PAGEREF _Toc437701352 \h </w:instrText>
            </w:r>
            <w:r w:rsidR="002D447D">
              <w:rPr>
                <w:noProof/>
                <w:webHidden/>
              </w:rPr>
            </w:r>
            <w:r w:rsidR="002D447D">
              <w:rPr>
                <w:noProof/>
                <w:webHidden/>
              </w:rPr>
              <w:fldChar w:fldCharType="separate"/>
            </w:r>
            <w:r w:rsidR="002D447D">
              <w:rPr>
                <w:noProof/>
                <w:webHidden/>
              </w:rPr>
              <w:t>29</w:t>
            </w:r>
            <w:r w:rsidR="002D447D">
              <w:rPr>
                <w:noProof/>
                <w:webHidden/>
              </w:rPr>
              <w:fldChar w:fldCharType="end"/>
            </w:r>
          </w:hyperlink>
        </w:p>
        <w:p w:rsidR="002D447D" w:rsidRDefault="00D91DFF">
          <w:pPr>
            <w:pStyle w:val="TOC2"/>
            <w:tabs>
              <w:tab w:val="right" w:leader="dot" w:pos="9350"/>
            </w:tabs>
            <w:rPr>
              <w:rFonts w:asciiTheme="minorHAnsi" w:eastAsiaTheme="minorEastAsia" w:hAnsiTheme="minorHAnsi"/>
              <w:noProof/>
              <w:sz w:val="22"/>
            </w:rPr>
          </w:pPr>
          <w:hyperlink w:anchor="_Toc437701353" w:history="1">
            <w:r w:rsidR="002D447D" w:rsidRPr="00382432">
              <w:rPr>
                <w:rStyle w:val="Hyperlink"/>
                <w:noProof/>
              </w:rPr>
              <w:t>Critical Success Factors Matrix</w:t>
            </w:r>
            <w:r w:rsidR="002D447D">
              <w:rPr>
                <w:noProof/>
                <w:webHidden/>
              </w:rPr>
              <w:tab/>
            </w:r>
            <w:r w:rsidR="002D447D">
              <w:rPr>
                <w:noProof/>
                <w:webHidden/>
              </w:rPr>
              <w:fldChar w:fldCharType="begin"/>
            </w:r>
            <w:r w:rsidR="002D447D">
              <w:rPr>
                <w:noProof/>
                <w:webHidden/>
              </w:rPr>
              <w:instrText xml:space="preserve"> PAGEREF _Toc437701353 \h </w:instrText>
            </w:r>
            <w:r w:rsidR="002D447D">
              <w:rPr>
                <w:noProof/>
                <w:webHidden/>
              </w:rPr>
            </w:r>
            <w:r w:rsidR="002D447D">
              <w:rPr>
                <w:noProof/>
                <w:webHidden/>
              </w:rPr>
              <w:fldChar w:fldCharType="separate"/>
            </w:r>
            <w:r w:rsidR="002D447D">
              <w:rPr>
                <w:noProof/>
                <w:webHidden/>
              </w:rPr>
              <w:t>31</w:t>
            </w:r>
            <w:r w:rsidR="002D447D">
              <w:rPr>
                <w:noProof/>
                <w:webHidden/>
              </w:rPr>
              <w:fldChar w:fldCharType="end"/>
            </w:r>
          </w:hyperlink>
        </w:p>
        <w:p w:rsidR="002D447D" w:rsidRDefault="00D91DFF">
          <w:pPr>
            <w:pStyle w:val="TOC1"/>
            <w:tabs>
              <w:tab w:val="right" w:leader="dot" w:pos="9350"/>
            </w:tabs>
            <w:rPr>
              <w:rFonts w:asciiTheme="minorHAnsi" w:eastAsiaTheme="minorEastAsia" w:hAnsiTheme="minorHAnsi"/>
              <w:noProof/>
              <w:sz w:val="22"/>
            </w:rPr>
          </w:pPr>
          <w:hyperlink w:anchor="_Toc437701354" w:history="1">
            <w:r w:rsidR="002D447D" w:rsidRPr="00382432">
              <w:rPr>
                <w:rStyle w:val="Hyperlink"/>
                <w:noProof/>
              </w:rPr>
              <w:t>Company Background</w:t>
            </w:r>
            <w:r w:rsidR="002D447D">
              <w:rPr>
                <w:noProof/>
                <w:webHidden/>
              </w:rPr>
              <w:tab/>
            </w:r>
            <w:r w:rsidR="002D447D">
              <w:rPr>
                <w:noProof/>
                <w:webHidden/>
              </w:rPr>
              <w:fldChar w:fldCharType="begin"/>
            </w:r>
            <w:r w:rsidR="002D447D">
              <w:rPr>
                <w:noProof/>
                <w:webHidden/>
              </w:rPr>
              <w:instrText xml:space="preserve"> PAGEREF _Toc437701354 \h </w:instrText>
            </w:r>
            <w:r w:rsidR="002D447D">
              <w:rPr>
                <w:noProof/>
                <w:webHidden/>
              </w:rPr>
            </w:r>
            <w:r w:rsidR="002D447D">
              <w:rPr>
                <w:noProof/>
                <w:webHidden/>
              </w:rPr>
              <w:fldChar w:fldCharType="separate"/>
            </w:r>
            <w:r w:rsidR="002D447D">
              <w:rPr>
                <w:noProof/>
                <w:webHidden/>
              </w:rPr>
              <w:t>34</w:t>
            </w:r>
            <w:r w:rsidR="002D447D">
              <w:rPr>
                <w:noProof/>
                <w:webHidden/>
              </w:rPr>
              <w:fldChar w:fldCharType="end"/>
            </w:r>
          </w:hyperlink>
        </w:p>
        <w:p w:rsidR="002D447D" w:rsidRDefault="00D91DFF">
          <w:pPr>
            <w:pStyle w:val="TOC2"/>
            <w:tabs>
              <w:tab w:val="right" w:leader="dot" w:pos="9350"/>
            </w:tabs>
            <w:rPr>
              <w:rFonts w:asciiTheme="minorHAnsi" w:eastAsiaTheme="minorEastAsia" w:hAnsiTheme="minorHAnsi"/>
              <w:noProof/>
              <w:sz w:val="22"/>
            </w:rPr>
          </w:pPr>
          <w:hyperlink w:anchor="_Toc437701355" w:history="1">
            <w:r w:rsidR="002D447D" w:rsidRPr="00382432">
              <w:rPr>
                <w:rStyle w:val="Hyperlink"/>
                <w:noProof/>
              </w:rPr>
              <w:t>Management Team</w:t>
            </w:r>
            <w:r w:rsidR="002D447D">
              <w:rPr>
                <w:noProof/>
                <w:webHidden/>
              </w:rPr>
              <w:tab/>
            </w:r>
            <w:r w:rsidR="002D447D">
              <w:rPr>
                <w:noProof/>
                <w:webHidden/>
              </w:rPr>
              <w:fldChar w:fldCharType="begin"/>
            </w:r>
            <w:r w:rsidR="002D447D">
              <w:rPr>
                <w:noProof/>
                <w:webHidden/>
              </w:rPr>
              <w:instrText xml:space="preserve"> PAGEREF _Toc437701355 \h </w:instrText>
            </w:r>
            <w:r w:rsidR="002D447D">
              <w:rPr>
                <w:noProof/>
                <w:webHidden/>
              </w:rPr>
            </w:r>
            <w:r w:rsidR="002D447D">
              <w:rPr>
                <w:noProof/>
                <w:webHidden/>
              </w:rPr>
              <w:fldChar w:fldCharType="separate"/>
            </w:r>
            <w:r w:rsidR="002D447D">
              <w:rPr>
                <w:noProof/>
                <w:webHidden/>
              </w:rPr>
              <w:t>35</w:t>
            </w:r>
            <w:r w:rsidR="002D447D">
              <w:rPr>
                <w:noProof/>
                <w:webHidden/>
              </w:rPr>
              <w:fldChar w:fldCharType="end"/>
            </w:r>
          </w:hyperlink>
        </w:p>
        <w:p w:rsidR="002D447D" w:rsidRDefault="00D91DFF">
          <w:pPr>
            <w:pStyle w:val="TOC2"/>
            <w:tabs>
              <w:tab w:val="right" w:leader="dot" w:pos="9350"/>
            </w:tabs>
            <w:rPr>
              <w:rFonts w:asciiTheme="minorHAnsi" w:eastAsiaTheme="minorEastAsia" w:hAnsiTheme="minorHAnsi"/>
              <w:noProof/>
              <w:sz w:val="22"/>
            </w:rPr>
          </w:pPr>
          <w:hyperlink w:anchor="_Toc437701356" w:history="1">
            <w:r w:rsidR="002D447D" w:rsidRPr="00382432">
              <w:rPr>
                <w:rStyle w:val="Hyperlink"/>
                <w:noProof/>
              </w:rPr>
              <w:t>Support Staff</w:t>
            </w:r>
            <w:r w:rsidR="002D447D">
              <w:rPr>
                <w:noProof/>
                <w:webHidden/>
              </w:rPr>
              <w:tab/>
            </w:r>
            <w:r w:rsidR="002D447D">
              <w:rPr>
                <w:noProof/>
                <w:webHidden/>
              </w:rPr>
              <w:fldChar w:fldCharType="begin"/>
            </w:r>
            <w:r w:rsidR="002D447D">
              <w:rPr>
                <w:noProof/>
                <w:webHidden/>
              </w:rPr>
              <w:instrText xml:space="preserve"> PAGEREF _Toc437701356 \h </w:instrText>
            </w:r>
            <w:r w:rsidR="002D447D">
              <w:rPr>
                <w:noProof/>
                <w:webHidden/>
              </w:rPr>
            </w:r>
            <w:r w:rsidR="002D447D">
              <w:rPr>
                <w:noProof/>
                <w:webHidden/>
              </w:rPr>
              <w:fldChar w:fldCharType="separate"/>
            </w:r>
            <w:r w:rsidR="002D447D">
              <w:rPr>
                <w:noProof/>
                <w:webHidden/>
              </w:rPr>
              <w:t>36</w:t>
            </w:r>
            <w:r w:rsidR="002D447D">
              <w:rPr>
                <w:noProof/>
                <w:webHidden/>
              </w:rPr>
              <w:fldChar w:fldCharType="end"/>
            </w:r>
          </w:hyperlink>
        </w:p>
        <w:p w:rsidR="002D447D" w:rsidRDefault="00D91DFF">
          <w:pPr>
            <w:pStyle w:val="TOC2"/>
            <w:tabs>
              <w:tab w:val="right" w:leader="dot" w:pos="9350"/>
            </w:tabs>
            <w:rPr>
              <w:rFonts w:asciiTheme="minorHAnsi" w:eastAsiaTheme="minorEastAsia" w:hAnsiTheme="minorHAnsi"/>
              <w:noProof/>
              <w:sz w:val="22"/>
            </w:rPr>
          </w:pPr>
          <w:hyperlink w:anchor="_Toc437701357" w:history="1">
            <w:r w:rsidR="002D447D" w:rsidRPr="00382432">
              <w:rPr>
                <w:rStyle w:val="Hyperlink"/>
                <w:noProof/>
              </w:rPr>
              <w:t>Organization Chart</w:t>
            </w:r>
            <w:r w:rsidR="002D447D">
              <w:rPr>
                <w:noProof/>
                <w:webHidden/>
              </w:rPr>
              <w:tab/>
            </w:r>
            <w:r w:rsidR="002D447D">
              <w:rPr>
                <w:noProof/>
                <w:webHidden/>
              </w:rPr>
              <w:fldChar w:fldCharType="begin"/>
            </w:r>
            <w:r w:rsidR="002D447D">
              <w:rPr>
                <w:noProof/>
                <w:webHidden/>
              </w:rPr>
              <w:instrText xml:space="preserve"> PAGEREF _Toc437701357 \h </w:instrText>
            </w:r>
            <w:r w:rsidR="002D447D">
              <w:rPr>
                <w:noProof/>
                <w:webHidden/>
              </w:rPr>
            </w:r>
            <w:r w:rsidR="002D447D">
              <w:rPr>
                <w:noProof/>
                <w:webHidden/>
              </w:rPr>
              <w:fldChar w:fldCharType="separate"/>
            </w:r>
            <w:r w:rsidR="002D447D">
              <w:rPr>
                <w:noProof/>
                <w:webHidden/>
              </w:rPr>
              <w:t>37</w:t>
            </w:r>
            <w:r w:rsidR="002D447D">
              <w:rPr>
                <w:noProof/>
                <w:webHidden/>
              </w:rPr>
              <w:fldChar w:fldCharType="end"/>
            </w:r>
          </w:hyperlink>
        </w:p>
        <w:p w:rsidR="002D447D" w:rsidRDefault="00D91DFF">
          <w:pPr>
            <w:pStyle w:val="TOC1"/>
            <w:tabs>
              <w:tab w:val="right" w:leader="dot" w:pos="9350"/>
            </w:tabs>
            <w:rPr>
              <w:rFonts w:asciiTheme="minorHAnsi" w:eastAsiaTheme="minorEastAsia" w:hAnsiTheme="minorHAnsi"/>
              <w:noProof/>
              <w:sz w:val="22"/>
            </w:rPr>
          </w:pPr>
          <w:hyperlink w:anchor="_Toc437701358" w:history="1">
            <w:r w:rsidR="002D447D" w:rsidRPr="00382432">
              <w:rPr>
                <w:rStyle w:val="Hyperlink"/>
                <w:noProof/>
              </w:rPr>
              <w:t>Macro Marketing Challenges</w:t>
            </w:r>
            <w:r w:rsidR="002D447D">
              <w:rPr>
                <w:noProof/>
                <w:webHidden/>
              </w:rPr>
              <w:tab/>
            </w:r>
            <w:r w:rsidR="002D447D">
              <w:rPr>
                <w:noProof/>
                <w:webHidden/>
              </w:rPr>
              <w:fldChar w:fldCharType="begin"/>
            </w:r>
            <w:r w:rsidR="002D447D">
              <w:rPr>
                <w:noProof/>
                <w:webHidden/>
              </w:rPr>
              <w:instrText xml:space="preserve"> PAGEREF _Toc437701358 \h </w:instrText>
            </w:r>
            <w:r w:rsidR="002D447D">
              <w:rPr>
                <w:noProof/>
                <w:webHidden/>
              </w:rPr>
            </w:r>
            <w:r w:rsidR="002D447D">
              <w:rPr>
                <w:noProof/>
                <w:webHidden/>
              </w:rPr>
              <w:fldChar w:fldCharType="separate"/>
            </w:r>
            <w:r w:rsidR="002D447D">
              <w:rPr>
                <w:noProof/>
                <w:webHidden/>
              </w:rPr>
              <w:t>37</w:t>
            </w:r>
            <w:r w:rsidR="002D447D">
              <w:rPr>
                <w:noProof/>
                <w:webHidden/>
              </w:rPr>
              <w:fldChar w:fldCharType="end"/>
            </w:r>
          </w:hyperlink>
        </w:p>
        <w:p w:rsidR="002D447D" w:rsidRDefault="00D91DFF">
          <w:pPr>
            <w:pStyle w:val="TOC1"/>
            <w:tabs>
              <w:tab w:val="right" w:leader="dot" w:pos="9350"/>
            </w:tabs>
            <w:rPr>
              <w:rFonts w:asciiTheme="minorHAnsi" w:eastAsiaTheme="minorEastAsia" w:hAnsiTheme="minorHAnsi"/>
              <w:noProof/>
              <w:sz w:val="22"/>
            </w:rPr>
          </w:pPr>
          <w:hyperlink w:anchor="_Toc437701359" w:history="1">
            <w:r w:rsidR="002D447D" w:rsidRPr="00382432">
              <w:rPr>
                <w:rStyle w:val="Hyperlink"/>
                <w:noProof/>
              </w:rPr>
              <w:t>Macro SWOT Analysis</w:t>
            </w:r>
            <w:r w:rsidR="002D447D">
              <w:rPr>
                <w:noProof/>
                <w:webHidden/>
              </w:rPr>
              <w:tab/>
            </w:r>
            <w:r w:rsidR="002D447D">
              <w:rPr>
                <w:noProof/>
                <w:webHidden/>
              </w:rPr>
              <w:fldChar w:fldCharType="begin"/>
            </w:r>
            <w:r w:rsidR="002D447D">
              <w:rPr>
                <w:noProof/>
                <w:webHidden/>
              </w:rPr>
              <w:instrText xml:space="preserve"> PAGEREF _Toc437701359 \h </w:instrText>
            </w:r>
            <w:r w:rsidR="002D447D">
              <w:rPr>
                <w:noProof/>
                <w:webHidden/>
              </w:rPr>
            </w:r>
            <w:r w:rsidR="002D447D">
              <w:rPr>
                <w:noProof/>
                <w:webHidden/>
              </w:rPr>
              <w:fldChar w:fldCharType="separate"/>
            </w:r>
            <w:r w:rsidR="002D447D">
              <w:rPr>
                <w:noProof/>
                <w:webHidden/>
              </w:rPr>
              <w:t>38</w:t>
            </w:r>
            <w:r w:rsidR="002D447D">
              <w:rPr>
                <w:noProof/>
                <w:webHidden/>
              </w:rPr>
              <w:fldChar w:fldCharType="end"/>
            </w:r>
          </w:hyperlink>
        </w:p>
        <w:p w:rsidR="002D447D" w:rsidRDefault="00D91DFF">
          <w:pPr>
            <w:pStyle w:val="TOC1"/>
            <w:tabs>
              <w:tab w:val="right" w:leader="dot" w:pos="9350"/>
            </w:tabs>
            <w:rPr>
              <w:rFonts w:asciiTheme="minorHAnsi" w:eastAsiaTheme="minorEastAsia" w:hAnsiTheme="minorHAnsi"/>
              <w:noProof/>
              <w:sz w:val="22"/>
            </w:rPr>
          </w:pPr>
          <w:hyperlink w:anchor="_Toc437701360" w:history="1">
            <w:r w:rsidR="002D447D" w:rsidRPr="00382432">
              <w:rPr>
                <w:rStyle w:val="Hyperlink"/>
                <w:noProof/>
              </w:rPr>
              <w:t>Segmentation</w:t>
            </w:r>
            <w:r w:rsidR="002D447D">
              <w:rPr>
                <w:noProof/>
                <w:webHidden/>
              </w:rPr>
              <w:tab/>
            </w:r>
            <w:r w:rsidR="002D447D">
              <w:rPr>
                <w:noProof/>
                <w:webHidden/>
              </w:rPr>
              <w:fldChar w:fldCharType="begin"/>
            </w:r>
            <w:r w:rsidR="002D447D">
              <w:rPr>
                <w:noProof/>
                <w:webHidden/>
              </w:rPr>
              <w:instrText xml:space="preserve"> PAGEREF _Toc437701360 \h </w:instrText>
            </w:r>
            <w:r w:rsidR="002D447D">
              <w:rPr>
                <w:noProof/>
                <w:webHidden/>
              </w:rPr>
            </w:r>
            <w:r w:rsidR="002D447D">
              <w:rPr>
                <w:noProof/>
                <w:webHidden/>
              </w:rPr>
              <w:fldChar w:fldCharType="separate"/>
            </w:r>
            <w:r w:rsidR="002D447D">
              <w:rPr>
                <w:noProof/>
                <w:webHidden/>
              </w:rPr>
              <w:t>41</w:t>
            </w:r>
            <w:r w:rsidR="002D447D">
              <w:rPr>
                <w:noProof/>
                <w:webHidden/>
              </w:rPr>
              <w:fldChar w:fldCharType="end"/>
            </w:r>
          </w:hyperlink>
        </w:p>
        <w:p w:rsidR="002D447D" w:rsidRDefault="00D91DFF">
          <w:pPr>
            <w:pStyle w:val="TOC1"/>
            <w:tabs>
              <w:tab w:val="right" w:leader="dot" w:pos="9350"/>
            </w:tabs>
            <w:rPr>
              <w:rFonts w:asciiTheme="minorHAnsi" w:eastAsiaTheme="minorEastAsia" w:hAnsiTheme="minorHAnsi"/>
              <w:noProof/>
              <w:sz w:val="22"/>
            </w:rPr>
          </w:pPr>
          <w:hyperlink w:anchor="_Toc437701361" w:history="1">
            <w:r w:rsidR="002D447D" w:rsidRPr="00382432">
              <w:rPr>
                <w:rStyle w:val="Hyperlink"/>
                <w:noProof/>
              </w:rPr>
              <w:t>Product</w:t>
            </w:r>
            <w:r w:rsidR="002D447D">
              <w:rPr>
                <w:noProof/>
                <w:webHidden/>
              </w:rPr>
              <w:tab/>
            </w:r>
            <w:r w:rsidR="002D447D">
              <w:rPr>
                <w:noProof/>
                <w:webHidden/>
              </w:rPr>
              <w:fldChar w:fldCharType="begin"/>
            </w:r>
            <w:r w:rsidR="002D447D">
              <w:rPr>
                <w:noProof/>
                <w:webHidden/>
              </w:rPr>
              <w:instrText xml:space="preserve"> PAGEREF _Toc437701361 \h </w:instrText>
            </w:r>
            <w:r w:rsidR="002D447D">
              <w:rPr>
                <w:noProof/>
                <w:webHidden/>
              </w:rPr>
            </w:r>
            <w:r w:rsidR="002D447D">
              <w:rPr>
                <w:noProof/>
                <w:webHidden/>
              </w:rPr>
              <w:fldChar w:fldCharType="separate"/>
            </w:r>
            <w:r w:rsidR="002D447D">
              <w:rPr>
                <w:noProof/>
                <w:webHidden/>
              </w:rPr>
              <w:t>47</w:t>
            </w:r>
            <w:r w:rsidR="002D447D">
              <w:rPr>
                <w:noProof/>
                <w:webHidden/>
              </w:rPr>
              <w:fldChar w:fldCharType="end"/>
            </w:r>
          </w:hyperlink>
        </w:p>
        <w:p w:rsidR="002D447D" w:rsidRDefault="00D91DFF">
          <w:pPr>
            <w:pStyle w:val="TOC2"/>
            <w:tabs>
              <w:tab w:val="right" w:leader="dot" w:pos="9350"/>
            </w:tabs>
            <w:rPr>
              <w:rFonts w:asciiTheme="minorHAnsi" w:eastAsiaTheme="minorEastAsia" w:hAnsiTheme="minorHAnsi"/>
              <w:noProof/>
              <w:sz w:val="22"/>
            </w:rPr>
          </w:pPr>
          <w:hyperlink w:anchor="_Toc437701362" w:history="1">
            <w:r w:rsidR="002D447D" w:rsidRPr="00382432">
              <w:rPr>
                <w:rStyle w:val="Hyperlink"/>
                <w:noProof/>
              </w:rPr>
              <w:t>Year 1 products</w:t>
            </w:r>
            <w:r w:rsidR="002D447D">
              <w:rPr>
                <w:noProof/>
                <w:webHidden/>
              </w:rPr>
              <w:tab/>
            </w:r>
            <w:r w:rsidR="002D447D">
              <w:rPr>
                <w:noProof/>
                <w:webHidden/>
              </w:rPr>
              <w:fldChar w:fldCharType="begin"/>
            </w:r>
            <w:r w:rsidR="002D447D">
              <w:rPr>
                <w:noProof/>
                <w:webHidden/>
              </w:rPr>
              <w:instrText xml:space="preserve"> PAGEREF _Toc437701362 \h </w:instrText>
            </w:r>
            <w:r w:rsidR="002D447D">
              <w:rPr>
                <w:noProof/>
                <w:webHidden/>
              </w:rPr>
            </w:r>
            <w:r w:rsidR="002D447D">
              <w:rPr>
                <w:noProof/>
                <w:webHidden/>
              </w:rPr>
              <w:fldChar w:fldCharType="separate"/>
            </w:r>
            <w:r w:rsidR="002D447D">
              <w:rPr>
                <w:noProof/>
                <w:webHidden/>
              </w:rPr>
              <w:t>47</w:t>
            </w:r>
            <w:r w:rsidR="002D447D">
              <w:rPr>
                <w:noProof/>
                <w:webHidden/>
              </w:rPr>
              <w:fldChar w:fldCharType="end"/>
            </w:r>
          </w:hyperlink>
        </w:p>
        <w:p w:rsidR="002D447D" w:rsidRDefault="00D91DFF">
          <w:pPr>
            <w:pStyle w:val="TOC2"/>
            <w:tabs>
              <w:tab w:val="right" w:leader="dot" w:pos="9350"/>
            </w:tabs>
            <w:rPr>
              <w:rFonts w:asciiTheme="minorHAnsi" w:eastAsiaTheme="minorEastAsia" w:hAnsiTheme="minorHAnsi"/>
              <w:noProof/>
              <w:sz w:val="22"/>
            </w:rPr>
          </w:pPr>
          <w:hyperlink w:anchor="_Toc437701363" w:history="1">
            <w:r w:rsidR="002D447D" w:rsidRPr="00382432">
              <w:rPr>
                <w:rStyle w:val="Hyperlink"/>
                <w:noProof/>
              </w:rPr>
              <w:t>Year 2 products</w:t>
            </w:r>
            <w:r w:rsidR="002D447D">
              <w:rPr>
                <w:noProof/>
                <w:webHidden/>
              </w:rPr>
              <w:tab/>
            </w:r>
            <w:r w:rsidR="002D447D">
              <w:rPr>
                <w:noProof/>
                <w:webHidden/>
              </w:rPr>
              <w:fldChar w:fldCharType="begin"/>
            </w:r>
            <w:r w:rsidR="002D447D">
              <w:rPr>
                <w:noProof/>
                <w:webHidden/>
              </w:rPr>
              <w:instrText xml:space="preserve"> PAGEREF _Toc437701363 \h </w:instrText>
            </w:r>
            <w:r w:rsidR="002D447D">
              <w:rPr>
                <w:noProof/>
                <w:webHidden/>
              </w:rPr>
            </w:r>
            <w:r w:rsidR="002D447D">
              <w:rPr>
                <w:noProof/>
                <w:webHidden/>
              </w:rPr>
              <w:fldChar w:fldCharType="separate"/>
            </w:r>
            <w:r w:rsidR="002D447D">
              <w:rPr>
                <w:noProof/>
                <w:webHidden/>
              </w:rPr>
              <w:t>48</w:t>
            </w:r>
            <w:r w:rsidR="002D447D">
              <w:rPr>
                <w:noProof/>
                <w:webHidden/>
              </w:rPr>
              <w:fldChar w:fldCharType="end"/>
            </w:r>
          </w:hyperlink>
        </w:p>
        <w:p w:rsidR="002D447D" w:rsidRDefault="00D91DFF">
          <w:pPr>
            <w:pStyle w:val="TOC1"/>
            <w:tabs>
              <w:tab w:val="right" w:leader="dot" w:pos="9350"/>
            </w:tabs>
            <w:rPr>
              <w:rFonts w:asciiTheme="minorHAnsi" w:eastAsiaTheme="minorEastAsia" w:hAnsiTheme="minorHAnsi"/>
              <w:noProof/>
              <w:sz w:val="22"/>
            </w:rPr>
          </w:pPr>
          <w:hyperlink w:anchor="_Toc437701364" w:history="1">
            <w:r w:rsidR="002D447D" w:rsidRPr="00382432">
              <w:rPr>
                <w:rStyle w:val="Hyperlink"/>
                <w:noProof/>
              </w:rPr>
              <w:t>Place</w:t>
            </w:r>
            <w:r w:rsidR="002D447D">
              <w:rPr>
                <w:noProof/>
                <w:webHidden/>
              </w:rPr>
              <w:tab/>
            </w:r>
            <w:r w:rsidR="002D447D">
              <w:rPr>
                <w:noProof/>
                <w:webHidden/>
              </w:rPr>
              <w:fldChar w:fldCharType="begin"/>
            </w:r>
            <w:r w:rsidR="002D447D">
              <w:rPr>
                <w:noProof/>
                <w:webHidden/>
              </w:rPr>
              <w:instrText xml:space="preserve"> PAGEREF _Toc437701364 \h </w:instrText>
            </w:r>
            <w:r w:rsidR="002D447D">
              <w:rPr>
                <w:noProof/>
                <w:webHidden/>
              </w:rPr>
            </w:r>
            <w:r w:rsidR="002D447D">
              <w:rPr>
                <w:noProof/>
                <w:webHidden/>
              </w:rPr>
              <w:fldChar w:fldCharType="separate"/>
            </w:r>
            <w:r w:rsidR="002D447D">
              <w:rPr>
                <w:noProof/>
                <w:webHidden/>
              </w:rPr>
              <w:t>48</w:t>
            </w:r>
            <w:r w:rsidR="002D447D">
              <w:rPr>
                <w:noProof/>
                <w:webHidden/>
              </w:rPr>
              <w:fldChar w:fldCharType="end"/>
            </w:r>
          </w:hyperlink>
        </w:p>
        <w:p w:rsidR="002D447D" w:rsidRDefault="00D91DFF">
          <w:pPr>
            <w:pStyle w:val="TOC2"/>
            <w:tabs>
              <w:tab w:val="right" w:leader="dot" w:pos="9350"/>
            </w:tabs>
            <w:rPr>
              <w:rFonts w:asciiTheme="minorHAnsi" w:eastAsiaTheme="minorEastAsia" w:hAnsiTheme="minorHAnsi"/>
              <w:noProof/>
              <w:sz w:val="22"/>
            </w:rPr>
          </w:pPr>
          <w:hyperlink w:anchor="_Toc437701365" w:history="1">
            <w:r w:rsidR="002D447D" w:rsidRPr="00382432">
              <w:rPr>
                <w:rStyle w:val="Hyperlink"/>
                <w:noProof/>
              </w:rPr>
              <w:t>Channel System</w:t>
            </w:r>
            <w:r w:rsidR="002D447D">
              <w:rPr>
                <w:noProof/>
                <w:webHidden/>
              </w:rPr>
              <w:tab/>
            </w:r>
            <w:r w:rsidR="002D447D">
              <w:rPr>
                <w:noProof/>
                <w:webHidden/>
              </w:rPr>
              <w:fldChar w:fldCharType="begin"/>
            </w:r>
            <w:r w:rsidR="002D447D">
              <w:rPr>
                <w:noProof/>
                <w:webHidden/>
              </w:rPr>
              <w:instrText xml:space="preserve"> PAGEREF _Toc437701365 \h </w:instrText>
            </w:r>
            <w:r w:rsidR="002D447D">
              <w:rPr>
                <w:noProof/>
                <w:webHidden/>
              </w:rPr>
            </w:r>
            <w:r w:rsidR="002D447D">
              <w:rPr>
                <w:noProof/>
                <w:webHidden/>
              </w:rPr>
              <w:fldChar w:fldCharType="separate"/>
            </w:r>
            <w:r w:rsidR="002D447D">
              <w:rPr>
                <w:noProof/>
                <w:webHidden/>
              </w:rPr>
              <w:t>49</w:t>
            </w:r>
            <w:r w:rsidR="002D447D">
              <w:rPr>
                <w:noProof/>
                <w:webHidden/>
              </w:rPr>
              <w:fldChar w:fldCharType="end"/>
            </w:r>
          </w:hyperlink>
        </w:p>
        <w:p w:rsidR="002D447D" w:rsidRDefault="00D91DFF">
          <w:pPr>
            <w:pStyle w:val="TOC2"/>
            <w:tabs>
              <w:tab w:val="right" w:leader="dot" w:pos="9350"/>
            </w:tabs>
            <w:rPr>
              <w:rFonts w:asciiTheme="minorHAnsi" w:eastAsiaTheme="minorEastAsia" w:hAnsiTheme="minorHAnsi"/>
              <w:noProof/>
              <w:sz w:val="22"/>
            </w:rPr>
          </w:pPr>
          <w:hyperlink w:anchor="_Toc437701366" w:history="1">
            <w:r w:rsidR="002D447D" w:rsidRPr="00382432">
              <w:rPr>
                <w:rStyle w:val="Hyperlink"/>
                <w:noProof/>
              </w:rPr>
              <w:t>Wholesalers</w:t>
            </w:r>
            <w:r w:rsidR="002D447D">
              <w:rPr>
                <w:noProof/>
                <w:webHidden/>
              </w:rPr>
              <w:tab/>
            </w:r>
            <w:r w:rsidR="002D447D">
              <w:rPr>
                <w:noProof/>
                <w:webHidden/>
              </w:rPr>
              <w:fldChar w:fldCharType="begin"/>
            </w:r>
            <w:r w:rsidR="002D447D">
              <w:rPr>
                <w:noProof/>
                <w:webHidden/>
              </w:rPr>
              <w:instrText xml:space="preserve"> PAGEREF _Toc437701366 \h </w:instrText>
            </w:r>
            <w:r w:rsidR="002D447D">
              <w:rPr>
                <w:noProof/>
                <w:webHidden/>
              </w:rPr>
            </w:r>
            <w:r w:rsidR="002D447D">
              <w:rPr>
                <w:noProof/>
                <w:webHidden/>
              </w:rPr>
              <w:fldChar w:fldCharType="separate"/>
            </w:r>
            <w:r w:rsidR="002D447D">
              <w:rPr>
                <w:noProof/>
                <w:webHidden/>
              </w:rPr>
              <w:t>49</w:t>
            </w:r>
            <w:r w:rsidR="002D447D">
              <w:rPr>
                <w:noProof/>
                <w:webHidden/>
              </w:rPr>
              <w:fldChar w:fldCharType="end"/>
            </w:r>
          </w:hyperlink>
        </w:p>
        <w:p w:rsidR="002D447D" w:rsidRDefault="00D91DFF">
          <w:pPr>
            <w:pStyle w:val="TOC2"/>
            <w:tabs>
              <w:tab w:val="right" w:leader="dot" w:pos="9350"/>
            </w:tabs>
            <w:rPr>
              <w:rFonts w:asciiTheme="minorHAnsi" w:eastAsiaTheme="minorEastAsia" w:hAnsiTheme="minorHAnsi"/>
              <w:noProof/>
              <w:sz w:val="22"/>
            </w:rPr>
          </w:pPr>
          <w:hyperlink w:anchor="_Toc437701367" w:history="1">
            <w:r w:rsidR="002D447D" w:rsidRPr="00382432">
              <w:rPr>
                <w:rStyle w:val="Hyperlink"/>
                <w:noProof/>
              </w:rPr>
              <w:t>Retailers</w:t>
            </w:r>
            <w:r w:rsidR="002D447D">
              <w:rPr>
                <w:noProof/>
                <w:webHidden/>
              </w:rPr>
              <w:tab/>
            </w:r>
            <w:r w:rsidR="002D447D">
              <w:rPr>
                <w:noProof/>
                <w:webHidden/>
              </w:rPr>
              <w:fldChar w:fldCharType="begin"/>
            </w:r>
            <w:r w:rsidR="002D447D">
              <w:rPr>
                <w:noProof/>
                <w:webHidden/>
              </w:rPr>
              <w:instrText xml:space="preserve"> PAGEREF _Toc437701367 \h </w:instrText>
            </w:r>
            <w:r w:rsidR="002D447D">
              <w:rPr>
                <w:noProof/>
                <w:webHidden/>
              </w:rPr>
            </w:r>
            <w:r w:rsidR="002D447D">
              <w:rPr>
                <w:noProof/>
                <w:webHidden/>
              </w:rPr>
              <w:fldChar w:fldCharType="separate"/>
            </w:r>
            <w:r w:rsidR="002D447D">
              <w:rPr>
                <w:noProof/>
                <w:webHidden/>
              </w:rPr>
              <w:t>49</w:t>
            </w:r>
            <w:r w:rsidR="002D447D">
              <w:rPr>
                <w:noProof/>
                <w:webHidden/>
              </w:rPr>
              <w:fldChar w:fldCharType="end"/>
            </w:r>
          </w:hyperlink>
        </w:p>
        <w:p w:rsidR="002D447D" w:rsidRDefault="00D91DFF">
          <w:pPr>
            <w:pStyle w:val="TOC2"/>
            <w:tabs>
              <w:tab w:val="right" w:leader="dot" w:pos="9350"/>
            </w:tabs>
            <w:rPr>
              <w:rFonts w:asciiTheme="minorHAnsi" w:eastAsiaTheme="minorEastAsia" w:hAnsiTheme="minorHAnsi"/>
              <w:noProof/>
              <w:sz w:val="22"/>
            </w:rPr>
          </w:pPr>
          <w:hyperlink w:anchor="_Toc437701368" w:history="1">
            <w:r w:rsidR="002D447D" w:rsidRPr="00382432">
              <w:rPr>
                <w:rStyle w:val="Hyperlink"/>
                <w:noProof/>
              </w:rPr>
              <w:t>Logistics</w:t>
            </w:r>
            <w:r w:rsidR="002D447D">
              <w:rPr>
                <w:noProof/>
                <w:webHidden/>
              </w:rPr>
              <w:tab/>
            </w:r>
            <w:r w:rsidR="002D447D">
              <w:rPr>
                <w:noProof/>
                <w:webHidden/>
              </w:rPr>
              <w:fldChar w:fldCharType="begin"/>
            </w:r>
            <w:r w:rsidR="002D447D">
              <w:rPr>
                <w:noProof/>
                <w:webHidden/>
              </w:rPr>
              <w:instrText xml:space="preserve"> PAGEREF _Toc437701368 \h </w:instrText>
            </w:r>
            <w:r w:rsidR="002D447D">
              <w:rPr>
                <w:noProof/>
                <w:webHidden/>
              </w:rPr>
            </w:r>
            <w:r w:rsidR="002D447D">
              <w:rPr>
                <w:noProof/>
                <w:webHidden/>
              </w:rPr>
              <w:fldChar w:fldCharType="separate"/>
            </w:r>
            <w:r w:rsidR="002D447D">
              <w:rPr>
                <w:noProof/>
                <w:webHidden/>
              </w:rPr>
              <w:t>49</w:t>
            </w:r>
            <w:r w:rsidR="002D447D">
              <w:rPr>
                <w:noProof/>
                <w:webHidden/>
              </w:rPr>
              <w:fldChar w:fldCharType="end"/>
            </w:r>
          </w:hyperlink>
        </w:p>
        <w:p w:rsidR="002D447D" w:rsidRDefault="00D91DFF">
          <w:pPr>
            <w:pStyle w:val="TOC2"/>
            <w:tabs>
              <w:tab w:val="right" w:leader="dot" w:pos="9350"/>
            </w:tabs>
            <w:rPr>
              <w:rFonts w:asciiTheme="minorHAnsi" w:eastAsiaTheme="minorEastAsia" w:hAnsiTheme="minorHAnsi"/>
              <w:noProof/>
              <w:sz w:val="22"/>
            </w:rPr>
          </w:pPr>
          <w:hyperlink w:anchor="_Toc437701369" w:history="1">
            <w:r w:rsidR="002D447D" w:rsidRPr="00382432">
              <w:rPr>
                <w:rStyle w:val="Hyperlink"/>
                <w:noProof/>
              </w:rPr>
              <w:t>Customer Services</w:t>
            </w:r>
            <w:r w:rsidR="002D447D">
              <w:rPr>
                <w:noProof/>
                <w:webHidden/>
              </w:rPr>
              <w:tab/>
            </w:r>
            <w:r w:rsidR="002D447D">
              <w:rPr>
                <w:noProof/>
                <w:webHidden/>
              </w:rPr>
              <w:fldChar w:fldCharType="begin"/>
            </w:r>
            <w:r w:rsidR="002D447D">
              <w:rPr>
                <w:noProof/>
                <w:webHidden/>
              </w:rPr>
              <w:instrText xml:space="preserve"> PAGEREF _Toc437701369 \h </w:instrText>
            </w:r>
            <w:r w:rsidR="002D447D">
              <w:rPr>
                <w:noProof/>
                <w:webHidden/>
              </w:rPr>
            </w:r>
            <w:r w:rsidR="002D447D">
              <w:rPr>
                <w:noProof/>
                <w:webHidden/>
              </w:rPr>
              <w:fldChar w:fldCharType="separate"/>
            </w:r>
            <w:r w:rsidR="002D447D">
              <w:rPr>
                <w:noProof/>
                <w:webHidden/>
              </w:rPr>
              <w:t>50</w:t>
            </w:r>
            <w:r w:rsidR="002D447D">
              <w:rPr>
                <w:noProof/>
                <w:webHidden/>
              </w:rPr>
              <w:fldChar w:fldCharType="end"/>
            </w:r>
          </w:hyperlink>
        </w:p>
        <w:p w:rsidR="002D447D" w:rsidRDefault="00D91DFF">
          <w:pPr>
            <w:pStyle w:val="TOC1"/>
            <w:tabs>
              <w:tab w:val="right" w:leader="dot" w:pos="9350"/>
            </w:tabs>
            <w:rPr>
              <w:rFonts w:asciiTheme="minorHAnsi" w:eastAsiaTheme="minorEastAsia" w:hAnsiTheme="minorHAnsi"/>
              <w:noProof/>
              <w:sz w:val="22"/>
            </w:rPr>
          </w:pPr>
          <w:hyperlink w:anchor="_Toc437701370" w:history="1">
            <w:r w:rsidR="002D447D" w:rsidRPr="00382432">
              <w:rPr>
                <w:rStyle w:val="Hyperlink"/>
                <w:noProof/>
              </w:rPr>
              <w:t>Promotion</w:t>
            </w:r>
            <w:r w:rsidR="002D447D">
              <w:rPr>
                <w:noProof/>
                <w:webHidden/>
              </w:rPr>
              <w:tab/>
            </w:r>
            <w:r w:rsidR="002D447D">
              <w:rPr>
                <w:noProof/>
                <w:webHidden/>
              </w:rPr>
              <w:fldChar w:fldCharType="begin"/>
            </w:r>
            <w:r w:rsidR="002D447D">
              <w:rPr>
                <w:noProof/>
                <w:webHidden/>
              </w:rPr>
              <w:instrText xml:space="preserve"> PAGEREF _Toc437701370 \h </w:instrText>
            </w:r>
            <w:r w:rsidR="002D447D">
              <w:rPr>
                <w:noProof/>
                <w:webHidden/>
              </w:rPr>
            </w:r>
            <w:r w:rsidR="002D447D">
              <w:rPr>
                <w:noProof/>
                <w:webHidden/>
              </w:rPr>
              <w:fldChar w:fldCharType="separate"/>
            </w:r>
            <w:r w:rsidR="002D447D">
              <w:rPr>
                <w:noProof/>
                <w:webHidden/>
              </w:rPr>
              <w:t>50</w:t>
            </w:r>
            <w:r w:rsidR="002D447D">
              <w:rPr>
                <w:noProof/>
                <w:webHidden/>
              </w:rPr>
              <w:fldChar w:fldCharType="end"/>
            </w:r>
          </w:hyperlink>
        </w:p>
        <w:p w:rsidR="002D447D" w:rsidRDefault="00D91DFF">
          <w:pPr>
            <w:pStyle w:val="TOC2"/>
            <w:tabs>
              <w:tab w:val="right" w:leader="dot" w:pos="9350"/>
            </w:tabs>
            <w:rPr>
              <w:rFonts w:asciiTheme="minorHAnsi" w:eastAsiaTheme="minorEastAsia" w:hAnsiTheme="minorHAnsi"/>
              <w:noProof/>
              <w:sz w:val="22"/>
            </w:rPr>
          </w:pPr>
          <w:hyperlink w:anchor="_Toc437701371" w:history="1">
            <w:r w:rsidR="002D447D" w:rsidRPr="00382432">
              <w:rPr>
                <w:rStyle w:val="Hyperlink"/>
                <w:noProof/>
              </w:rPr>
              <w:t>Social media posting</w:t>
            </w:r>
            <w:r w:rsidR="002D447D">
              <w:rPr>
                <w:noProof/>
                <w:webHidden/>
              </w:rPr>
              <w:tab/>
            </w:r>
            <w:r w:rsidR="002D447D">
              <w:rPr>
                <w:noProof/>
                <w:webHidden/>
              </w:rPr>
              <w:fldChar w:fldCharType="begin"/>
            </w:r>
            <w:r w:rsidR="002D447D">
              <w:rPr>
                <w:noProof/>
                <w:webHidden/>
              </w:rPr>
              <w:instrText xml:space="preserve"> PAGEREF _Toc437701371 \h </w:instrText>
            </w:r>
            <w:r w:rsidR="002D447D">
              <w:rPr>
                <w:noProof/>
                <w:webHidden/>
              </w:rPr>
            </w:r>
            <w:r w:rsidR="002D447D">
              <w:rPr>
                <w:noProof/>
                <w:webHidden/>
              </w:rPr>
              <w:fldChar w:fldCharType="separate"/>
            </w:r>
            <w:r w:rsidR="002D447D">
              <w:rPr>
                <w:noProof/>
                <w:webHidden/>
              </w:rPr>
              <w:t>51</w:t>
            </w:r>
            <w:r w:rsidR="002D447D">
              <w:rPr>
                <w:noProof/>
                <w:webHidden/>
              </w:rPr>
              <w:fldChar w:fldCharType="end"/>
            </w:r>
          </w:hyperlink>
        </w:p>
        <w:p w:rsidR="002D447D" w:rsidRDefault="00D91DFF">
          <w:pPr>
            <w:pStyle w:val="TOC2"/>
            <w:tabs>
              <w:tab w:val="right" w:leader="dot" w:pos="9350"/>
            </w:tabs>
            <w:rPr>
              <w:rFonts w:asciiTheme="minorHAnsi" w:eastAsiaTheme="minorEastAsia" w:hAnsiTheme="minorHAnsi"/>
              <w:noProof/>
              <w:sz w:val="22"/>
            </w:rPr>
          </w:pPr>
          <w:hyperlink w:anchor="_Toc437701372" w:history="1">
            <w:r w:rsidR="002D447D" w:rsidRPr="00382432">
              <w:rPr>
                <w:rStyle w:val="Hyperlink"/>
                <w:noProof/>
              </w:rPr>
              <w:t>Bitcoin Conferences</w:t>
            </w:r>
            <w:r w:rsidR="002D447D">
              <w:rPr>
                <w:noProof/>
                <w:webHidden/>
              </w:rPr>
              <w:tab/>
            </w:r>
            <w:r w:rsidR="002D447D">
              <w:rPr>
                <w:noProof/>
                <w:webHidden/>
              </w:rPr>
              <w:fldChar w:fldCharType="begin"/>
            </w:r>
            <w:r w:rsidR="002D447D">
              <w:rPr>
                <w:noProof/>
                <w:webHidden/>
              </w:rPr>
              <w:instrText xml:space="preserve"> PAGEREF _Toc437701372 \h </w:instrText>
            </w:r>
            <w:r w:rsidR="002D447D">
              <w:rPr>
                <w:noProof/>
                <w:webHidden/>
              </w:rPr>
            </w:r>
            <w:r w:rsidR="002D447D">
              <w:rPr>
                <w:noProof/>
                <w:webHidden/>
              </w:rPr>
              <w:fldChar w:fldCharType="separate"/>
            </w:r>
            <w:r w:rsidR="002D447D">
              <w:rPr>
                <w:noProof/>
                <w:webHidden/>
              </w:rPr>
              <w:t>51</w:t>
            </w:r>
            <w:r w:rsidR="002D447D">
              <w:rPr>
                <w:noProof/>
                <w:webHidden/>
              </w:rPr>
              <w:fldChar w:fldCharType="end"/>
            </w:r>
          </w:hyperlink>
        </w:p>
        <w:p w:rsidR="002D447D" w:rsidRDefault="00D91DFF">
          <w:pPr>
            <w:pStyle w:val="TOC2"/>
            <w:tabs>
              <w:tab w:val="right" w:leader="dot" w:pos="9350"/>
            </w:tabs>
            <w:rPr>
              <w:rFonts w:asciiTheme="minorHAnsi" w:eastAsiaTheme="minorEastAsia" w:hAnsiTheme="minorHAnsi"/>
              <w:noProof/>
              <w:sz w:val="22"/>
            </w:rPr>
          </w:pPr>
          <w:hyperlink w:anchor="_Toc437701373" w:history="1">
            <w:r w:rsidR="002D447D" w:rsidRPr="00382432">
              <w:rPr>
                <w:rStyle w:val="Hyperlink"/>
                <w:noProof/>
              </w:rPr>
              <w:t>Print Media</w:t>
            </w:r>
            <w:r w:rsidR="002D447D">
              <w:rPr>
                <w:noProof/>
                <w:webHidden/>
              </w:rPr>
              <w:tab/>
            </w:r>
            <w:r w:rsidR="002D447D">
              <w:rPr>
                <w:noProof/>
                <w:webHidden/>
              </w:rPr>
              <w:fldChar w:fldCharType="begin"/>
            </w:r>
            <w:r w:rsidR="002D447D">
              <w:rPr>
                <w:noProof/>
                <w:webHidden/>
              </w:rPr>
              <w:instrText xml:space="preserve"> PAGEREF _Toc437701373 \h </w:instrText>
            </w:r>
            <w:r w:rsidR="002D447D">
              <w:rPr>
                <w:noProof/>
                <w:webHidden/>
              </w:rPr>
            </w:r>
            <w:r w:rsidR="002D447D">
              <w:rPr>
                <w:noProof/>
                <w:webHidden/>
              </w:rPr>
              <w:fldChar w:fldCharType="separate"/>
            </w:r>
            <w:r w:rsidR="002D447D">
              <w:rPr>
                <w:noProof/>
                <w:webHidden/>
              </w:rPr>
              <w:t>51</w:t>
            </w:r>
            <w:r w:rsidR="002D447D">
              <w:rPr>
                <w:noProof/>
                <w:webHidden/>
              </w:rPr>
              <w:fldChar w:fldCharType="end"/>
            </w:r>
          </w:hyperlink>
        </w:p>
        <w:p w:rsidR="002D447D" w:rsidRDefault="00D91DFF">
          <w:pPr>
            <w:pStyle w:val="TOC2"/>
            <w:tabs>
              <w:tab w:val="right" w:leader="dot" w:pos="9350"/>
            </w:tabs>
            <w:rPr>
              <w:rFonts w:asciiTheme="minorHAnsi" w:eastAsiaTheme="minorEastAsia" w:hAnsiTheme="minorHAnsi"/>
              <w:noProof/>
              <w:sz w:val="22"/>
            </w:rPr>
          </w:pPr>
          <w:hyperlink w:anchor="_Toc437701374" w:history="1">
            <w:r w:rsidR="002D447D" w:rsidRPr="00382432">
              <w:rPr>
                <w:rStyle w:val="Hyperlink"/>
                <w:noProof/>
              </w:rPr>
              <w:t>Email</w:t>
            </w:r>
            <w:r w:rsidR="002D447D">
              <w:rPr>
                <w:noProof/>
                <w:webHidden/>
              </w:rPr>
              <w:tab/>
            </w:r>
            <w:r w:rsidR="002D447D">
              <w:rPr>
                <w:noProof/>
                <w:webHidden/>
              </w:rPr>
              <w:fldChar w:fldCharType="begin"/>
            </w:r>
            <w:r w:rsidR="002D447D">
              <w:rPr>
                <w:noProof/>
                <w:webHidden/>
              </w:rPr>
              <w:instrText xml:space="preserve"> PAGEREF _Toc437701374 \h </w:instrText>
            </w:r>
            <w:r w:rsidR="002D447D">
              <w:rPr>
                <w:noProof/>
                <w:webHidden/>
              </w:rPr>
            </w:r>
            <w:r w:rsidR="002D447D">
              <w:rPr>
                <w:noProof/>
                <w:webHidden/>
              </w:rPr>
              <w:fldChar w:fldCharType="separate"/>
            </w:r>
            <w:r w:rsidR="002D447D">
              <w:rPr>
                <w:noProof/>
                <w:webHidden/>
              </w:rPr>
              <w:t>51</w:t>
            </w:r>
            <w:r w:rsidR="002D447D">
              <w:rPr>
                <w:noProof/>
                <w:webHidden/>
              </w:rPr>
              <w:fldChar w:fldCharType="end"/>
            </w:r>
          </w:hyperlink>
        </w:p>
        <w:p w:rsidR="002D447D" w:rsidRDefault="00D91DFF">
          <w:pPr>
            <w:pStyle w:val="TOC2"/>
            <w:tabs>
              <w:tab w:val="right" w:leader="dot" w:pos="9350"/>
            </w:tabs>
            <w:rPr>
              <w:rFonts w:asciiTheme="minorHAnsi" w:eastAsiaTheme="minorEastAsia" w:hAnsiTheme="minorHAnsi"/>
              <w:noProof/>
              <w:sz w:val="22"/>
            </w:rPr>
          </w:pPr>
          <w:hyperlink w:anchor="_Toc437701375" w:history="1">
            <w:r w:rsidR="002D447D" w:rsidRPr="00382432">
              <w:rPr>
                <w:rStyle w:val="Hyperlink"/>
                <w:noProof/>
              </w:rPr>
              <w:t>Marketing Plan</w:t>
            </w:r>
            <w:r w:rsidR="002D447D">
              <w:rPr>
                <w:noProof/>
                <w:webHidden/>
              </w:rPr>
              <w:tab/>
            </w:r>
            <w:r w:rsidR="002D447D">
              <w:rPr>
                <w:noProof/>
                <w:webHidden/>
              </w:rPr>
              <w:fldChar w:fldCharType="begin"/>
            </w:r>
            <w:r w:rsidR="002D447D">
              <w:rPr>
                <w:noProof/>
                <w:webHidden/>
              </w:rPr>
              <w:instrText xml:space="preserve"> PAGEREF _Toc437701375 \h </w:instrText>
            </w:r>
            <w:r w:rsidR="002D447D">
              <w:rPr>
                <w:noProof/>
                <w:webHidden/>
              </w:rPr>
            </w:r>
            <w:r w:rsidR="002D447D">
              <w:rPr>
                <w:noProof/>
                <w:webHidden/>
              </w:rPr>
              <w:fldChar w:fldCharType="separate"/>
            </w:r>
            <w:r w:rsidR="002D447D">
              <w:rPr>
                <w:noProof/>
                <w:webHidden/>
              </w:rPr>
              <w:t>52</w:t>
            </w:r>
            <w:r w:rsidR="002D447D">
              <w:rPr>
                <w:noProof/>
                <w:webHidden/>
              </w:rPr>
              <w:fldChar w:fldCharType="end"/>
            </w:r>
          </w:hyperlink>
        </w:p>
        <w:p w:rsidR="002D447D" w:rsidRDefault="00D91DFF">
          <w:pPr>
            <w:pStyle w:val="TOC1"/>
            <w:tabs>
              <w:tab w:val="right" w:leader="dot" w:pos="9350"/>
            </w:tabs>
            <w:rPr>
              <w:rFonts w:asciiTheme="minorHAnsi" w:eastAsiaTheme="minorEastAsia" w:hAnsiTheme="minorHAnsi"/>
              <w:noProof/>
              <w:sz w:val="22"/>
            </w:rPr>
          </w:pPr>
          <w:hyperlink w:anchor="_Toc437701376" w:history="1">
            <w:r w:rsidR="002D447D" w:rsidRPr="00382432">
              <w:rPr>
                <w:rStyle w:val="Hyperlink"/>
                <w:noProof/>
              </w:rPr>
              <w:t>Operations</w:t>
            </w:r>
            <w:r w:rsidR="002D447D">
              <w:rPr>
                <w:noProof/>
                <w:webHidden/>
              </w:rPr>
              <w:tab/>
            </w:r>
            <w:r w:rsidR="002D447D">
              <w:rPr>
                <w:noProof/>
                <w:webHidden/>
              </w:rPr>
              <w:fldChar w:fldCharType="begin"/>
            </w:r>
            <w:r w:rsidR="002D447D">
              <w:rPr>
                <w:noProof/>
                <w:webHidden/>
              </w:rPr>
              <w:instrText xml:space="preserve"> PAGEREF _Toc437701376 \h </w:instrText>
            </w:r>
            <w:r w:rsidR="002D447D">
              <w:rPr>
                <w:noProof/>
                <w:webHidden/>
              </w:rPr>
            </w:r>
            <w:r w:rsidR="002D447D">
              <w:rPr>
                <w:noProof/>
                <w:webHidden/>
              </w:rPr>
              <w:fldChar w:fldCharType="separate"/>
            </w:r>
            <w:r w:rsidR="002D447D">
              <w:rPr>
                <w:noProof/>
                <w:webHidden/>
              </w:rPr>
              <w:t>52</w:t>
            </w:r>
            <w:r w:rsidR="002D447D">
              <w:rPr>
                <w:noProof/>
                <w:webHidden/>
              </w:rPr>
              <w:fldChar w:fldCharType="end"/>
            </w:r>
          </w:hyperlink>
        </w:p>
        <w:p w:rsidR="002D447D" w:rsidRDefault="00D91DFF">
          <w:pPr>
            <w:pStyle w:val="TOC2"/>
            <w:tabs>
              <w:tab w:val="right" w:leader="dot" w:pos="9350"/>
            </w:tabs>
            <w:rPr>
              <w:rFonts w:asciiTheme="minorHAnsi" w:eastAsiaTheme="minorEastAsia" w:hAnsiTheme="minorHAnsi"/>
              <w:noProof/>
              <w:sz w:val="22"/>
            </w:rPr>
          </w:pPr>
          <w:hyperlink w:anchor="_Toc437701377" w:history="1">
            <w:r w:rsidR="002D447D" w:rsidRPr="00382432">
              <w:rPr>
                <w:rStyle w:val="Hyperlink"/>
                <w:rFonts w:eastAsia="Arial Unicode MS" w:cs="Arial Unicode MS"/>
                <w:noProof/>
              </w:rPr>
              <w:t>Location and Layout</w:t>
            </w:r>
            <w:r w:rsidR="002D447D">
              <w:rPr>
                <w:noProof/>
                <w:webHidden/>
              </w:rPr>
              <w:tab/>
            </w:r>
            <w:r w:rsidR="002D447D">
              <w:rPr>
                <w:noProof/>
                <w:webHidden/>
              </w:rPr>
              <w:fldChar w:fldCharType="begin"/>
            </w:r>
            <w:r w:rsidR="002D447D">
              <w:rPr>
                <w:noProof/>
                <w:webHidden/>
              </w:rPr>
              <w:instrText xml:space="preserve"> PAGEREF _Toc437701377 \h </w:instrText>
            </w:r>
            <w:r w:rsidR="002D447D">
              <w:rPr>
                <w:noProof/>
                <w:webHidden/>
              </w:rPr>
            </w:r>
            <w:r w:rsidR="002D447D">
              <w:rPr>
                <w:noProof/>
                <w:webHidden/>
              </w:rPr>
              <w:fldChar w:fldCharType="separate"/>
            </w:r>
            <w:r w:rsidR="002D447D">
              <w:rPr>
                <w:noProof/>
                <w:webHidden/>
              </w:rPr>
              <w:t>52</w:t>
            </w:r>
            <w:r w:rsidR="002D447D">
              <w:rPr>
                <w:noProof/>
                <w:webHidden/>
              </w:rPr>
              <w:fldChar w:fldCharType="end"/>
            </w:r>
          </w:hyperlink>
        </w:p>
        <w:p w:rsidR="002D447D" w:rsidRDefault="00D91DFF">
          <w:pPr>
            <w:pStyle w:val="TOC2"/>
            <w:tabs>
              <w:tab w:val="right" w:leader="dot" w:pos="9350"/>
            </w:tabs>
            <w:rPr>
              <w:rFonts w:asciiTheme="minorHAnsi" w:eastAsiaTheme="minorEastAsia" w:hAnsiTheme="minorHAnsi"/>
              <w:noProof/>
              <w:sz w:val="22"/>
            </w:rPr>
          </w:pPr>
          <w:hyperlink w:anchor="_Toc437701378" w:history="1">
            <w:r w:rsidR="002D447D" w:rsidRPr="00382432">
              <w:rPr>
                <w:rStyle w:val="Hyperlink"/>
                <w:rFonts w:eastAsia="Arial Unicode MS" w:cs="Arial Unicode MS"/>
                <w:noProof/>
              </w:rPr>
              <w:t>Supply Chain</w:t>
            </w:r>
            <w:r w:rsidR="002D447D">
              <w:rPr>
                <w:noProof/>
                <w:webHidden/>
              </w:rPr>
              <w:tab/>
            </w:r>
            <w:r w:rsidR="002D447D">
              <w:rPr>
                <w:noProof/>
                <w:webHidden/>
              </w:rPr>
              <w:fldChar w:fldCharType="begin"/>
            </w:r>
            <w:r w:rsidR="002D447D">
              <w:rPr>
                <w:noProof/>
                <w:webHidden/>
              </w:rPr>
              <w:instrText xml:space="preserve"> PAGEREF _Toc437701378 \h </w:instrText>
            </w:r>
            <w:r w:rsidR="002D447D">
              <w:rPr>
                <w:noProof/>
                <w:webHidden/>
              </w:rPr>
            </w:r>
            <w:r w:rsidR="002D447D">
              <w:rPr>
                <w:noProof/>
                <w:webHidden/>
              </w:rPr>
              <w:fldChar w:fldCharType="separate"/>
            </w:r>
            <w:r w:rsidR="002D447D">
              <w:rPr>
                <w:noProof/>
                <w:webHidden/>
              </w:rPr>
              <w:t>52</w:t>
            </w:r>
            <w:r w:rsidR="002D447D">
              <w:rPr>
                <w:noProof/>
                <w:webHidden/>
              </w:rPr>
              <w:fldChar w:fldCharType="end"/>
            </w:r>
          </w:hyperlink>
        </w:p>
        <w:p w:rsidR="002D447D" w:rsidRDefault="00D91DFF">
          <w:pPr>
            <w:pStyle w:val="TOC2"/>
            <w:tabs>
              <w:tab w:val="right" w:leader="dot" w:pos="9350"/>
            </w:tabs>
            <w:rPr>
              <w:rFonts w:asciiTheme="minorHAnsi" w:eastAsiaTheme="minorEastAsia" w:hAnsiTheme="minorHAnsi"/>
              <w:noProof/>
              <w:sz w:val="22"/>
            </w:rPr>
          </w:pPr>
          <w:hyperlink w:anchor="_Toc437701379" w:history="1">
            <w:r w:rsidR="002D447D" w:rsidRPr="00382432">
              <w:rPr>
                <w:rStyle w:val="Hyperlink"/>
                <w:rFonts w:eastAsia="Arial Unicode MS" w:cs="Arial Unicode MS"/>
                <w:noProof/>
              </w:rPr>
              <w:t>Technology</w:t>
            </w:r>
            <w:r w:rsidR="002D447D">
              <w:rPr>
                <w:noProof/>
                <w:webHidden/>
              </w:rPr>
              <w:tab/>
            </w:r>
            <w:r w:rsidR="002D447D">
              <w:rPr>
                <w:noProof/>
                <w:webHidden/>
              </w:rPr>
              <w:fldChar w:fldCharType="begin"/>
            </w:r>
            <w:r w:rsidR="002D447D">
              <w:rPr>
                <w:noProof/>
                <w:webHidden/>
              </w:rPr>
              <w:instrText xml:space="preserve"> PAGEREF _Toc437701379 \h </w:instrText>
            </w:r>
            <w:r w:rsidR="002D447D">
              <w:rPr>
                <w:noProof/>
                <w:webHidden/>
              </w:rPr>
            </w:r>
            <w:r w:rsidR="002D447D">
              <w:rPr>
                <w:noProof/>
                <w:webHidden/>
              </w:rPr>
              <w:fldChar w:fldCharType="separate"/>
            </w:r>
            <w:r w:rsidR="002D447D">
              <w:rPr>
                <w:noProof/>
                <w:webHidden/>
              </w:rPr>
              <w:t>53</w:t>
            </w:r>
            <w:r w:rsidR="002D447D">
              <w:rPr>
                <w:noProof/>
                <w:webHidden/>
              </w:rPr>
              <w:fldChar w:fldCharType="end"/>
            </w:r>
          </w:hyperlink>
        </w:p>
        <w:p w:rsidR="002D447D" w:rsidRDefault="00D91DFF">
          <w:pPr>
            <w:pStyle w:val="TOC2"/>
            <w:tabs>
              <w:tab w:val="right" w:leader="dot" w:pos="9350"/>
            </w:tabs>
            <w:rPr>
              <w:rFonts w:asciiTheme="minorHAnsi" w:eastAsiaTheme="minorEastAsia" w:hAnsiTheme="minorHAnsi"/>
              <w:noProof/>
              <w:sz w:val="22"/>
            </w:rPr>
          </w:pPr>
          <w:hyperlink w:anchor="_Toc437701380" w:history="1">
            <w:r w:rsidR="002D447D" w:rsidRPr="00382432">
              <w:rPr>
                <w:rStyle w:val="Hyperlink"/>
                <w:rFonts w:eastAsia="Arial Unicode MS" w:cs="Arial Unicode MS"/>
                <w:noProof/>
                <w:lang w:val="da-DK"/>
              </w:rPr>
              <w:t>Operation Budget</w:t>
            </w:r>
            <w:r w:rsidR="002D447D">
              <w:rPr>
                <w:noProof/>
                <w:webHidden/>
              </w:rPr>
              <w:tab/>
            </w:r>
            <w:r w:rsidR="002D447D">
              <w:rPr>
                <w:noProof/>
                <w:webHidden/>
              </w:rPr>
              <w:fldChar w:fldCharType="begin"/>
            </w:r>
            <w:r w:rsidR="002D447D">
              <w:rPr>
                <w:noProof/>
                <w:webHidden/>
              </w:rPr>
              <w:instrText xml:space="preserve"> PAGEREF _Toc437701380 \h </w:instrText>
            </w:r>
            <w:r w:rsidR="002D447D">
              <w:rPr>
                <w:noProof/>
                <w:webHidden/>
              </w:rPr>
            </w:r>
            <w:r w:rsidR="002D447D">
              <w:rPr>
                <w:noProof/>
                <w:webHidden/>
              </w:rPr>
              <w:fldChar w:fldCharType="separate"/>
            </w:r>
            <w:r w:rsidR="002D447D">
              <w:rPr>
                <w:noProof/>
                <w:webHidden/>
              </w:rPr>
              <w:t>53</w:t>
            </w:r>
            <w:r w:rsidR="002D447D">
              <w:rPr>
                <w:noProof/>
                <w:webHidden/>
              </w:rPr>
              <w:fldChar w:fldCharType="end"/>
            </w:r>
          </w:hyperlink>
        </w:p>
        <w:p w:rsidR="002D447D" w:rsidRDefault="00D91DFF">
          <w:pPr>
            <w:pStyle w:val="TOC2"/>
            <w:tabs>
              <w:tab w:val="right" w:leader="dot" w:pos="9350"/>
            </w:tabs>
            <w:rPr>
              <w:rFonts w:asciiTheme="minorHAnsi" w:eastAsiaTheme="minorEastAsia" w:hAnsiTheme="minorHAnsi"/>
              <w:noProof/>
              <w:sz w:val="22"/>
            </w:rPr>
          </w:pPr>
          <w:hyperlink w:anchor="_Toc437701381" w:history="1">
            <w:r w:rsidR="002D447D" w:rsidRPr="00382432">
              <w:rPr>
                <w:rStyle w:val="Hyperlink"/>
                <w:rFonts w:eastAsia="Arial Unicode MS" w:cs="Arial Unicode MS"/>
                <w:noProof/>
                <w:lang w:val="it-IT"/>
              </w:rPr>
              <w:t>One-Time/Start-up Costs</w:t>
            </w:r>
            <w:r w:rsidR="002D447D">
              <w:rPr>
                <w:noProof/>
                <w:webHidden/>
              </w:rPr>
              <w:tab/>
            </w:r>
            <w:r w:rsidR="002D447D">
              <w:rPr>
                <w:noProof/>
                <w:webHidden/>
              </w:rPr>
              <w:fldChar w:fldCharType="begin"/>
            </w:r>
            <w:r w:rsidR="002D447D">
              <w:rPr>
                <w:noProof/>
                <w:webHidden/>
              </w:rPr>
              <w:instrText xml:space="preserve"> PAGEREF _Toc437701381 \h </w:instrText>
            </w:r>
            <w:r w:rsidR="002D447D">
              <w:rPr>
                <w:noProof/>
                <w:webHidden/>
              </w:rPr>
            </w:r>
            <w:r w:rsidR="002D447D">
              <w:rPr>
                <w:noProof/>
                <w:webHidden/>
              </w:rPr>
              <w:fldChar w:fldCharType="separate"/>
            </w:r>
            <w:r w:rsidR="002D447D">
              <w:rPr>
                <w:noProof/>
                <w:webHidden/>
              </w:rPr>
              <w:t>53</w:t>
            </w:r>
            <w:r w:rsidR="002D447D">
              <w:rPr>
                <w:noProof/>
                <w:webHidden/>
              </w:rPr>
              <w:fldChar w:fldCharType="end"/>
            </w:r>
          </w:hyperlink>
        </w:p>
        <w:p w:rsidR="002D447D" w:rsidRDefault="00D91DFF">
          <w:pPr>
            <w:pStyle w:val="TOC2"/>
            <w:tabs>
              <w:tab w:val="right" w:leader="dot" w:pos="9350"/>
            </w:tabs>
            <w:rPr>
              <w:rFonts w:asciiTheme="minorHAnsi" w:eastAsiaTheme="minorEastAsia" w:hAnsiTheme="minorHAnsi"/>
              <w:noProof/>
              <w:sz w:val="22"/>
            </w:rPr>
          </w:pPr>
          <w:hyperlink w:anchor="_Toc437701382" w:history="1">
            <w:r w:rsidR="002D447D" w:rsidRPr="00382432">
              <w:rPr>
                <w:rStyle w:val="Hyperlink"/>
                <w:rFonts w:eastAsia="Arial Unicode MS" w:cs="Arial Unicode MS"/>
                <w:noProof/>
              </w:rPr>
              <w:t>Business Processes</w:t>
            </w:r>
            <w:r w:rsidR="002D447D">
              <w:rPr>
                <w:noProof/>
                <w:webHidden/>
              </w:rPr>
              <w:tab/>
            </w:r>
            <w:r w:rsidR="002D447D">
              <w:rPr>
                <w:noProof/>
                <w:webHidden/>
              </w:rPr>
              <w:fldChar w:fldCharType="begin"/>
            </w:r>
            <w:r w:rsidR="002D447D">
              <w:rPr>
                <w:noProof/>
                <w:webHidden/>
              </w:rPr>
              <w:instrText xml:space="preserve"> PAGEREF _Toc437701382 \h </w:instrText>
            </w:r>
            <w:r w:rsidR="002D447D">
              <w:rPr>
                <w:noProof/>
                <w:webHidden/>
              </w:rPr>
            </w:r>
            <w:r w:rsidR="002D447D">
              <w:rPr>
                <w:noProof/>
                <w:webHidden/>
              </w:rPr>
              <w:fldChar w:fldCharType="separate"/>
            </w:r>
            <w:r w:rsidR="002D447D">
              <w:rPr>
                <w:noProof/>
                <w:webHidden/>
              </w:rPr>
              <w:t>54</w:t>
            </w:r>
            <w:r w:rsidR="002D447D">
              <w:rPr>
                <w:noProof/>
                <w:webHidden/>
              </w:rPr>
              <w:fldChar w:fldCharType="end"/>
            </w:r>
          </w:hyperlink>
        </w:p>
        <w:p w:rsidR="002D447D" w:rsidRDefault="00D91DFF">
          <w:pPr>
            <w:pStyle w:val="TOC2"/>
            <w:tabs>
              <w:tab w:val="right" w:leader="dot" w:pos="9350"/>
            </w:tabs>
            <w:rPr>
              <w:rFonts w:asciiTheme="minorHAnsi" w:eastAsiaTheme="minorEastAsia" w:hAnsiTheme="minorHAnsi"/>
              <w:noProof/>
              <w:sz w:val="22"/>
            </w:rPr>
          </w:pPr>
          <w:hyperlink w:anchor="_Toc437701383" w:history="1">
            <w:r w:rsidR="002D447D" w:rsidRPr="00382432">
              <w:rPr>
                <w:rStyle w:val="Hyperlink"/>
                <w:rFonts w:eastAsia="Arial Unicode MS" w:cs="Arial Unicode MS"/>
                <w:noProof/>
              </w:rPr>
              <w:t>Organization Chart</w:t>
            </w:r>
            <w:r w:rsidR="002D447D">
              <w:rPr>
                <w:noProof/>
                <w:webHidden/>
              </w:rPr>
              <w:tab/>
            </w:r>
            <w:r w:rsidR="002D447D">
              <w:rPr>
                <w:noProof/>
                <w:webHidden/>
              </w:rPr>
              <w:fldChar w:fldCharType="begin"/>
            </w:r>
            <w:r w:rsidR="002D447D">
              <w:rPr>
                <w:noProof/>
                <w:webHidden/>
              </w:rPr>
              <w:instrText xml:space="preserve"> PAGEREF _Toc437701383 \h </w:instrText>
            </w:r>
            <w:r w:rsidR="002D447D">
              <w:rPr>
                <w:noProof/>
                <w:webHidden/>
              </w:rPr>
            </w:r>
            <w:r w:rsidR="002D447D">
              <w:rPr>
                <w:noProof/>
                <w:webHidden/>
              </w:rPr>
              <w:fldChar w:fldCharType="separate"/>
            </w:r>
            <w:r w:rsidR="002D447D">
              <w:rPr>
                <w:noProof/>
                <w:webHidden/>
              </w:rPr>
              <w:t>55</w:t>
            </w:r>
            <w:r w:rsidR="002D447D">
              <w:rPr>
                <w:noProof/>
                <w:webHidden/>
              </w:rPr>
              <w:fldChar w:fldCharType="end"/>
            </w:r>
          </w:hyperlink>
        </w:p>
        <w:p w:rsidR="002D447D" w:rsidRDefault="00D91DFF">
          <w:pPr>
            <w:pStyle w:val="TOC2"/>
            <w:tabs>
              <w:tab w:val="right" w:leader="dot" w:pos="9350"/>
            </w:tabs>
            <w:rPr>
              <w:rFonts w:asciiTheme="minorHAnsi" w:eastAsiaTheme="minorEastAsia" w:hAnsiTheme="minorHAnsi"/>
              <w:noProof/>
              <w:sz w:val="22"/>
            </w:rPr>
          </w:pPr>
          <w:hyperlink w:anchor="_Toc437701384" w:history="1">
            <w:r w:rsidR="002D447D" w:rsidRPr="00382432">
              <w:rPr>
                <w:rStyle w:val="Hyperlink"/>
                <w:rFonts w:eastAsia="Arial Unicode MS" w:cs="Arial Unicode MS"/>
                <w:noProof/>
                <w:lang w:val="fr-FR"/>
              </w:rPr>
              <w:t>Operations calendar</w:t>
            </w:r>
            <w:r w:rsidR="002D447D">
              <w:rPr>
                <w:noProof/>
                <w:webHidden/>
              </w:rPr>
              <w:tab/>
            </w:r>
            <w:r w:rsidR="002D447D">
              <w:rPr>
                <w:noProof/>
                <w:webHidden/>
              </w:rPr>
              <w:fldChar w:fldCharType="begin"/>
            </w:r>
            <w:r w:rsidR="002D447D">
              <w:rPr>
                <w:noProof/>
                <w:webHidden/>
              </w:rPr>
              <w:instrText xml:space="preserve"> PAGEREF _Toc437701384 \h </w:instrText>
            </w:r>
            <w:r w:rsidR="002D447D">
              <w:rPr>
                <w:noProof/>
                <w:webHidden/>
              </w:rPr>
            </w:r>
            <w:r w:rsidR="002D447D">
              <w:rPr>
                <w:noProof/>
                <w:webHidden/>
              </w:rPr>
              <w:fldChar w:fldCharType="separate"/>
            </w:r>
            <w:r w:rsidR="002D447D">
              <w:rPr>
                <w:noProof/>
                <w:webHidden/>
              </w:rPr>
              <w:t>65</w:t>
            </w:r>
            <w:r w:rsidR="002D447D">
              <w:rPr>
                <w:noProof/>
                <w:webHidden/>
              </w:rPr>
              <w:fldChar w:fldCharType="end"/>
            </w:r>
          </w:hyperlink>
        </w:p>
        <w:p w:rsidR="002D447D" w:rsidRDefault="00D91DFF">
          <w:pPr>
            <w:pStyle w:val="TOC1"/>
            <w:tabs>
              <w:tab w:val="right" w:leader="dot" w:pos="9350"/>
            </w:tabs>
            <w:rPr>
              <w:rFonts w:asciiTheme="minorHAnsi" w:eastAsiaTheme="minorEastAsia" w:hAnsiTheme="minorHAnsi"/>
              <w:noProof/>
              <w:sz w:val="22"/>
            </w:rPr>
          </w:pPr>
          <w:hyperlink w:anchor="_Toc437701385" w:history="1">
            <w:r w:rsidR="002D447D" w:rsidRPr="00382432">
              <w:rPr>
                <w:rStyle w:val="Hyperlink"/>
                <w:noProof/>
              </w:rPr>
              <w:t>Price</w:t>
            </w:r>
            <w:r w:rsidR="002D447D">
              <w:rPr>
                <w:noProof/>
                <w:webHidden/>
              </w:rPr>
              <w:tab/>
            </w:r>
            <w:r w:rsidR="002D447D">
              <w:rPr>
                <w:noProof/>
                <w:webHidden/>
              </w:rPr>
              <w:fldChar w:fldCharType="begin"/>
            </w:r>
            <w:r w:rsidR="002D447D">
              <w:rPr>
                <w:noProof/>
                <w:webHidden/>
              </w:rPr>
              <w:instrText xml:space="preserve"> PAGEREF _Toc437701385 \h </w:instrText>
            </w:r>
            <w:r w:rsidR="002D447D">
              <w:rPr>
                <w:noProof/>
                <w:webHidden/>
              </w:rPr>
            </w:r>
            <w:r w:rsidR="002D447D">
              <w:rPr>
                <w:noProof/>
                <w:webHidden/>
              </w:rPr>
              <w:fldChar w:fldCharType="separate"/>
            </w:r>
            <w:r w:rsidR="002D447D">
              <w:rPr>
                <w:noProof/>
                <w:webHidden/>
              </w:rPr>
              <w:t>66</w:t>
            </w:r>
            <w:r w:rsidR="002D447D">
              <w:rPr>
                <w:noProof/>
                <w:webHidden/>
              </w:rPr>
              <w:fldChar w:fldCharType="end"/>
            </w:r>
          </w:hyperlink>
        </w:p>
        <w:p w:rsidR="002D447D" w:rsidRDefault="00D91DFF">
          <w:pPr>
            <w:pStyle w:val="TOC2"/>
            <w:tabs>
              <w:tab w:val="right" w:leader="dot" w:pos="9350"/>
            </w:tabs>
            <w:rPr>
              <w:rFonts w:asciiTheme="minorHAnsi" w:eastAsiaTheme="minorEastAsia" w:hAnsiTheme="minorHAnsi"/>
              <w:noProof/>
              <w:sz w:val="22"/>
            </w:rPr>
          </w:pPr>
          <w:hyperlink w:anchor="_Toc437701386" w:history="1">
            <w:r w:rsidR="002D447D" w:rsidRPr="00382432">
              <w:rPr>
                <w:rStyle w:val="Hyperlink"/>
                <w:rFonts w:eastAsia="Arial Unicode MS" w:cs="Arial Unicode MS"/>
                <w:noProof/>
              </w:rPr>
              <w:t>Pricing Strategy</w:t>
            </w:r>
            <w:r w:rsidR="002D447D">
              <w:rPr>
                <w:noProof/>
                <w:webHidden/>
              </w:rPr>
              <w:tab/>
            </w:r>
            <w:r w:rsidR="002D447D">
              <w:rPr>
                <w:noProof/>
                <w:webHidden/>
              </w:rPr>
              <w:fldChar w:fldCharType="begin"/>
            </w:r>
            <w:r w:rsidR="002D447D">
              <w:rPr>
                <w:noProof/>
                <w:webHidden/>
              </w:rPr>
              <w:instrText xml:space="preserve"> PAGEREF _Toc437701386 \h </w:instrText>
            </w:r>
            <w:r w:rsidR="002D447D">
              <w:rPr>
                <w:noProof/>
                <w:webHidden/>
              </w:rPr>
            </w:r>
            <w:r w:rsidR="002D447D">
              <w:rPr>
                <w:noProof/>
                <w:webHidden/>
              </w:rPr>
              <w:fldChar w:fldCharType="separate"/>
            </w:r>
            <w:r w:rsidR="002D447D">
              <w:rPr>
                <w:noProof/>
                <w:webHidden/>
              </w:rPr>
              <w:t>66</w:t>
            </w:r>
            <w:r w:rsidR="002D447D">
              <w:rPr>
                <w:noProof/>
                <w:webHidden/>
              </w:rPr>
              <w:fldChar w:fldCharType="end"/>
            </w:r>
          </w:hyperlink>
        </w:p>
        <w:p w:rsidR="002D447D" w:rsidRDefault="00D91DFF">
          <w:pPr>
            <w:pStyle w:val="TOC2"/>
            <w:tabs>
              <w:tab w:val="right" w:leader="dot" w:pos="9350"/>
            </w:tabs>
            <w:rPr>
              <w:rFonts w:asciiTheme="minorHAnsi" w:eastAsiaTheme="minorEastAsia" w:hAnsiTheme="minorHAnsi"/>
              <w:noProof/>
              <w:sz w:val="22"/>
            </w:rPr>
          </w:pPr>
          <w:hyperlink w:anchor="_Toc437701387" w:history="1">
            <w:r w:rsidR="002D447D" w:rsidRPr="00382432">
              <w:rPr>
                <w:rStyle w:val="Hyperlink"/>
                <w:rFonts w:eastAsia="Arial Unicode MS" w:cs="Arial Unicode MS"/>
                <w:noProof/>
              </w:rPr>
              <w:t>Trading fees</w:t>
            </w:r>
            <w:r w:rsidR="002D447D">
              <w:rPr>
                <w:noProof/>
                <w:webHidden/>
              </w:rPr>
              <w:tab/>
            </w:r>
            <w:r w:rsidR="002D447D">
              <w:rPr>
                <w:noProof/>
                <w:webHidden/>
              </w:rPr>
              <w:fldChar w:fldCharType="begin"/>
            </w:r>
            <w:r w:rsidR="002D447D">
              <w:rPr>
                <w:noProof/>
                <w:webHidden/>
              </w:rPr>
              <w:instrText xml:space="preserve"> PAGEREF _Toc437701387 \h </w:instrText>
            </w:r>
            <w:r w:rsidR="002D447D">
              <w:rPr>
                <w:noProof/>
                <w:webHidden/>
              </w:rPr>
            </w:r>
            <w:r w:rsidR="002D447D">
              <w:rPr>
                <w:noProof/>
                <w:webHidden/>
              </w:rPr>
              <w:fldChar w:fldCharType="separate"/>
            </w:r>
            <w:r w:rsidR="002D447D">
              <w:rPr>
                <w:noProof/>
                <w:webHidden/>
              </w:rPr>
              <w:t>66</w:t>
            </w:r>
            <w:r w:rsidR="002D447D">
              <w:rPr>
                <w:noProof/>
                <w:webHidden/>
              </w:rPr>
              <w:fldChar w:fldCharType="end"/>
            </w:r>
          </w:hyperlink>
        </w:p>
        <w:p w:rsidR="002D447D" w:rsidRDefault="00D91DFF">
          <w:pPr>
            <w:pStyle w:val="TOC2"/>
            <w:tabs>
              <w:tab w:val="right" w:leader="dot" w:pos="9350"/>
            </w:tabs>
            <w:rPr>
              <w:rFonts w:asciiTheme="minorHAnsi" w:eastAsiaTheme="minorEastAsia" w:hAnsiTheme="minorHAnsi"/>
              <w:noProof/>
              <w:sz w:val="22"/>
            </w:rPr>
          </w:pPr>
          <w:hyperlink w:anchor="_Toc437701388" w:history="1">
            <w:r w:rsidR="002D447D" w:rsidRPr="00382432">
              <w:rPr>
                <w:rStyle w:val="Hyperlink"/>
                <w:rFonts w:eastAsia="Arial Unicode MS" w:cs="Arial Unicode MS"/>
                <w:noProof/>
              </w:rPr>
              <w:t>Additional fees</w:t>
            </w:r>
            <w:r w:rsidR="002D447D">
              <w:rPr>
                <w:noProof/>
                <w:webHidden/>
              </w:rPr>
              <w:tab/>
            </w:r>
            <w:r w:rsidR="002D447D">
              <w:rPr>
                <w:noProof/>
                <w:webHidden/>
              </w:rPr>
              <w:fldChar w:fldCharType="begin"/>
            </w:r>
            <w:r w:rsidR="002D447D">
              <w:rPr>
                <w:noProof/>
                <w:webHidden/>
              </w:rPr>
              <w:instrText xml:space="preserve"> PAGEREF _Toc437701388 \h </w:instrText>
            </w:r>
            <w:r w:rsidR="002D447D">
              <w:rPr>
                <w:noProof/>
                <w:webHidden/>
              </w:rPr>
            </w:r>
            <w:r w:rsidR="002D447D">
              <w:rPr>
                <w:noProof/>
                <w:webHidden/>
              </w:rPr>
              <w:fldChar w:fldCharType="separate"/>
            </w:r>
            <w:r w:rsidR="002D447D">
              <w:rPr>
                <w:noProof/>
                <w:webHidden/>
              </w:rPr>
              <w:t>66</w:t>
            </w:r>
            <w:r w:rsidR="002D447D">
              <w:rPr>
                <w:noProof/>
                <w:webHidden/>
              </w:rPr>
              <w:fldChar w:fldCharType="end"/>
            </w:r>
          </w:hyperlink>
        </w:p>
        <w:p w:rsidR="002D447D" w:rsidRDefault="00D91DFF">
          <w:pPr>
            <w:pStyle w:val="TOC2"/>
            <w:tabs>
              <w:tab w:val="right" w:leader="dot" w:pos="9350"/>
            </w:tabs>
            <w:rPr>
              <w:rFonts w:asciiTheme="minorHAnsi" w:eastAsiaTheme="minorEastAsia" w:hAnsiTheme="minorHAnsi"/>
              <w:noProof/>
              <w:sz w:val="22"/>
            </w:rPr>
          </w:pPr>
          <w:hyperlink w:anchor="_Toc437701389" w:history="1">
            <w:r w:rsidR="002D447D" w:rsidRPr="00382432">
              <w:rPr>
                <w:rStyle w:val="Hyperlink"/>
                <w:rFonts w:eastAsia="Arial Unicode MS" w:cs="Arial Unicode MS"/>
                <w:noProof/>
              </w:rPr>
              <w:t>Marketing Budget</w:t>
            </w:r>
            <w:r w:rsidR="002D447D">
              <w:rPr>
                <w:noProof/>
                <w:webHidden/>
              </w:rPr>
              <w:tab/>
            </w:r>
            <w:r w:rsidR="002D447D">
              <w:rPr>
                <w:noProof/>
                <w:webHidden/>
              </w:rPr>
              <w:fldChar w:fldCharType="begin"/>
            </w:r>
            <w:r w:rsidR="002D447D">
              <w:rPr>
                <w:noProof/>
                <w:webHidden/>
              </w:rPr>
              <w:instrText xml:space="preserve"> PAGEREF _Toc437701389 \h </w:instrText>
            </w:r>
            <w:r w:rsidR="002D447D">
              <w:rPr>
                <w:noProof/>
                <w:webHidden/>
              </w:rPr>
            </w:r>
            <w:r w:rsidR="002D447D">
              <w:rPr>
                <w:noProof/>
                <w:webHidden/>
              </w:rPr>
              <w:fldChar w:fldCharType="separate"/>
            </w:r>
            <w:r w:rsidR="002D447D">
              <w:rPr>
                <w:noProof/>
                <w:webHidden/>
              </w:rPr>
              <w:t>68</w:t>
            </w:r>
            <w:r w:rsidR="002D447D">
              <w:rPr>
                <w:noProof/>
                <w:webHidden/>
              </w:rPr>
              <w:fldChar w:fldCharType="end"/>
            </w:r>
          </w:hyperlink>
        </w:p>
        <w:p w:rsidR="002D447D" w:rsidRDefault="00D91DFF">
          <w:pPr>
            <w:pStyle w:val="TOC2"/>
            <w:tabs>
              <w:tab w:val="right" w:leader="dot" w:pos="9350"/>
            </w:tabs>
            <w:rPr>
              <w:rFonts w:asciiTheme="minorHAnsi" w:eastAsiaTheme="minorEastAsia" w:hAnsiTheme="minorHAnsi"/>
              <w:noProof/>
              <w:sz w:val="22"/>
            </w:rPr>
          </w:pPr>
          <w:hyperlink w:anchor="_Toc437701390" w:history="1">
            <w:r w:rsidR="002D447D" w:rsidRPr="00382432">
              <w:rPr>
                <w:rStyle w:val="Hyperlink"/>
                <w:rFonts w:eastAsia="Arial Unicode MS" w:cs="Arial Unicode MS"/>
                <w:noProof/>
              </w:rPr>
              <w:t>Promotion Calendar</w:t>
            </w:r>
            <w:r w:rsidR="002D447D">
              <w:rPr>
                <w:noProof/>
                <w:webHidden/>
              </w:rPr>
              <w:tab/>
            </w:r>
            <w:r w:rsidR="002D447D">
              <w:rPr>
                <w:noProof/>
                <w:webHidden/>
              </w:rPr>
              <w:fldChar w:fldCharType="begin"/>
            </w:r>
            <w:r w:rsidR="002D447D">
              <w:rPr>
                <w:noProof/>
                <w:webHidden/>
              </w:rPr>
              <w:instrText xml:space="preserve"> PAGEREF _Toc437701390 \h </w:instrText>
            </w:r>
            <w:r w:rsidR="002D447D">
              <w:rPr>
                <w:noProof/>
                <w:webHidden/>
              </w:rPr>
            </w:r>
            <w:r w:rsidR="002D447D">
              <w:rPr>
                <w:noProof/>
                <w:webHidden/>
              </w:rPr>
              <w:fldChar w:fldCharType="separate"/>
            </w:r>
            <w:r w:rsidR="002D447D">
              <w:rPr>
                <w:noProof/>
                <w:webHidden/>
              </w:rPr>
              <w:t>68</w:t>
            </w:r>
            <w:r w:rsidR="002D447D">
              <w:rPr>
                <w:noProof/>
                <w:webHidden/>
              </w:rPr>
              <w:fldChar w:fldCharType="end"/>
            </w:r>
          </w:hyperlink>
        </w:p>
        <w:p w:rsidR="002D447D" w:rsidRDefault="00D91DFF">
          <w:pPr>
            <w:pStyle w:val="TOC2"/>
            <w:tabs>
              <w:tab w:val="right" w:leader="dot" w:pos="9350"/>
            </w:tabs>
            <w:rPr>
              <w:rFonts w:asciiTheme="minorHAnsi" w:eastAsiaTheme="minorEastAsia" w:hAnsiTheme="minorHAnsi"/>
              <w:noProof/>
              <w:sz w:val="22"/>
            </w:rPr>
          </w:pPr>
          <w:hyperlink w:anchor="_Toc437701391" w:history="1">
            <w:r w:rsidR="002D447D" w:rsidRPr="00382432">
              <w:rPr>
                <w:rStyle w:val="Hyperlink"/>
                <w:rFonts w:eastAsia="Arial Unicode MS" w:cs="Arial Unicode MS"/>
                <w:noProof/>
              </w:rPr>
              <w:t>Print marketing</w:t>
            </w:r>
            <w:r w:rsidR="002D447D" w:rsidRPr="00382432">
              <w:rPr>
                <w:rStyle w:val="Hyperlink"/>
                <w:rFonts w:eastAsia="Arial Unicode MS" w:cs="Arial Unicode MS"/>
                <w:noProof/>
                <w:lang w:val="nl-NL"/>
              </w:rPr>
              <w:t xml:space="preserve"> break even</w:t>
            </w:r>
            <w:r w:rsidR="002D447D" w:rsidRPr="00382432">
              <w:rPr>
                <w:rStyle w:val="Hyperlink"/>
                <w:rFonts w:eastAsia="Arial Unicode MS" w:cs="Arial Unicode MS"/>
                <w:noProof/>
              </w:rPr>
              <w:t xml:space="preserve"> analysis</w:t>
            </w:r>
            <w:r w:rsidR="002D447D">
              <w:rPr>
                <w:noProof/>
                <w:webHidden/>
              </w:rPr>
              <w:tab/>
            </w:r>
            <w:r w:rsidR="002D447D">
              <w:rPr>
                <w:noProof/>
                <w:webHidden/>
              </w:rPr>
              <w:fldChar w:fldCharType="begin"/>
            </w:r>
            <w:r w:rsidR="002D447D">
              <w:rPr>
                <w:noProof/>
                <w:webHidden/>
              </w:rPr>
              <w:instrText xml:space="preserve"> PAGEREF _Toc437701391 \h </w:instrText>
            </w:r>
            <w:r w:rsidR="002D447D">
              <w:rPr>
                <w:noProof/>
                <w:webHidden/>
              </w:rPr>
            </w:r>
            <w:r w:rsidR="002D447D">
              <w:rPr>
                <w:noProof/>
                <w:webHidden/>
              </w:rPr>
              <w:fldChar w:fldCharType="separate"/>
            </w:r>
            <w:r w:rsidR="002D447D">
              <w:rPr>
                <w:noProof/>
                <w:webHidden/>
              </w:rPr>
              <w:t>69</w:t>
            </w:r>
            <w:r w:rsidR="002D447D">
              <w:rPr>
                <w:noProof/>
                <w:webHidden/>
              </w:rPr>
              <w:fldChar w:fldCharType="end"/>
            </w:r>
          </w:hyperlink>
        </w:p>
        <w:p w:rsidR="002D447D" w:rsidRDefault="00D91DFF">
          <w:pPr>
            <w:pStyle w:val="TOC1"/>
            <w:tabs>
              <w:tab w:val="right" w:leader="dot" w:pos="9350"/>
            </w:tabs>
            <w:rPr>
              <w:rFonts w:asciiTheme="minorHAnsi" w:eastAsiaTheme="minorEastAsia" w:hAnsiTheme="minorHAnsi"/>
              <w:noProof/>
              <w:sz w:val="22"/>
            </w:rPr>
          </w:pPr>
          <w:hyperlink w:anchor="_Toc437701392" w:history="1">
            <w:r w:rsidR="002D447D" w:rsidRPr="00382432">
              <w:rPr>
                <w:rStyle w:val="Hyperlink"/>
                <w:noProof/>
              </w:rPr>
              <w:t>Financial Statements</w:t>
            </w:r>
            <w:r w:rsidR="002D447D">
              <w:rPr>
                <w:noProof/>
                <w:webHidden/>
              </w:rPr>
              <w:tab/>
            </w:r>
            <w:r w:rsidR="002D447D">
              <w:rPr>
                <w:noProof/>
                <w:webHidden/>
              </w:rPr>
              <w:fldChar w:fldCharType="begin"/>
            </w:r>
            <w:r w:rsidR="002D447D">
              <w:rPr>
                <w:noProof/>
                <w:webHidden/>
              </w:rPr>
              <w:instrText xml:space="preserve"> PAGEREF _Toc437701392 \h </w:instrText>
            </w:r>
            <w:r w:rsidR="002D447D">
              <w:rPr>
                <w:noProof/>
                <w:webHidden/>
              </w:rPr>
            </w:r>
            <w:r w:rsidR="002D447D">
              <w:rPr>
                <w:noProof/>
                <w:webHidden/>
              </w:rPr>
              <w:fldChar w:fldCharType="separate"/>
            </w:r>
            <w:r w:rsidR="002D447D">
              <w:rPr>
                <w:noProof/>
                <w:webHidden/>
              </w:rPr>
              <w:t>71</w:t>
            </w:r>
            <w:r w:rsidR="002D447D">
              <w:rPr>
                <w:noProof/>
                <w:webHidden/>
              </w:rPr>
              <w:fldChar w:fldCharType="end"/>
            </w:r>
          </w:hyperlink>
        </w:p>
        <w:p w:rsidR="002D447D" w:rsidRDefault="00D91DFF">
          <w:pPr>
            <w:pStyle w:val="TOC1"/>
            <w:tabs>
              <w:tab w:val="right" w:leader="dot" w:pos="9350"/>
            </w:tabs>
            <w:rPr>
              <w:rFonts w:asciiTheme="minorHAnsi" w:eastAsiaTheme="minorEastAsia" w:hAnsiTheme="minorHAnsi"/>
              <w:noProof/>
              <w:sz w:val="22"/>
            </w:rPr>
          </w:pPr>
          <w:hyperlink w:anchor="_Toc437701393" w:history="1">
            <w:r w:rsidR="002D447D" w:rsidRPr="00382432">
              <w:rPr>
                <w:rStyle w:val="Hyperlink"/>
                <w:noProof/>
              </w:rPr>
              <w:t>Exit Strategy</w:t>
            </w:r>
            <w:r w:rsidR="002D447D">
              <w:rPr>
                <w:noProof/>
                <w:webHidden/>
              </w:rPr>
              <w:tab/>
            </w:r>
            <w:r w:rsidR="002D447D">
              <w:rPr>
                <w:noProof/>
                <w:webHidden/>
              </w:rPr>
              <w:fldChar w:fldCharType="begin"/>
            </w:r>
            <w:r w:rsidR="002D447D">
              <w:rPr>
                <w:noProof/>
                <w:webHidden/>
              </w:rPr>
              <w:instrText xml:space="preserve"> PAGEREF _Toc437701393 \h </w:instrText>
            </w:r>
            <w:r w:rsidR="002D447D">
              <w:rPr>
                <w:noProof/>
                <w:webHidden/>
              </w:rPr>
            </w:r>
            <w:r w:rsidR="002D447D">
              <w:rPr>
                <w:noProof/>
                <w:webHidden/>
              </w:rPr>
              <w:fldChar w:fldCharType="separate"/>
            </w:r>
            <w:r w:rsidR="002D447D">
              <w:rPr>
                <w:noProof/>
                <w:webHidden/>
              </w:rPr>
              <w:t>71</w:t>
            </w:r>
            <w:r w:rsidR="002D447D">
              <w:rPr>
                <w:noProof/>
                <w:webHidden/>
              </w:rPr>
              <w:fldChar w:fldCharType="end"/>
            </w:r>
          </w:hyperlink>
        </w:p>
        <w:p w:rsidR="002D447D" w:rsidRDefault="00D91DFF">
          <w:pPr>
            <w:pStyle w:val="TOC1"/>
            <w:tabs>
              <w:tab w:val="right" w:leader="dot" w:pos="9350"/>
            </w:tabs>
            <w:rPr>
              <w:rFonts w:asciiTheme="minorHAnsi" w:eastAsiaTheme="minorEastAsia" w:hAnsiTheme="minorHAnsi"/>
              <w:noProof/>
              <w:sz w:val="22"/>
            </w:rPr>
          </w:pPr>
          <w:hyperlink w:anchor="_Toc437701394" w:history="1">
            <w:r w:rsidR="002D447D" w:rsidRPr="00382432">
              <w:rPr>
                <w:rStyle w:val="Hyperlink"/>
                <w:noProof/>
              </w:rPr>
              <w:t>Appendix</w:t>
            </w:r>
            <w:r w:rsidR="002D447D">
              <w:rPr>
                <w:noProof/>
                <w:webHidden/>
              </w:rPr>
              <w:tab/>
            </w:r>
            <w:r w:rsidR="002D447D">
              <w:rPr>
                <w:noProof/>
                <w:webHidden/>
              </w:rPr>
              <w:fldChar w:fldCharType="begin"/>
            </w:r>
            <w:r w:rsidR="002D447D">
              <w:rPr>
                <w:noProof/>
                <w:webHidden/>
              </w:rPr>
              <w:instrText xml:space="preserve"> PAGEREF _Toc437701394 \h </w:instrText>
            </w:r>
            <w:r w:rsidR="002D447D">
              <w:rPr>
                <w:noProof/>
                <w:webHidden/>
              </w:rPr>
            </w:r>
            <w:r w:rsidR="002D447D">
              <w:rPr>
                <w:noProof/>
                <w:webHidden/>
              </w:rPr>
              <w:fldChar w:fldCharType="separate"/>
            </w:r>
            <w:r w:rsidR="002D447D">
              <w:rPr>
                <w:noProof/>
                <w:webHidden/>
              </w:rPr>
              <w:t>71</w:t>
            </w:r>
            <w:r w:rsidR="002D447D">
              <w:rPr>
                <w:noProof/>
                <w:webHidden/>
              </w:rPr>
              <w:fldChar w:fldCharType="end"/>
            </w:r>
          </w:hyperlink>
        </w:p>
        <w:p w:rsidR="002D447D" w:rsidRDefault="00D91DFF">
          <w:pPr>
            <w:pStyle w:val="TOC1"/>
            <w:tabs>
              <w:tab w:val="right" w:leader="dot" w:pos="9350"/>
            </w:tabs>
            <w:rPr>
              <w:rFonts w:asciiTheme="minorHAnsi" w:eastAsiaTheme="minorEastAsia" w:hAnsiTheme="minorHAnsi"/>
              <w:noProof/>
              <w:sz w:val="22"/>
            </w:rPr>
          </w:pPr>
          <w:hyperlink w:anchor="_Toc437701395" w:history="1">
            <w:r w:rsidR="002D447D" w:rsidRPr="00382432">
              <w:rPr>
                <w:rStyle w:val="Hyperlink"/>
                <w:noProof/>
              </w:rPr>
              <w:t>References</w:t>
            </w:r>
            <w:r w:rsidR="002D447D">
              <w:rPr>
                <w:noProof/>
                <w:webHidden/>
              </w:rPr>
              <w:tab/>
            </w:r>
            <w:r w:rsidR="002D447D">
              <w:rPr>
                <w:noProof/>
                <w:webHidden/>
              </w:rPr>
              <w:fldChar w:fldCharType="begin"/>
            </w:r>
            <w:r w:rsidR="002D447D">
              <w:rPr>
                <w:noProof/>
                <w:webHidden/>
              </w:rPr>
              <w:instrText xml:space="preserve"> PAGEREF _Toc437701395 \h </w:instrText>
            </w:r>
            <w:r w:rsidR="002D447D">
              <w:rPr>
                <w:noProof/>
                <w:webHidden/>
              </w:rPr>
            </w:r>
            <w:r w:rsidR="002D447D">
              <w:rPr>
                <w:noProof/>
                <w:webHidden/>
              </w:rPr>
              <w:fldChar w:fldCharType="separate"/>
            </w:r>
            <w:r w:rsidR="002D447D">
              <w:rPr>
                <w:noProof/>
                <w:webHidden/>
              </w:rPr>
              <w:t>72</w:t>
            </w:r>
            <w:r w:rsidR="002D447D">
              <w:rPr>
                <w:noProof/>
                <w:webHidden/>
              </w:rPr>
              <w:fldChar w:fldCharType="end"/>
            </w:r>
          </w:hyperlink>
        </w:p>
        <w:p w:rsidR="00892684" w:rsidRDefault="00892684">
          <w:r>
            <w:rPr>
              <w:b/>
              <w:bCs/>
              <w:noProof/>
            </w:rPr>
            <w:fldChar w:fldCharType="end"/>
          </w:r>
        </w:p>
      </w:sdtContent>
    </w:sdt>
    <w:p w:rsidR="00A71C1F" w:rsidRDefault="00A71C1F" w:rsidP="00A71C1F">
      <w:pPr>
        <w:pStyle w:val="Heading1"/>
      </w:pPr>
      <w:bookmarkStart w:id="0" w:name="_Toc437701334"/>
      <w:r>
        <w:t>Executive Summary</w:t>
      </w:r>
      <w:bookmarkEnd w:id="0"/>
    </w:p>
    <w:p w:rsidR="00892684" w:rsidRDefault="00A71C1F" w:rsidP="00A71C1F">
      <w:r w:rsidRPr="00A71C1F">
        <w:rPr>
          <w:highlight w:val="yellow"/>
        </w:rPr>
        <w:t>Needs to be done</w:t>
      </w:r>
    </w:p>
    <w:p w:rsidR="00492D74" w:rsidRDefault="00D91DFF" w:rsidP="00500690">
      <w:pPr>
        <w:ind w:firstLine="720"/>
      </w:pPr>
      <w:r>
        <w:t>This business plan outlines the establishment and operation of Currency Exchange LLC.  Currency Exchange will be a crypto currency exchange, which will specialize in exchanging crypto currencies (e.g., Bitcoin, Litecoin) for government fiat curre</w:t>
      </w:r>
      <w:r w:rsidR="003B2514">
        <w:t>ncies (e.g., US dollar, Euro).  Currency Exchange will be located in New York, NY and operate much like traditional currency exchanges, the principle difference being our offering of crypto currencies as a trading option.</w:t>
      </w:r>
    </w:p>
    <w:p w:rsidR="003B2514" w:rsidRDefault="00500690" w:rsidP="00A71C1F">
      <w:r>
        <w:tab/>
        <w:t>One of the results of the 2008 financial meltd</w:t>
      </w:r>
      <w:r w:rsidR="00097624">
        <w:t xml:space="preserve">own was the creation of Bitcoin; </w:t>
      </w:r>
      <w:r>
        <w:t>a digital currenc</w:t>
      </w:r>
      <w:r w:rsidR="00097624">
        <w:t>y</w:t>
      </w:r>
      <w:r>
        <w:t xml:space="preserve"> </w:t>
      </w:r>
      <w:r w:rsidR="00097624">
        <w:t xml:space="preserve">that </w:t>
      </w:r>
      <w:r>
        <w:t>can be used much like exciting currencies.</w:t>
      </w:r>
      <w:r w:rsidR="00097624">
        <w:t xml:space="preserve">  Crypto currencies are safe and less expensive then exciting credit / debit system and popularity and use have been increasing.  </w:t>
      </w:r>
      <w:r w:rsidR="00D61EF3">
        <w:t>The use of crypto c</w:t>
      </w:r>
      <w:r w:rsidR="00097624">
        <w:t xml:space="preserve">urrency </w:t>
      </w:r>
      <w:r w:rsidR="00D61EF3">
        <w:t xml:space="preserve">cannot grow without the ability for people to </w:t>
      </w:r>
      <w:r w:rsidR="00097624">
        <w:t xml:space="preserve">exchange between crypto and government </w:t>
      </w:r>
      <w:r w:rsidR="00D61EF3">
        <w:t>currencies.  Currency Exchange will provide this critical service to the rapidly growing Bitcoin community.</w:t>
      </w:r>
    </w:p>
    <w:p w:rsidR="00D61EF3" w:rsidRDefault="00D61EF3" w:rsidP="00A71C1F">
      <w:r>
        <w:tab/>
      </w:r>
      <w:r w:rsidR="00C331D7">
        <w:t xml:space="preserve">Reckless behavior by the </w:t>
      </w:r>
      <w:r>
        <w:t>financial firms that c</w:t>
      </w:r>
      <w:r w:rsidR="00C331D7">
        <w:t>ontrol government currencies and</w:t>
      </w:r>
      <w:r>
        <w:t xml:space="preserve"> the realization that the collapse even one of these institution would have devastating </w:t>
      </w:r>
      <w:r w:rsidR="00C331D7">
        <w:t>and lasting effects on the global economy has created a very passionate and growing community.  Over the last several year billions has been invested in the development of systems to support the mass adoption of crypto currencies.  It is our intention to join this growing community and provide an extremely important service.</w:t>
      </w:r>
    </w:p>
    <w:p w:rsidR="00C331D7" w:rsidRDefault="00C331D7" w:rsidP="00A71C1F">
      <w:r>
        <w:lastRenderedPageBreak/>
        <w:tab/>
        <w:t>To support the growth of crypto currencies Currency Exchange will establish a currency exchange in New York</w:t>
      </w:r>
      <w:r w:rsidR="00204432">
        <w:t>.  The association with the online black market and Silk Road and the collapse of the largest Bitcoin exchange has led to wide spread mistrust of crypto currencies.  Rebuilding public trust is critical to the success of the exchange therefore we will operate under the BitLicense, the first official license of its kind.  Through the legitimacy of the New York issued license and the association with the financial center of the world Currency Exchange will become that the world’s most reliable and secure crypto currency exchange.</w:t>
      </w:r>
    </w:p>
    <w:p w:rsidR="00204432" w:rsidRDefault="00C073C4" w:rsidP="00A71C1F">
      <w:r>
        <w:tab/>
        <w:t>Scattered throughout the world, 10 crypto exchanges account for 95% of daily volume.  Only one of these exchanges operates within the US.  Our initial strategy will be to focus on US to Bitcoin trading.  Because we will operate inside the United States we will be able of offer services to US customers without the added complexity of moving US dollars across international borders, a complex and costly processes.  This reduced complexity and cost will enable us to offer our services at lower costs than exchanges operating overseas.</w:t>
      </w:r>
    </w:p>
    <w:p w:rsidR="00C073C4" w:rsidRDefault="00C073C4" w:rsidP="00A71C1F">
      <w:r>
        <w:tab/>
        <w:t>The daily operation of the exchange will be carried ou</w:t>
      </w:r>
      <w:r w:rsidR="00BA6EDC">
        <w:t xml:space="preserve">t by three teams; technology / </w:t>
      </w:r>
      <w:r>
        <w:t xml:space="preserve">information, </w:t>
      </w:r>
      <w:r w:rsidR="00BA6EDC">
        <w:t>marketing / customer services and financial / compliance.  Technology and information will be responsible for developing the systems necessary to operate the exchange.  Marketing and customer service will be tasked with finding new customers and addressing the concerns of existing ones.  Finance and compliance will be responsible for keeping the exchange compliant with government regulations and protecting custom funds entrusted to the exchange.</w:t>
      </w:r>
    </w:p>
    <w:p w:rsidR="00102CD7" w:rsidRDefault="00BA6EDC" w:rsidP="00A71C1F">
      <w:r>
        <w:tab/>
        <w:t>The bitcoin community is segmented into three groups; people wanting to buy bitcoin, people wanting to sell bitcoin and traders looking for profit.  Buyers of bitcoin include people how would like to buy goods or services from one of the growing number of business that except Bitcoin as payment.</w:t>
      </w:r>
      <w:r w:rsidR="00102CD7">
        <w:t xml:space="preserve">  Billions of dollars has been spent on specialized equipment that process </w:t>
      </w:r>
      <w:r w:rsidR="00102CD7">
        <w:lastRenderedPageBreak/>
        <w:t>Bitcoin transaction in exchange for new Bitcoin, these companies and individuals together with merchants who except Bitcoin make up the people looking to sell bitcoin.  High price volatility coupled with active markets creates a good environment for algorithmic traders to make profit.  There activities both stabilize prices and increase liquidity and are therefore and important segment to attract.</w:t>
      </w:r>
    </w:p>
    <w:p w:rsidR="00BA6EDC" w:rsidRDefault="00792342" w:rsidP="00A71C1F">
      <w:r>
        <w:tab/>
        <w:t>To minimize the cost of establishing the exchange our initial product offerings will be few and highly focused.  The only trading pair we will offer will be BTC / USD.  To attract people looking to buy bitcoin we will offer a smartphone app and web portal they can use to deposit, withdraw and exchange currencies.  For merchants who would like to accept Bitcoin payments we will offer a merchant application which will interface seamlessly with the exchange.  For traders we will provide a full serves API</w:t>
      </w:r>
      <w:r w:rsidR="00EC0E56">
        <w:t>.  User accounts will be protected by Two-factor authentication.</w:t>
      </w:r>
    </w:p>
    <w:p w:rsidR="00EC0E56" w:rsidRDefault="00EC0E56" w:rsidP="00A71C1F">
      <w:r>
        <w:tab/>
        <w:t>Currency exchange will be located in New York City with redundant datacenters located in Virginia and Utah.  While most interaction with customers will be via our web offerings, we will offer over the counter services in our New York office.  Customer service is critical to the success of the exchange.  We will therefore be the first exchange to offer person to person services.</w:t>
      </w:r>
    </w:p>
    <w:p w:rsidR="00EC0E56" w:rsidRDefault="00EC0E56" w:rsidP="00A71C1F">
      <w:r>
        <w:t>Promotion</w:t>
      </w:r>
    </w:p>
    <w:p w:rsidR="00EC0E56" w:rsidRDefault="00EC0E56" w:rsidP="00A71C1F">
      <w:r>
        <w:t>Price</w:t>
      </w:r>
    </w:p>
    <w:p w:rsidR="00204432" w:rsidRDefault="00EC0E56" w:rsidP="00A71C1F">
      <w:r>
        <w:t>Financials</w:t>
      </w:r>
      <w:bookmarkStart w:id="1" w:name="_GoBack"/>
      <w:bookmarkEnd w:id="1"/>
    </w:p>
    <w:p w:rsidR="00120532" w:rsidRDefault="00120532" w:rsidP="00120532">
      <w:pPr>
        <w:pStyle w:val="Heading1"/>
      </w:pPr>
      <w:bookmarkStart w:id="2" w:name="_Toc437701335"/>
      <w:r>
        <w:t>Mission Statement</w:t>
      </w:r>
      <w:bookmarkEnd w:id="2"/>
    </w:p>
    <w:p w:rsidR="008638EA" w:rsidRDefault="00895341" w:rsidP="008638EA">
      <w:r>
        <w:t>Our mission is t</w:t>
      </w:r>
      <w:r w:rsidR="008638EA">
        <w:t>o provide a safe and reliable place for customers to exchange currency</w:t>
      </w:r>
      <w:r>
        <w:t>.</w:t>
      </w:r>
    </w:p>
    <w:p w:rsidR="008638EA" w:rsidRPr="008638EA" w:rsidRDefault="008638EA" w:rsidP="008638EA">
      <w:r w:rsidRPr="008638EA">
        <w:rPr>
          <w:b/>
        </w:rPr>
        <w:t>Provide:</w:t>
      </w:r>
      <w:r w:rsidR="00D90721">
        <w:t xml:space="preserve">  We are a first and foremost a service provider.  By maintaining a digital currency </w:t>
      </w:r>
      <w:r w:rsidR="00D90721">
        <w:lastRenderedPageBreak/>
        <w:t>exchange we will provide an important currency exchanging service.</w:t>
      </w:r>
    </w:p>
    <w:p w:rsidR="008638EA" w:rsidRPr="00D90721" w:rsidRDefault="008638EA" w:rsidP="008638EA">
      <w:r w:rsidRPr="008638EA">
        <w:rPr>
          <w:b/>
        </w:rPr>
        <w:t>Safe:</w:t>
      </w:r>
      <w:r w:rsidR="00D90721">
        <w:rPr>
          <w:b/>
        </w:rPr>
        <w:t xml:space="preserve">  </w:t>
      </w:r>
      <w:r w:rsidR="00D90721">
        <w:t xml:space="preserve">The safety of the currency customers have entrusted to the exchange is a paramount concern.  </w:t>
      </w:r>
      <w:r w:rsidR="00E50E7A">
        <w:t>Only customers who trust us will be willing to use our service.  Building trust begins with demonstrating our ability to keep our customers money safe.</w:t>
      </w:r>
    </w:p>
    <w:p w:rsidR="008638EA" w:rsidRPr="00E50E7A" w:rsidRDefault="008638EA" w:rsidP="008638EA">
      <w:r w:rsidRPr="008638EA">
        <w:rPr>
          <w:b/>
        </w:rPr>
        <w:t>Reliable:</w:t>
      </w:r>
      <w:r w:rsidR="00E50E7A">
        <w:t xml:space="preserve">  Currency Exchange will operate 24 hours a day 7 days a week.  The continuous availability of our services with demonstrate to our customers both our reliability and commitment to our </w:t>
      </w:r>
      <w:r w:rsidR="00895341">
        <w:t>customers’</w:t>
      </w:r>
      <w:r w:rsidR="00E50E7A">
        <w:t xml:space="preserve"> needs.  </w:t>
      </w:r>
    </w:p>
    <w:p w:rsidR="008638EA" w:rsidRPr="00E50E7A" w:rsidRDefault="008638EA" w:rsidP="008638EA">
      <w:r w:rsidRPr="008638EA">
        <w:rPr>
          <w:b/>
        </w:rPr>
        <w:t>Place:</w:t>
      </w:r>
      <w:r w:rsidR="00E50E7A">
        <w:rPr>
          <w:b/>
        </w:rPr>
        <w:t xml:space="preserve">  </w:t>
      </w:r>
      <w:r w:rsidR="00E50E7A">
        <w:t>Currency Exchange is a place where customers can come to safely exchanged on currency for another.  Providing an online place for currency to occur is our primary business.</w:t>
      </w:r>
    </w:p>
    <w:p w:rsidR="008638EA" w:rsidRPr="00384890" w:rsidRDefault="008638EA" w:rsidP="008638EA">
      <w:r w:rsidRPr="008638EA">
        <w:rPr>
          <w:b/>
        </w:rPr>
        <w:t>Customers:</w:t>
      </w:r>
      <w:r w:rsidR="00384890">
        <w:t xml:space="preserve">  Our customers are our most important asset.  Finding new customers and maintaining current customers is and will always be a principle goal of Currency Exchange.  For this reason customer satisfaction will be an extremely important measure of success.</w:t>
      </w:r>
    </w:p>
    <w:p w:rsidR="008638EA" w:rsidRPr="00384890" w:rsidRDefault="008638EA" w:rsidP="008638EA">
      <w:r w:rsidRPr="008638EA">
        <w:rPr>
          <w:b/>
        </w:rPr>
        <w:t>Exchange:</w:t>
      </w:r>
      <w:r w:rsidR="00384890">
        <w:t xml:space="preserve">  Currency Exchange core service we provide and this service is made possible by the online digital exchange that is a the heart of the company</w:t>
      </w:r>
    </w:p>
    <w:p w:rsidR="008638EA" w:rsidRPr="00384890" w:rsidRDefault="008638EA" w:rsidP="008638EA">
      <w:r w:rsidRPr="008638EA">
        <w:rPr>
          <w:b/>
        </w:rPr>
        <w:t>Currency:</w:t>
      </w:r>
      <w:r w:rsidR="00384890">
        <w:t xml:space="preserve">  The exchange of one currency for another is a vital function of the modern global economy.  Crypto-currencies are a new form of money and the exchange between these new currencies and traditional government m</w:t>
      </w:r>
      <w:r w:rsidR="00895341">
        <w:t>oney is critical factor in their continued adoption.</w:t>
      </w:r>
    </w:p>
    <w:p w:rsidR="00120532" w:rsidRDefault="00120532" w:rsidP="00120532">
      <w:pPr>
        <w:pStyle w:val="Heading2"/>
      </w:pPr>
      <w:bookmarkStart w:id="3" w:name="_Toc437701336"/>
      <w:r>
        <w:t>Core Competency</w:t>
      </w:r>
      <w:bookmarkEnd w:id="3"/>
    </w:p>
    <w:p w:rsidR="008638EA" w:rsidRPr="008638EA" w:rsidRDefault="008638EA" w:rsidP="008638EA">
      <w:r>
        <w:tab/>
        <w:t xml:space="preserve">The core competency of the currency exchange is the operation of a 24 by 7 digital currency exchange.  The account management and transaction processing that is vital to the </w:t>
      </w:r>
      <w:r w:rsidR="00895341">
        <w:t>operation of a digital exchange</w:t>
      </w:r>
      <w:r>
        <w:t xml:space="preserve"> will be the primary area of expertise Currency Exchange will demonstrate.</w:t>
      </w:r>
    </w:p>
    <w:p w:rsidR="00120532" w:rsidRDefault="00120532" w:rsidP="00120532">
      <w:pPr>
        <w:pStyle w:val="Heading1"/>
      </w:pPr>
      <w:bookmarkStart w:id="4" w:name="_Toc437701337"/>
      <w:r>
        <w:t>Industry Analysis</w:t>
      </w:r>
      <w:bookmarkEnd w:id="4"/>
    </w:p>
    <w:p w:rsidR="00120532" w:rsidRDefault="00120532" w:rsidP="00120532">
      <w:pPr>
        <w:pStyle w:val="Heading2"/>
      </w:pPr>
      <w:bookmarkStart w:id="5" w:name="_Toc437701338"/>
      <w:r>
        <w:lastRenderedPageBreak/>
        <w:t>NAICS</w:t>
      </w:r>
      <w:bookmarkEnd w:id="5"/>
    </w:p>
    <w:p w:rsidR="009260FA" w:rsidRPr="00407B9A" w:rsidRDefault="009260FA" w:rsidP="009260FA">
      <w:r>
        <w:rPr>
          <w:i/>
        </w:rPr>
        <w:t>U.S. Census Bureau 2012 NAICS Code:</w:t>
      </w:r>
      <w:r w:rsidR="00407B9A">
        <w:t xml:space="preserve">  523210</w:t>
      </w:r>
    </w:p>
    <w:p w:rsidR="009260FA" w:rsidRPr="00407B9A" w:rsidRDefault="009260FA" w:rsidP="009260FA">
      <w:r>
        <w:rPr>
          <w:i/>
        </w:rPr>
        <w:t>Title:</w:t>
      </w:r>
      <w:r w:rsidR="00407B9A">
        <w:t xml:space="preserve">  </w:t>
      </w:r>
      <w:r w:rsidR="00407B9A" w:rsidRPr="00407B9A">
        <w:t>Securities and Commodity Exchanges</w:t>
      </w:r>
    </w:p>
    <w:p w:rsidR="009260FA" w:rsidRPr="00407B9A" w:rsidRDefault="009260FA" w:rsidP="009260FA">
      <w:r>
        <w:rPr>
          <w:i/>
        </w:rPr>
        <w:t>Definition:</w:t>
      </w:r>
      <w:r w:rsidR="00407B9A">
        <w:t xml:space="preserve">  “</w:t>
      </w:r>
      <w:r w:rsidR="00407B9A" w:rsidRPr="00407B9A">
        <w:t>This industry comprises establishments primarily engaged in furnishing physical or electronic marketplaces for the purpose of facilitating the buying and selling of stocks, stock options, bonds, or commodity contracts.</w:t>
      </w:r>
      <w:r w:rsidR="00407B9A">
        <w:t xml:space="preserve">” </w:t>
      </w:r>
      <w:r w:rsidR="00407B9A">
        <w:fldChar w:fldCharType="begin" w:fldLock="1"/>
      </w:r>
      <w:r w:rsidR="00407B9A">
        <w:instrText>ADDIN CSL_CITATION { "citationItems" : [ { "id" : "ITEM-1", "itemData" : { "URL" : "http://www.census.gov/cgi-bin/sssd/naics/naicsrch", "author" : [ { "dropping-particle" : "", "family" : "NAICS", "given" : "", "non-dropping-particle" : "", "parse-names" : false, "suffix" : "" } ], "id" : "ITEM-1", "issued" : { "date-parts" : [ [ "2012" ] ] }, "title" : "No Title", "type" : "webpage" }, "uris" : [ "http://www.mendeley.com/documents/?uuid=6d10358c-f67f-4389-8481-007ffec33149" ] } ], "mendeley" : { "formattedCitation" : "(NAICS, 2012)", "plainTextFormattedCitation" : "(NAICS, 2012)", "previouslyFormattedCitation" : "(NAICS, 2012)" }, "properties" : { "noteIndex" : 0 }, "schema" : "https://github.com/citation-style-language/schema/raw/master/csl-citation.json" }</w:instrText>
      </w:r>
      <w:r w:rsidR="00407B9A">
        <w:fldChar w:fldCharType="separate"/>
      </w:r>
      <w:r w:rsidR="00407B9A" w:rsidRPr="00407B9A">
        <w:rPr>
          <w:noProof/>
        </w:rPr>
        <w:t>(NAICS, 2012)</w:t>
      </w:r>
      <w:r w:rsidR="00407B9A">
        <w:fldChar w:fldCharType="end"/>
      </w:r>
    </w:p>
    <w:p w:rsidR="00DD35F1" w:rsidRDefault="00DD35F1" w:rsidP="00DD35F1">
      <w:pPr>
        <w:pStyle w:val="Heading2"/>
      </w:pPr>
      <w:bookmarkStart w:id="6" w:name="_Toc437701339"/>
      <w:r>
        <w:t>Industry history</w:t>
      </w:r>
      <w:bookmarkEnd w:id="6"/>
    </w:p>
    <w:p w:rsidR="00DD35F1" w:rsidRDefault="00DD35F1" w:rsidP="00A71C1F">
      <w:pPr>
        <w:ind w:firstLine="720"/>
      </w:pPr>
      <w:r>
        <w:t>Currency trading has been going on for a long time</w:t>
      </w:r>
      <w:r w:rsidR="00784AE6">
        <w:t xml:space="preserve">.  “Foreign-exchange trading dates back to ancient times.”  Throughout history countries and banks have engaged in currency trading.  In 2013 on average $5.3 trillion dollars changed hands each day.  </w:t>
      </w:r>
      <w:r w:rsidR="00784AE6">
        <w:fldChar w:fldCharType="begin" w:fldLock="1"/>
      </w:r>
      <w:r w:rsidR="00D967B2">
        <w:instrText>ADDIN CSL_CITATION { "citationItems" : [ { "id" : "ITEM-1", "itemData" : { "author" : [ { "dropping-particle" : "", "family" : "Levinson", "given" : "Marc", "non-dropping-particle" : "", "parse-names" : false, "suffix" : "" } ], "id" : "ITEM-1", "issued" : { "date-parts" : [ [ "2014" ] ] }, "title" : "Guide to Financial Markets", "type" : "book" }, "uris" : [ "http://www.mendeley.com/documents/?uuid=4e56eb3d-eb0d-4370-90c7-78cd5ca52916" ] } ], "mendeley" : { "formattedCitation" : "(Levinson, 2014)", "plainTextFormattedCitation" : "(Levinson, 2014)", "previouslyFormattedCitation" : "(Levinson, 2014)" }, "properties" : { "noteIndex" : 0 }, "schema" : "https://github.com/citation-style-language/schema/raw/master/csl-citation.json" }</w:instrText>
      </w:r>
      <w:r w:rsidR="00784AE6">
        <w:fldChar w:fldCharType="separate"/>
      </w:r>
      <w:r w:rsidR="00784AE6" w:rsidRPr="00784AE6">
        <w:rPr>
          <w:noProof/>
        </w:rPr>
        <w:t>(Levinson, 2014)</w:t>
      </w:r>
      <w:r w:rsidR="00784AE6">
        <w:fldChar w:fldCharType="end"/>
      </w:r>
      <w:r w:rsidR="00784AE6">
        <w:t xml:space="preserve">  Prior to 2007 most currency trading involved government issued currencies (e.g., US dollars, Chinese </w:t>
      </w:r>
      <w:r w:rsidR="00BA2977">
        <w:t xml:space="preserve">Yuan).  However in 2009 Satoshi </w:t>
      </w:r>
      <w:proofErr w:type="spellStart"/>
      <w:r w:rsidR="00BA2977">
        <w:t>Nakamoto</w:t>
      </w:r>
      <w:proofErr w:type="spellEnd"/>
      <w:r w:rsidR="00BA2977">
        <w:t xml:space="preserve"> introduced a new non-government currency.</w:t>
      </w:r>
    </w:p>
    <w:p w:rsidR="00D967B2" w:rsidRDefault="00D967B2" w:rsidP="00A71C1F">
      <w:pPr>
        <w:ind w:firstLine="720"/>
        <w:rPr>
          <w:b/>
          <w:bCs/>
        </w:rPr>
      </w:pPr>
      <w:r>
        <w:t>“</w:t>
      </w:r>
      <w:r w:rsidRPr="00D967B2">
        <w:t xml:space="preserve">Bitcoin is the first implementation of a concept called "cryptocurrency", which was first described in 1998 by Wei Dai on the </w:t>
      </w:r>
      <w:proofErr w:type="spellStart"/>
      <w:r w:rsidRPr="00D967B2">
        <w:t>cypherpunks</w:t>
      </w:r>
      <w:proofErr w:type="spellEnd"/>
      <w:r w:rsidRPr="00D967B2">
        <w:t xml:space="preserve"> mailing list, suggesting the idea of a new form of money that uses cryptography to control its creation and transactions, rather than a central authority. The first Bitcoin specification and proof of concept was published in 2009 in a cryptography mailing list by Satoshi </w:t>
      </w:r>
      <w:proofErr w:type="spellStart"/>
      <w:r w:rsidRPr="00D967B2">
        <w:t>Nakamoto</w:t>
      </w:r>
      <w:proofErr w:type="spellEnd"/>
      <w:r w:rsidRPr="00D967B2">
        <w:t xml:space="preserve">. Satoshi left the project in late 2010 without revealing much about </w:t>
      </w:r>
      <w:proofErr w:type="gramStart"/>
      <w:r w:rsidRPr="00D967B2">
        <w:t>himself</w:t>
      </w:r>
      <w:proofErr w:type="gramEnd"/>
      <w:r w:rsidRPr="00D967B2">
        <w:t xml:space="preserve">. </w:t>
      </w:r>
      <w:r>
        <w:t xml:space="preserve"> </w:t>
      </w:r>
      <w:r w:rsidRPr="00D967B2">
        <w:t>The community has since grown exponentially with many developers working on Bitcoin.</w:t>
      </w:r>
      <w:r>
        <w:t xml:space="preserve">” </w:t>
      </w:r>
      <w:r>
        <w:rPr>
          <w:b/>
          <w:bCs/>
        </w:rPr>
        <w:fldChar w:fldCharType="begin" w:fldLock="1"/>
      </w:r>
      <w:r w:rsidR="00441A1D">
        <w:instrText>ADDIN CSL_CITATION { "citationItems" : [ { "id" : "ITEM-1", "itemData" : { "URL" : "https://bitcoin.org/en/faq", "id" : "ITEM-1", "issued" : { "date-parts" : [ [ "2015" ] ] }, "title" : "Bitcoin Faq", "type" : "webpage" }, "uris" : [ "http://www.mendeley.com/documents/?uuid=83c5bb6b-2f64-4600-b91f-f314529b002a" ] } ], "mendeley" : { "formattedCitation" : "(\u201cBitcoin Faq,\u201d 2015)", "plainTextFormattedCitation" : "(\u201cBitcoin Faq,\u201d 2015)", "previouslyFormattedCitation" : "(\u201cBitcoin Faq,\u201d 2015)" }, "properties" : { "noteIndex" : 0 }, "schema" : "https://github.com/citation-style-language/schema/raw/master/csl-citation.json" }</w:instrText>
      </w:r>
      <w:r>
        <w:rPr>
          <w:b/>
          <w:bCs/>
        </w:rPr>
        <w:fldChar w:fldCharType="separate"/>
      </w:r>
      <w:r w:rsidRPr="00D967B2">
        <w:rPr>
          <w:noProof/>
        </w:rPr>
        <w:t>(“Bitcoin Faq,” 2015)</w:t>
      </w:r>
      <w:r>
        <w:rPr>
          <w:b/>
          <w:bCs/>
        </w:rPr>
        <w:fldChar w:fldCharType="end"/>
      </w:r>
      <w:r>
        <w:t xml:space="preserve">  Since its introduction there have been a growing number of businesses and individuals using Bitcoin.  One way to acquire Bitcoin </w:t>
      </w:r>
      <w:r w:rsidR="00DF3519">
        <w:t>by is by purchasing them at a Bitcoin exchange.  This has created a new industry around the exchanging of Bitcoin for government issued currencies.</w:t>
      </w:r>
    </w:p>
    <w:p w:rsidR="00DD35F1" w:rsidRDefault="00DD35F1" w:rsidP="00A71C1F">
      <w:pPr>
        <w:pStyle w:val="Heading2"/>
      </w:pPr>
      <w:bookmarkStart w:id="7" w:name="_Toc437701340"/>
      <w:r>
        <w:lastRenderedPageBreak/>
        <w:t>Industry profile</w:t>
      </w:r>
      <w:bookmarkEnd w:id="7"/>
    </w:p>
    <w:p w:rsidR="00DD35F1" w:rsidRPr="00A14F78" w:rsidRDefault="00DD35F1" w:rsidP="00DD35F1">
      <w:pPr>
        <w:ind w:firstLine="720"/>
      </w:pPr>
      <w:r w:rsidRPr="00DF3519">
        <w:rPr>
          <w:i/>
        </w:rPr>
        <w:t>Background</w:t>
      </w:r>
      <w:r w:rsidR="00DF3519">
        <w:rPr>
          <w:i/>
        </w:rPr>
        <w:t>:</w:t>
      </w:r>
      <w:r w:rsidR="00A14F78">
        <w:t xml:space="preserve">  In the early days of Bitcoin the only way to acquire them was to “mine” them, a process of solving a mathematical problem the resulted in t</w:t>
      </w:r>
      <w:r w:rsidR="00441A1D">
        <w:t>he creation of a new Bitcoin.  O</w:t>
      </w:r>
      <w:r w:rsidR="00A14F78">
        <w:t xml:space="preserve">n July17, 2010 </w:t>
      </w:r>
      <w:proofErr w:type="spellStart"/>
      <w:r w:rsidR="00A14F78">
        <w:t>MtGox</w:t>
      </w:r>
      <w:proofErr w:type="spellEnd"/>
      <w:r w:rsidR="00A14F78">
        <w:t xml:space="preserve"> was established as a currency exchange where customers could go to purchase and sell Bitcoin.</w:t>
      </w:r>
      <w:r w:rsidR="00441A1D">
        <w:fldChar w:fldCharType="begin" w:fldLock="1"/>
      </w:r>
      <w:r w:rsidR="001B55E9">
        <w:instrText>ADDIN CSL_CITATION { "citationItems" : [ { "id" : "ITEM-1", "itemData" : { "URL" : "http://historyofbitcoin.org/", "id" : "ITEM-1", "issued" : { "date-parts" : [ [ "2015" ] ] }, "title" : "History of Bitcoin", "type" : "webpage" }, "uris" : [ "http://www.mendeley.com/documents/?uuid=93c9951f-7f5f-439a-a932-85e1e269a1dc" ] } ], "mendeley" : { "formattedCitation" : "(\u201cHistory of Bitcoin,\u201d 2015)", "plainTextFormattedCitation" : "(\u201cHistory of Bitcoin,\u201d 2015)", "previouslyFormattedCitation" : "(\u201cHistory of Bitcoin,\u201d 2015)" }, "properties" : { "noteIndex" : 0 }, "schema" : "https://github.com/citation-style-language/schema/raw/master/csl-citation.json" }</w:instrText>
      </w:r>
      <w:r w:rsidR="00441A1D">
        <w:fldChar w:fldCharType="separate"/>
      </w:r>
      <w:r w:rsidR="00441A1D" w:rsidRPr="00441A1D">
        <w:rPr>
          <w:noProof/>
        </w:rPr>
        <w:t>(“History of Bitcoin,” 2015)</w:t>
      </w:r>
      <w:r w:rsidR="00441A1D">
        <w:fldChar w:fldCharType="end"/>
      </w:r>
      <w:r w:rsidR="00441A1D">
        <w:t xml:space="preserve">  Between 2010 and 2014 several currency exchanges established throughout the world.  In February 2014 Mt. Gox suspended trading following the theft of 850,000 Bitcoin valued at over 450 million dollars belonging to customers of the exchange.  Mt. Gox’s collapse </w:t>
      </w:r>
      <w:r w:rsidR="00232639">
        <w:t>was the first of several exchanges to cease operations.  As the value of Bitcoin rose and transaction volume increased these early exchanges proved to be easy targets for international hackers.</w:t>
      </w:r>
    </w:p>
    <w:p w:rsidR="00DD35F1" w:rsidRPr="00DD35F1" w:rsidRDefault="00075A70" w:rsidP="00FD7DF4">
      <w:pPr>
        <w:ind w:firstLine="720"/>
      </w:pPr>
      <w:r w:rsidRPr="00DF3519">
        <w:rPr>
          <w:i/>
        </w:rPr>
        <w:t>Key i</w:t>
      </w:r>
      <w:r w:rsidR="00DD35F1" w:rsidRPr="00DF3519">
        <w:rPr>
          <w:i/>
        </w:rPr>
        <w:t xml:space="preserve">ndustry </w:t>
      </w:r>
      <w:r w:rsidRPr="00DF3519">
        <w:rPr>
          <w:i/>
        </w:rPr>
        <w:t>players</w:t>
      </w:r>
      <w:r w:rsidR="00DF3519">
        <w:rPr>
          <w:i/>
        </w:rPr>
        <w:t>:</w:t>
      </w:r>
      <w:r w:rsidR="00232639">
        <w:t xml:space="preserve">  As the first Bitcoin exchanges collapsed several new exchanges were established with stronger safe-guards against hackers and thieves.  Today the industry is dominated by six exchanges; BTC-e, Bitstamp, Kraken, </w:t>
      </w:r>
      <w:proofErr w:type="spellStart"/>
      <w:r w:rsidR="00232639">
        <w:t>Cryptsy</w:t>
      </w:r>
      <w:proofErr w:type="spellEnd"/>
      <w:r w:rsidR="00232639">
        <w:t>, CCEDX and ICE3X</w:t>
      </w:r>
      <w:r w:rsidR="00FD7DF4">
        <w:t>.  These six exchanges have a combined daily volume of 71,000 bitcoin valued at over 16 million US dollars.</w:t>
      </w:r>
    </w:p>
    <w:p w:rsidR="00DD35F1" w:rsidRPr="00DD35F1" w:rsidRDefault="00DD35F1" w:rsidP="00FD7DF4">
      <w:pPr>
        <w:ind w:firstLine="720"/>
      </w:pPr>
      <w:r w:rsidRPr="00DF3519">
        <w:rPr>
          <w:i/>
        </w:rPr>
        <w:t>Trends</w:t>
      </w:r>
      <w:r w:rsidR="00DF3519" w:rsidRPr="00DF3519">
        <w:t>:</w:t>
      </w:r>
      <w:r w:rsidR="00FD7DF4">
        <w:t xml:space="preserve">  Despite the collapse of Mt. Gox and the </w:t>
      </w:r>
      <w:r w:rsidR="00F01244">
        <w:t>resulting</w:t>
      </w:r>
      <w:r w:rsidR="00FD7DF4">
        <w:t xml:space="preserve"> price fluctuations the remaining exchanges have seen steadily increasing transaction volume.  Throughout the world an increasing number of business and individuals are using Bitcoin</w:t>
      </w:r>
      <w:r w:rsidR="00F01244">
        <w:t>.  T</w:t>
      </w:r>
      <w:r w:rsidR="00FD7DF4">
        <w:t xml:space="preserve">his increased use is driving demand for </w:t>
      </w:r>
      <w:r w:rsidR="00F01244">
        <w:t>currency exchanging</w:t>
      </w:r>
      <w:r w:rsidR="00FD7DF4">
        <w:t xml:space="preserve"> </w:t>
      </w:r>
      <w:r w:rsidR="00F01244">
        <w:t>services</w:t>
      </w:r>
      <w:r w:rsidR="00FD7DF4">
        <w:t xml:space="preserve">. </w:t>
      </w:r>
    </w:p>
    <w:p w:rsidR="00DD35F1" w:rsidRPr="00AD7D58" w:rsidRDefault="00DD35F1" w:rsidP="00FD7DF4">
      <w:pPr>
        <w:ind w:firstLine="720"/>
      </w:pPr>
      <w:r w:rsidRPr="00DF3519">
        <w:rPr>
          <w:i/>
        </w:rPr>
        <w:t>Forecasts</w:t>
      </w:r>
      <w:r w:rsidR="00DF3519" w:rsidRPr="00DF3519">
        <w:rPr>
          <w:i/>
        </w:rPr>
        <w:t>:</w:t>
      </w:r>
      <w:r w:rsidR="00AD7D58">
        <w:t xml:space="preserve">  After a year of wild fluctuations </w:t>
      </w:r>
      <w:r w:rsidR="00F01244">
        <w:t xml:space="preserve">in </w:t>
      </w:r>
      <w:r w:rsidR="00AD7D58">
        <w:t>2015 the price of Bitcoin stabilized</w:t>
      </w:r>
      <w:r w:rsidR="00F01244">
        <w:t>.  P</w:t>
      </w:r>
      <w:r w:rsidR="00AD7D58">
        <w:t xml:space="preserve">rice stability together with the increased trading volume indicates </w:t>
      </w:r>
      <w:r w:rsidR="000E2898">
        <w:t xml:space="preserve">a </w:t>
      </w:r>
      <w:r w:rsidR="00AD7D58">
        <w:t xml:space="preserve">positive future for </w:t>
      </w:r>
      <w:r w:rsidR="00F01244">
        <w:t xml:space="preserve">the </w:t>
      </w:r>
      <w:r w:rsidR="00AD7D58">
        <w:t xml:space="preserve">Bitcoin and the </w:t>
      </w:r>
      <w:r w:rsidR="00F01244">
        <w:t>supporting</w:t>
      </w:r>
      <w:r w:rsidR="000E2898">
        <w:t xml:space="preserve"> crypto currency</w:t>
      </w:r>
      <w:r w:rsidR="00F01244">
        <w:t xml:space="preserve"> ecosystem</w:t>
      </w:r>
      <w:r w:rsidR="00AD7D58">
        <w:t>.</w:t>
      </w:r>
      <w:r w:rsidR="001B55E9">
        <w:t xml:space="preserve">  As use of</w:t>
      </w:r>
      <w:r w:rsidR="000E2898">
        <w:t xml:space="preserve"> new currency</w:t>
      </w:r>
      <w:r w:rsidR="001B55E9">
        <w:t xml:space="preserve"> spreads ther</w:t>
      </w:r>
      <w:r w:rsidR="000E2898">
        <w:t>e will be an increased demand for</w:t>
      </w:r>
      <w:r w:rsidR="001B55E9">
        <w:t xml:space="preserve"> currency exchanges.</w:t>
      </w:r>
    </w:p>
    <w:p w:rsidR="00120532" w:rsidRDefault="00120532" w:rsidP="00120532">
      <w:pPr>
        <w:pStyle w:val="Heading2"/>
      </w:pPr>
      <w:bookmarkStart w:id="8" w:name="_Toc437701341"/>
      <w:r>
        <w:lastRenderedPageBreak/>
        <w:t>STEP Analysis</w:t>
      </w:r>
      <w:bookmarkEnd w:id="8"/>
    </w:p>
    <w:tbl>
      <w:tblPr>
        <w:tblStyle w:val="TableGrid"/>
        <w:tblW w:w="0" w:type="auto"/>
        <w:tblLook w:val="04A0" w:firstRow="1" w:lastRow="0" w:firstColumn="1" w:lastColumn="0" w:noHBand="0" w:noVBand="1"/>
      </w:tblPr>
      <w:tblGrid>
        <w:gridCol w:w="4788"/>
        <w:gridCol w:w="4788"/>
      </w:tblGrid>
      <w:tr w:rsidR="00DD35F1" w:rsidTr="00DD35F1">
        <w:tc>
          <w:tcPr>
            <w:tcW w:w="4788" w:type="dxa"/>
            <w:vMerge w:val="restart"/>
          </w:tcPr>
          <w:p w:rsidR="00DD35F1" w:rsidRDefault="00DD35F1" w:rsidP="00DD35F1">
            <w:r>
              <w:t>Social and Cultural Forces</w:t>
            </w:r>
          </w:p>
        </w:tc>
        <w:tc>
          <w:tcPr>
            <w:tcW w:w="4788" w:type="dxa"/>
          </w:tcPr>
          <w:p w:rsidR="00DD35F1" w:rsidRDefault="00DD35F1" w:rsidP="001F5003">
            <w:pPr>
              <w:spacing w:line="240" w:lineRule="auto"/>
            </w:pPr>
            <w:r w:rsidRPr="001F5003">
              <w:rPr>
                <w:i/>
              </w:rPr>
              <w:t>Opportunities</w:t>
            </w:r>
            <w:r w:rsidR="00C24C34" w:rsidRPr="001F5003">
              <w:rPr>
                <w:i/>
              </w:rPr>
              <w:t>:</w:t>
            </w:r>
            <w:r w:rsidR="00F01244">
              <w:t xml:space="preserve">  The near collapse of the banking industry in 2008 has resulted in distrust in the currency system we depend on</w:t>
            </w:r>
            <w:r w:rsidR="001F5003">
              <w:t>.  Crypto currencies are legitimate alternative. Adoption of crypto currencies will increase demand for currency exchanging.</w:t>
            </w:r>
          </w:p>
          <w:p w:rsidR="001F5003" w:rsidRDefault="001F5003" w:rsidP="001F5003">
            <w:pPr>
              <w:spacing w:line="240" w:lineRule="auto"/>
            </w:pPr>
          </w:p>
        </w:tc>
      </w:tr>
      <w:tr w:rsidR="00DD35F1" w:rsidTr="00DD35F1">
        <w:tc>
          <w:tcPr>
            <w:tcW w:w="4788" w:type="dxa"/>
            <w:vMerge/>
          </w:tcPr>
          <w:p w:rsidR="00DD35F1" w:rsidRDefault="00DD35F1" w:rsidP="00DD35F1"/>
        </w:tc>
        <w:tc>
          <w:tcPr>
            <w:tcW w:w="4788" w:type="dxa"/>
          </w:tcPr>
          <w:p w:rsidR="00DD35F1" w:rsidRDefault="00C24C34" w:rsidP="001F5003">
            <w:pPr>
              <w:spacing w:line="240" w:lineRule="auto"/>
            </w:pPr>
            <w:r w:rsidRPr="001F5003">
              <w:rPr>
                <w:i/>
              </w:rPr>
              <w:t>Threats:</w:t>
            </w:r>
            <w:r w:rsidR="001F5003">
              <w:rPr>
                <w:i/>
              </w:rPr>
              <w:t xml:space="preserve"> </w:t>
            </w:r>
            <w:r w:rsidR="001F5003">
              <w:t xml:space="preserve">Black market online sites have adopted crypto currency.  The association with illegal activities may discourage mass adaption and decrease need for currency exchange. </w:t>
            </w:r>
          </w:p>
          <w:p w:rsidR="001F5003" w:rsidRPr="001F5003" w:rsidRDefault="001F5003" w:rsidP="001F5003">
            <w:pPr>
              <w:spacing w:line="240" w:lineRule="auto"/>
            </w:pPr>
          </w:p>
        </w:tc>
      </w:tr>
      <w:tr w:rsidR="00DD35F1" w:rsidTr="0009123F">
        <w:trPr>
          <w:trHeight w:val="800"/>
        </w:trPr>
        <w:tc>
          <w:tcPr>
            <w:tcW w:w="4788" w:type="dxa"/>
            <w:vMerge w:val="restart"/>
          </w:tcPr>
          <w:p w:rsidR="00DD35F1" w:rsidRDefault="00C24C34" w:rsidP="00DD35F1">
            <w:r>
              <w:t>Technological Advances</w:t>
            </w:r>
          </w:p>
        </w:tc>
        <w:tc>
          <w:tcPr>
            <w:tcW w:w="4788" w:type="dxa"/>
          </w:tcPr>
          <w:p w:rsidR="00DD35F1" w:rsidRDefault="00C24C34" w:rsidP="0009123F">
            <w:pPr>
              <w:spacing w:line="240" w:lineRule="auto"/>
            </w:pPr>
            <w:r w:rsidRPr="001F5003">
              <w:rPr>
                <w:i/>
              </w:rPr>
              <w:t>Opportunities:</w:t>
            </w:r>
            <w:r w:rsidR="001F5003">
              <w:t xml:space="preserve">  </w:t>
            </w:r>
            <w:proofErr w:type="spellStart"/>
            <w:r w:rsidR="0009123F">
              <w:t>Blockchain</w:t>
            </w:r>
            <w:proofErr w:type="spellEnd"/>
            <w:r w:rsidR="0009123F">
              <w:t xml:space="preserve"> technology has created a viable form of money that is safer and less expensive then government currency.  As use of the new technology spreads demand for support services such as currency exchange will increase.</w:t>
            </w:r>
          </w:p>
          <w:p w:rsidR="0009123F" w:rsidRPr="001F5003" w:rsidRDefault="0009123F" w:rsidP="0009123F">
            <w:pPr>
              <w:spacing w:line="240" w:lineRule="auto"/>
            </w:pPr>
          </w:p>
        </w:tc>
      </w:tr>
      <w:tr w:rsidR="00DD35F1" w:rsidTr="00DD35F1">
        <w:tc>
          <w:tcPr>
            <w:tcW w:w="4788" w:type="dxa"/>
            <w:vMerge/>
          </w:tcPr>
          <w:p w:rsidR="00DD35F1" w:rsidRDefault="00DD35F1" w:rsidP="00DD35F1"/>
        </w:tc>
        <w:tc>
          <w:tcPr>
            <w:tcW w:w="4788" w:type="dxa"/>
          </w:tcPr>
          <w:p w:rsidR="00D16318" w:rsidRDefault="00C24C34" w:rsidP="0009123F">
            <w:pPr>
              <w:spacing w:line="240" w:lineRule="auto"/>
            </w:pPr>
            <w:r w:rsidRPr="001F5003">
              <w:rPr>
                <w:i/>
              </w:rPr>
              <w:t>Threats:</w:t>
            </w:r>
            <w:r w:rsidR="0009123F">
              <w:t xml:space="preserve">  Demand for currency exchange is driven by crypto currency use which relies on </w:t>
            </w:r>
            <w:proofErr w:type="spellStart"/>
            <w:r w:rsidR="0009123F">
              <w:t>blockchain</w:t>
            </w:r>
            <w:proofErr w:type="spellEnd"/>
            <w:r w:rsidR="0009123F">
              <w:t xml:space="preserve"> technology.  </w:t>
            </w:r>
            <w:proofErr w:type="spellStart"/>
            <w:r w:rsidR="0009123F">
              <w:t>Blockchain</w:t>
            </w:r>
            <w:proofErr w:type="spellEnd"/>
            <w:r w:rsidR="0009123F">
              <w:t xml:space="preserve"> technology demands on unbreakable encry</w:t>
            </w:r>
            <w:r w:rsidR="00D16318">
              <w:t>ption.  I technological advances enable the breaking of current encryption systems crypto currencies be rendered obsolete.</w:t>
            </w:r>
          </w:p>
          <w:p w:rsidR="00DD35F1" w:rsidRPr="0009123F" w:rsidRDefault="0009123F" w:rsidP="0009123F">
            <w:pPr>
              <w:spacing w:line="240" w:lineRule="auto"/>
            </w:pPr>
            <w:r>
              <w:t xml:space="preserve"> </w:t>
            </w:r>
          </w:p>
        </w:tc>
      </w:tr>
      <w:tr w:rsidR="00DD35F1" w:rsidTr="00DD35F1">
        <w:tc>
          <w:tcPr>
            <w:tcW w:w="4788" w:type="dxa"/>
            <w:vMerge w:val="restart"/>
          </w:tcPr>
          <w:p w:rsidR="00DD35F1" w:rsidRDefault="00C24C34" w:rsidP="00DD35F1">
            <w:r>
              <w:t>Economic Trends</w:t>
            </w:r>
          </w:p>
        </w:tc>
        <w:tc>
          <w:tcPr>
            <w:tcW w:w="4788" w:type="dxa"/>
          </w:tcPr>
          <w:p w:rsidR="00DD35F1" w:rsidRDefault="00C24C34" w:rsidP="00D16318">
            <w:pPr>
              <w:spacing w:line="240" w:lineRule="auto"/>
            </w:pPr>
            <w:r w:rsidRPr="001F5003">
              <w:rPr>
                <w:i/>
              </w:rPr>
              <w:t>Opportunities:</w:t>
            </w:r>
            <w:r w:rsidR="00D16318">
              <w:rPr>
                <w:i/>
              </w:rPr>
              <w:t xml:space="preserve"> </w:t>
            </w:r>
            <w:r w:rsidR="00D16318">
              <w:t>Online sales continue to grow.  Crypto currencies especially useful for online transactions, they are both safer and cheaper than current payment options.  Continued growth in online commerce creates additional demand for crypto currencies.</w:t>
            </w:r>
          </w:p>
          <w:p w:rsidR="00D16318" w:rsidRPr="00D16318" w:rsidRDefault="00D16318" w:rsidP="00D16318">
            <w:pPr>
              <w:spacing w:line="240" w:lineRule="auto"/>
            </w:pPr>
          </w:p>
        </w:tc>
      </w:tr>
      <w:tr w:rsidR="00DD35F1" w:rsidTr="00DD35F1">
        <w:tc>
          <w:tcPr>
            <w:tcW w:w="4788" w:type="dxa"/>
            <w:vMerge/>
          </w:tcPr>
          <w:p w:rsidR="00DD35F1" w:rsidRDefault="00DD35F1" w:rsidP="00DD35F1"/>
        </w:tc>
        <w:tc>
          <w:tcPr>
            <w:tcW w:w="4788" w:type="dxa"/>
          </w:tcPr>
          <w:p w:rsidR="00DD35F1" w:rsidRDefault="00C24C34" w:rsidP="00D16318">
            <w:pPr>
              <w:spacing w:line="240" w:lineRule="auto"/>
            </w:pPr>
            <w:r w:rsidRPr="001F5003">
              <w:rPr>
                <w:i/>
              </w:rPr>
              <w:t>Threats:</w:t>
            </w:r>
            <w:r w:rsidR="00D16318">
              <w:t xml:space="preserve">  High unemployment and stagnant wages is decreasing consumer spending.  Less spending will result in decreased demand for currency exchanging.</w:t>
            </w:r>
          </w:p>
          <w:p w:rsidR="00D16318" w:rsidRPr="00D16318" w:rsidRDefault="00D16318" w:rsidP="00D16318">
            <w:pPr>
              <w:spacing w:line="240" w:lineRule="auto"/>
            </w:pPr>
          </w:p>
        </w:tc>
      </w:tr>
      <w:tr w:rsidR="00DD35F1" w:rsidTr="00DD35F1">
        <w:tc>
          <w:tcPr>
            <w:tcW w:w="4788" w:type="dxa"/>
            <w:vMerge w:val="restart"/>
          </w:tcPr>
          <w:p w:rsidR="00DD35F1" w:rsidRDefault="00C24C34" w:rsidP="00DD35F1">
            <w:r>
              <w:t>Political and Regulatory Factor</w:t>
            </w:r>
          </w:p>
        </w:tc>
        <w:tc>
          <w:tcPr>
            <w:tcW w:w="4788" w:type="dxa"/>
          </w:tcPr>
          <w:p w:rsidR="00DD35F1" w:rsidRDefault="00C24C34" w:rsidP="00D16318">
            <w:pPr>
              <w:spacing w:line="240" w:lineRule="auto"/>
            </w:pPr>
            <w:r w:rsidRPr="001F5003">
              <w:rPr>
                <w:i/>
              </w:rPr>
              <w:t>Opportunities:</w:t>
            </w:r>
            <w:r w:rsidR="00D16318">
              <w:t xml:space="preserve">  </w:t>
            </w:r>
            <w:r w:rsidR="00BB4FFD">
              <w:t>New York city has recently established the BitLicense the first license for crypto currency exchanges.   The first few exchanges to obtain the new license will likely attract early adopters of crypto currencies.</w:t>
            </w:r>
          </w:p>
          <w:p w:rsidR="00BB4FFD" w:rsidRPr="00D16318" w:rsidRDefault="00BB4FFD" w:rsidP="00D16318">
            <w:pPr>
              <w:spacing w:line="240" w:lineRule="auto"/>
            </w:pPr>
          </w:p>
        </w:tc>
      </w:tr>
      <w:tr w:rsidR="00DD35F1" w:rsidTr="00DD35F1">
        <w:tc>
          <w:tcPr>
            <w:tcW w:w="4788" w:type="dxa"/>
            <w:vMerge/>
          </w:tcPr>
          <w:p w:rsidR="00DD35F1" w:rsidRDefault="00DD35F1" w:rsidP="00DD35F1"/>
        </w:tc>
        <w:tc>
          <w:tcPr>
            <w:tcW w:w="4788" w:type="dxa"/>
          </w:tcPr>
          <w:p w:rsidR="00DD35F1" w:rsidRDefault="00C24C34" w:rsidP="00D16318">
            <w:pPr>
              <w:spacing w:line="240" w:lineRule="auto"/>
            </w:pPr>
            <w:r w:rsidRPr="001F5003">
              <w:rPr>
                <w:i/>
              </w:rPr>
              <w:t>Threats:</w:t>
            </w:r>
            <w:r w:rsidR="00D16318">
              <w:t xml:space="preserve">  </w:t>
            </w:r>
            <w:r w:rsidR="00BB4FFD">
              <w:t xml:space="preserve">Governments throughout the world are discussing what should be done about cyber currencies.  To date only </w:t>
            </w:r>
            <w:r w:rsidR="003D65F3">
              <w:t xml:space="preserve">two </w:t>
            </w:r>
            <w:r w:rsidR="00BB4FFD">
              <w:t>have out right banned them.  There is always the possibility that a government could prevent the spread of cyber currencies.</w:t>
            </w:r>
          </w:p>
          <w:p w:rsidR="00BB4FFD" w:rsidRPr="00D16318" w:rsidRDefault="00BB4FFD" w:rsidP="00D16318">
            <w:pPr>
              <w:spacing w:line="240" w:lineRule="auto"/>
            </w:pPr>
          </w:p>
        </w:tc>
      </w:tr>
    </w:tbl>
    <w:p w:rsidR="00DD35F1" w:rsidRDefault="00DD35F1" w:rsidP="00DD35F1"/>
    <w:p w:rsidR="00120532" w:rsidRPr="00120532" w:rsidRDefault="00C24C34" w:rsidP="00120532">
      <w:pPr>
        <w:pStyle w:val="Heading2"/>
      </w:pPr>
      <w:bookmarkStart w:id="9" w:name="_Toc437701342"/>
      <w:r>
        <w:t xml:space="preserve">Michael </w:t>
      </w:r>
      <w:r w:rsidR="00120532">
        <w:t>Porter’s Five Forces</w:t>
      </w:r>
      <w:bookmarkEnd w:id="9"/>
    </w:p>
    <w:p w:rsidR="00120532" w:rsidRDefault="00C24C34" w:rsidP="00C24C34">
      <w:r>
        <w:rPr>
          <w:noProof/>
        </w:rPr>
        <w:drawing>
          <wp:inline distT="0" distB="0" distL="0" distR="0" wp14:anchorId="76987BF1" wp14:editId="52D7D5AB">
            <wp:extent cx="5486400" cy="36058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7162" cy="3606343"/>
                    </a:xfrm>
                    <a:prstGeom prst="rect">
                      <a:avLst/>
                    </a:prstGeom>
                    <a:noFill/>
                  </pic:spPr>
                </pic:pic>
              </a:graphicData>
            </a:graphic>
          </wp:inline>
        </w:drawing>
      </w:r>
    </w:p>
    <w:p w:rsidR="00C24C34" w:rsidRDefault="00C24C34" w:rsidP="00C24C34">
      <w:r w:rsidRPr="00C9518C">
        <w:rPr>
          <w:i/>
        </w:rPr>
        <w:t>Bargaining power of suppliers:</w:t>
      </w:r>
      <w:r>
        <w:t xml:space="preserve">  </w:t>
      </w:r>
      <w:r w:rsidR="003A6A4D">
        <w:t>High.  There are only a few exchanges, 90 percent of daily volume comes from only three exchanges.  Customers have few choices and must deal with one of the dominate exchanges.  Currencies exchanges are more attractive to customers if they have many buyers and sellers.  Because most crypto currencies buyers and sellers are in one of the big three exchanges new customers are very likely to use one of those exchanges which increase their</w:t>
      </w:r>
      <w:r w:rsidR="0098047E">
        <w:t xml:space="preserve"> domination of the currency market.</w:t>
      </w:r>
    </w:p>
    <w:p w:rsidR="003A6A4D" w:rsidRPr="00C24C34" w:rsidRDefault="003A6A4D" w:rsidP="00C24C34"/>
    <w:p w:rsidR="00C24C34" w:rsidRDefault="00C24C34" w:rsidP="00C24C34">
      <w:r w:rsidRPr="00C9518C">
        <w:rPr>
          <w:i/>
        </w:rPr>
        <w:lastRenderedPageBreak/>
        <w:t>Bargaining power of consumers:</w:t>
      </w:r>
      <w:r>
        <w:t xml:space="preserve">  </w:t>
      </w:r>
      <w:r w:rsidR="003D65F3">
        <w:t xml:space="preserve">Low.  There are only a few exchanges in operations.   Customers looking to buy and sell </w:t>
      </w:r>
      <w:r w:rsidR="003A6A4D">
        <w:t>cyber currencies deal with the handful of exchanges.</w:t>
      </w:r>
    </w:p>
    <w:p w:rsidR="003A6A4D" w:rsidRPr="00C24C34" w:rsidRDefault="003A6A4D" w:rsidP="00C24C34"/>
    <w:p w:rsidR="003A6A4D" w:rsidRDefault="00C24C34" w:rsidP="00C24C34">
      <w:r w:rsidRPr="00C9518C">
        <w:rPr>
          <w:i/>
        </w:rPr>
        <w:t>Threat of new entrants:</w:t>
      </w:r>
      <w:r>
        <w:t xml:space="preserve">  </w:t>
      </w:r>
      <w:r w:rsidR="003A6A4D">
        <w:t xml:space="preserve">Mid.  Crypto exchanges are primarily online business with a well understood business modeled.  It is technically easy to design and build an online currency exchange.   However, a currency exchange is only useful if there are many buyers and sellers.  For this reason customers gravitate toward the most used exchanges which offer many buyers and sellers.  Attracting new customers is extremely difficult for a small exchange. </w:t>
      </w:r>
    </w:p>
    <w:p w:rsidR="00C24C34" w:rsidRPr="00C24C34" w:rsidRDefault="003A6A4D" w:rsidP="00C24C34">
      <w:r>
        <w:t xml:space="preserve">  </w:t>
      </w:r>
    </w:p>
    <w:p w:rsidR="002F0F22" w:rsidRDefault="00C24C34" w:rsidP="00C24C34">
      <w:r w:rsidRPr="00C9518C">
        <w:rPr>
          <w:i/>
        </w:rPr>
        <w:t>Threat of substitute products:</w:t>
      </w:r>
      <w:r>
        <w:t xml:space="preserve">  </w:t>
      </w:r>
      <w:r w:rsidR="0098047E">
        <w:t>Low.  New payment methods are difficult to introduce.  Customers will not use a new form of payment until merchants except it.  Merchants will not purchase equipment to except new forms a payment until customers are using it.  In the six year following the introduction of Bitc</w:t>
      </w:r>
      <w:r w:rsidR="002F0F22">
        <w:t>oin the currency has seen exponential growth in both value and number of people using it yet still represents only a fraction of global commerce.   It can take decades for a new payment to gain wide acceptance so it is unlikely that a substitute will come in the near future.</w:t>
      </w:r>
    </w:p>
    <w:p w:rsidR="00C24C34" w:rsidRDefault="002F0F22" w:rsidP="00C24C34">
      <w:r>
        <w:t xml:space="preserve"> </w:t>
      </w:r>
    </w:p>
    <w:p w:rsidR="00C24C34" w:rsidRDefault="00B14555" w:rsidP="00C24C34">
      <w:r w:rsidRPr="00C9518C">
        <w:rPr>
          <w:i/>
        </w:rPr>
        <w:t>Rivalry amongst existing competitors:</w:t>
      </w:r>
      <w:r>
        <w:rPr>
          <w:b/>
        </w:rPr>
        <w:t xml:space="preserve">  </w:t>
      </w:r>
      <w:r w:rsidR="00B34593">
        <w:t>Low.  There is little competition because there are virtual no options for customers.  The market is dominated by a few exchanges and the difficulty involved with new entrants and the lack of alternatives reduces the treat of competition for the dominate players.</w:t>
      </w:r>
    </w:p>
    <w:p w:rsidR="00A410DE" w:rsidRDefault="00A410DE" w:rsidP="00A410DE">
      <w:pPr>
        <w:pStyle w:val="Heading1"/>
      </w:pPr>
      <w:bookmarkStart w:id="10" w:name="_Toc437701343"/>
      <w:r w:rsidRPr="00A410DE">
        <w:t>Competitor Analysis</w:t>
      </w:r>
      <w:bookmarkEnd w:id="10"/>
    </w:p>
    <w:p w:rsidR="00A410DE" w:rsidRDefault="00A410DE" w:rsidP="00A410DE">
      <w:pPr>
        <w:pStyle w:val="Heading2"/>
      </w:pPr>
      <w:bookmarkStart w:id="11" w:name="_Toc431153801"/>
      <w:bookmarkStart w:id="12" w:name="_Toc437701344"/>
      <w:r>
        <w:lastRenderedPageBreak/>
        <w:t>Bitstamp</w:t>
      </w:r>
      <w:bookmarkEnd w:id="11"/>
      <w:bookmarkEnd w:id="12"/>
    </w:p>
    <w:p w:rsidR="00A410DE" w:rsidRPr="00AE557E" w:rsidRDefault="00A410DE" w:rsidP="00AE557E">
      <w:pPr>
        <w:ind w:firstLine="720"/>
        <w:rPr>
          <w:b/>
        </w:rPr>
      </w:pPr>
      <w:bookmarkStart w:id="13" w:name="_Toc431153802"/>
      <w:r w:rsidRPr="00AE557E">
        <w:rPr>
          <w:b/>
        </w:rPr>
        <w:t>Basic Information</w:t>
      </w:r>
      <w:bookmarkEnd w:id="13"/>
    </w:p>
    <w:p w:rsidR="00A410DE" w:rsidRPr="008211F2" w:rsidRDefault="00A410DE" w:rsidP="00A410DE">
      <w:r w:rsidRPr="00C72316">
        <w:rPr>
          <w:i/>
        </w:rPr>
        <w:t>Business Name</w:t>
      </w:r>
      <w:r>
        <w:rPr>
          <w:i/>
        </w:rPr>
        <w:t>:</w:t>
      </w:r>
      <w:r>
        <w:t xml:space="preserve">  Bitstamp</w:t>
      </w:r>
    </w:p>
    <w:p w:rsidR="00A410DE" w:rsidRPr="002B3213" w:rsidRDefault="00A410DE" w:rsidP="00A410DE">
      <w:r>
        <w:rPr>
          <w:i/>
        </w:rPr>
        <w:t>Brief History:</w:t>
      </w:r>
      <w:r>
        <w:t xml:space="preserve">   “</w:t>
      </w:r>
      <w:r w:rsidRPr="004D1D8B">
        <w:t xml:space="preserve">Bitstamp was founded in 2011 as an alternative to </w:t>
      </w:r>
      <w:proofErr w:type="spellStart"/>
      <w:r w:rsidRPr="004D1D8B">
        <w:t>MtGox</w:t>
      </w:r>
      <w:proofErr w:type="spellEnd"/>
      <w:r w:rsidRPr="004D1D8B">
        <w:t xml:space="preserve">, and is now the largest exchange by trading volume. Its banking is based in Slovenia but the exchanges headquarters are in London. Since its move to the UK and particularly since </w:t>
      </w:r>
      <w:proofErr w:type="spellStart"/>
      <w:r w:rsidRPr="004D1D8B">
        <w:t>MtGox’s</w:t>
      </w:r>
      <w:proofErr w:type="spellEnd"/>
      <w:r w:rsidRPr="004D1D8B">
        <w:t xml:space="preserve"> bankruptcy, Bitstamp has strived to be as transparent and well-regulated </w:t>
      </w:r>
      <w:r>
        <w:t xml:space="preserve">as possible. Its CEO </w:t>
      </w:r>
      <w:proofErr w:type="spellStart"/>
      <w:r>
        <w:t>Nejc</w:t>
      </w:r>
      <w:proofErr w:type="spellEnd"/>
      <w:r>
        <w:t xml:space="preserve"> </w:t>
      </w:r>
      <w:proofErr w:type="spellStart"/>
      <w:r>
        <w:t>Kodric</w:t>
      </w:r>
      <w:proofErr w:type="spellEnd"/>
      <w:r>
        <w:rPr>
          <w:rFonts w:cs="Times New Roman"/>
        </w:rPr>
        <w:t xml:space="preserve"> </w:t>
      </w:r>
      <w:r w:rsidRPr="004D1D8B">
        <w:t>is a well-known member of the bitco</w:t>
      </w:r>
      <w:r>
        <w:t>in community and the company is</w:t>
      </w:r>
      <w:r w:rsidRPr="004D1D8B">
        <w:t xml:space="preserve"> open about developments that affect its users, including potential security issues. </w:t>
      </w:r>
      <w:r>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fldChar w:fldCharType="separate"/>
      </w:r>
      <w:r w:rsidRPr="00931716">
        <w:rPr>
          <w:noProof/>
        </w:rPr>
        <w:t>(“Bitcoin Exchange Guide,” n.d.)</w:t>
      </w:r>
      <w:r>
        <w:fldChar w:fldCharType="end"/>
      </w:r>
      <w:r>
        <w:t xml:space="preserve">"With the fall of </w:t>
      </w:r>
      <w:proofErr w:type="spellStart"/>
      <w:r>
        <w:t>MtGox</w:t>
      </w:r>
      <w:proofErr w:type="spellEnd"/>
      <w:r>
        <w:t xml:space="preserve">, they’ve taken up the position of banner-bearer–and they’ve carried it excellently so far." </w:t>
      </w:r>
      <w:r>
        <w:fldChar w:fldCharType="begin" w:fldLock="1"/>
      </w:r>
      <w:r>
        <w:instrText>ADDIN CSL_CITATION { "citationItems" : [ { "id" : "ITEM-1", "itemData" : { "URL" : "http://theblogchain.com/bitcoin-exchange-reviews/bitstamp-review/", "container-title" : "TheBlogChain", "id" : "ITEM-1", "issued" : { "date-parts" : [ [ "0" ] ] }, "title" : "Bitstamp Review", "type" : "webpage" }, "uris" : [ "http://www.mendeley.com/documents/?uuid=9b530194-62f1-4cb7-9e59-4868b8434b40" ] } ], "mendeley" : { "formattedCitation" : "(\u201cBitstamp Review,\u201d n.d.)", "plainTextFormattedCitation" : "(\u201cBitstamp Review,\u201d n.d.)", "previouslyFormattedCitation" : "(\u201cBitstamp Review,\u201d n.d.)" }, "properties" : { "noteIndex" : 0 }, "schema" : "https://github.com/citation-style-language/schema/raw/master/csl-citation.json" }</w:instrText>
      </w:r>
      <w:r>
        <w:fldChar w:fldCharType="separate"/>
      </w:r>
      <w:r w:rsidRPr="00931716">
        <w:rPr>
          <w:noProof/>
        </w:rPr>
        <w:t>(“Bitstamp Review,” n.d.)</w:t>
      </w:r>
      <w:r>
        <w:fldChar w:fldCharType="end"/>
      </w:r>
      <w:r>
        <w:t xml:space="preserve">  Bitstamp website features a proprietary simple and easy to use user interface with an excellent and responsive customer support. They actively develop Bitstamp to improve its services.  </w:t>
      </w:r>
      <w:r>
        <w:fldChar w:fldCharType="begin" w:fldLock="1"/>
      </w:r>
      <w:r>
        <w:instrText>ADDIN CSL_CITATION { "citationItems" : [ { "id" : "ITEM-1", "itemData" : { "URL" : "https://www.facebook.com/Bitstamp", "id" : "ITEM-1", "issued" : { "date-parts" : [ [ "0" ] ] }, "title" : "Bitstamp Facebook", "type" : "webpage" }, "uris" : [ "http://www.mendeley.com/documents/?uuid=adf59f88-41da-448f-94e3-50d97064d0c8" ] } ], "mendeley" : { "formattedCitation" : "(\u201cBitstamp Facebook,\u201d n.d.)", "plainTextFormattedCitation" : "(\u201cBitstamp Facebook,\u201d n.d.)", "previouslyFormattedCitation" : "(\u201cBitstamp Facebook,\u201d n.d.)" }, "properties" : { "noteIndex" : 0 }, "schema" : "https://github.com/citation-style-language/schema/raw/master/csl-citation.json" }</w:instrText>
      </w:r>
      <w:r>
        <w:fldChar w:fldCharType="separate"/>
      </w:r>
      <w:r w:rsidRPr="00931716">
        <w:rPr>
          <w:noProof/>
        </w:rPr>
        <w:t>(“Bitstamp Facebook,” n.d.)</w:t>
      </w:r>
      <w:r>
        <w:fldChar w:fldCharType="end"/>
      </w:r>
      <w:r>
        <w:t xml:space="preserve"> "Slovenia-based Bitstamp is one of the world’s most popular bitcoin exchanges"</w:t>
      </w:r>
      <w:r>
        <w:fldChar w:fldCharType="begin" w:fldLock="1"/>
      </w:r>
      <w:r>
        <w:instrText>ADDIN CSL_CITATION { "citationItems" : [ { "id" : "ITEM-1", "itemData" : { "URL" : "http://www.coindesk.com/companies/exchanges/bitstamp/", "id" : "ITEM-1", "issued" : { "date-parts" : [ [ "0" ] ] }, "title" : "Bitstamp Bitcoin Exchange News", "type" : "webpage" }, "uris" : [ "http://www.mendeley.com/documents/?uuid=f3f7342d-3f17-4cc4-b347-66a66bb22a56" ] } ], "mendeley" : { "formattedCitation" : "(\u201cBitstamp Bitcoin Exchange News,\u201d n.d.)", "plainTextFormattedCitation" : "(\u201cBitstamp Bitcoin Exchange News,\u201d n.d.)", "previouslyFormattedCitation" : "(\u201cBitstamp Bitcoin Exchange News,\u201d n.d.)" }, "properties" : { "noteIndex" : 0 }, "schema" : "https://github.com/citation-style-language/schema/raw/master/csl-citation.json" }</w:instrText>
      </w:r>
      <w:r>
        <w:fldChar w:fldCharType="separate"/>
      </w:r>
      <w:r w:rsidRPr="00931716">
        <w:rPr>
          <w:noProof/>
        </w:rPr>
        <w:t>(“Bitstamp Bitcoin Exchange News,” n.d.)</w:t>
      </w:r>
      <w:r>
        <w:fldChar w:fldCharType="end"/>
      </w:r>
      <w:r w:rsidRPr="002B3213">
        <w:t xml:space="preserve"> </w:t>
      </w:r>
    </w:p>
    <w:p w:rsidR="00A410DE" w:rsidRDefault="00A410DE" w:rsidP="00A410DE">
      <w:r w:rsidRPr="008B5B57">
        <w:rPr>
          <w:i/>
        </w:rPr>
        <w:t>Mission Statement:</w:t>
      </w:r>
      <w:r>
        <w:t xml:space="preserve">  We believe bitcoin is here to stay. Our goal is to provide reliable easy to use service for companies and individuals to exchange bitcoins.</w:t>
      </w:r>
    </w:p>
    <w:p w:rsidR="00A410DE" w:rsidRPr="008211F2" w:rsidRDefault="00A410DE" w:rsidP="00A410DE">
      <w:r>
        <w:rPr>
          <w:i/>
        </w:rPr>
        <w:t>CEO:</w:t>
      </w:r>
      <w:r>
        <w:t xml:space="preserve">  </w:t>
      </w:r>
      <w:proofErr w:type="spellStart"/>
      <w:r>
        <w:t>Nejc</w:t>
      </w:r>
      <w:proofErr w:type="spellEnd"/>
      <w:r>
        <w:t xml:space="preserve"> </w:t>
      </w:r>
      <w:proofErr w:type="spellStart"/>
      <w:r>
        <w:t>Kodric</w:t>
      </w:r>
      <w:proofErr w:type="spellEnd"/>
    </w:p>
    <w:p w:rsidR="00A410DE" w:rsidRPr="008211F2" w:rsidRDefault="00A410DE" w:rsidP="00A410DE">
      <w:r>
        <w:rPr>
          <w:i/>
        </w:rPr>
        <w:t>Year Founded:</w:t>
      </w:r>
      <w:r>
        <w:t xml:space="preserve">  2011</w:t>
      </w:r>
    </w:p>
    <w:p w:rsidR="00A410DE" w:rsidRDefault="00A410DE" w:rsidP="00A410DE">
      <w:r>
        <w:rPr>
          <w:i/>
        </w:rPr>
        <w:t>Important relationships:</w:t>
      </w:r>
      <w:r>
        <w:t xml:space="preserve">  "Bitstamp is one of the longest-running exchanges in the world–they’ve kept it simple and as a result have picked up some excellent connections in the industry.  They work closely with Coinbase, one of the biggest and best exchanges. </w:t>
      </w:r>
      <w:r w:rsidRPr="004D1D8B">
        <w:t xml:space="preserve">At the end of 2013, hedge fund </w:t>
      </w:r>
      <w:proofErr w:type="spellStart"/>
      <w:r w:rsidRPr="004D1D8B">
        <w:t>Pantera</w:t>
      </w:r>
      <w:proofErr w:type="spellEnd"/>
      <w:r w:rsidRPr="004D1D8B">
        <w:t xml:space="preserve"> Capital Management invested $10 million in it.</w:t>
      </w:r>
      <w:r>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fldChar w:fldCharType="separate"/>
      </w:r>
      <w:r w:rsidRPr="00931716">
        <w:rPr>
          <w:noProof/>
        </w:rPr>
        <w:t xml:space="preserve">(“Bitcoin Exchange Guide,” </w:t>
      </w:r>
      <w:r w:rsidRPr="00931716">
        <w:rPr>
          <w:noProof/>
        </w:rPr>
        <w:lastRenderedPageBreak/>
        <w:t>n.d.)</w:t>
      </w:r>
      <w:r>
        <w:fldChar w:fldCharType="end"/>
      </w:r>
      <w:r>
        <w:t xml:space="preserve">  </w:t>
      </w:r>
      <w:proofErr w:type="spellStart"/>
      <w:r w:rsidRPr="004D1D8B">
        <w:t>Pantera</w:t>
      </w:r>
      <w:proofErr w:type="spellEnd"/>
      <w:r w:rsidRPr="004D1D8B">
        <w:t xml:space="preserve"> Capital</w:t>
      </w:r>
      <w:r>
        <w:t xml:space="preserve"> is a fairly major Bitcoin-specific venture capital investor, owned in part by Benchmark, Fortress Investment Group, and Ribbit Capital." </w:t>
      </w:r>
      <w:r>
        <w:fldChar w:fldCharType="begin" w:fldLock="1"/>
      </w:r>
      <w:r>
        <w:instrText>ADDIN CSL_CITATION { "citationItems" : [ { "id" : "ITEM-1", "itemData" : { "URL" : "http://theblogchain.com/bitcoin-exchange-reviews/bitstamp-review/", "container-title" : "TheBlogChain", "id" : "ITEM-1", "issued" : { "date-parts" : [ [ "0" ] ] }, "title" : "Bitstamp Review", "type" : "webpage" }, "uris" : [ "http://www.mendeley.com/documents/?uuid=9b530194-62f1-4cb7-9e59-4868b8434b40" ] } ], "mendeley" : { "formattedCitation" : "(\u201cBitstamp Review,\u201d n.d.)", "plainTextFormattedCitation" : "(\u201cBitstamp Review,\u201d n.d.)", "previouslyFormattedCitation" : "(\u201cBitstamp Review,\u201d n.d.)" }, "properties" : { "noteIndex" : 0 }, "schema" : "https://github.com/citation-style-language/schema/raw/master/csl-citation.json" }</w:instrText>
      </w:r>
      <w:r>
        <w:fldChar w:fldCharType="separate"/>
      </w:r>
      <w:r w:rsidRPr="00931716">
        <w:rPr>
          <w:noProof/>
        </w:rPr>
        <w:t>(“Bitstamp Review,” n.d.)</w:t>
      </w:r>
      <w:r>
        <w:fldChar w:fldCharType="end"/>
      </w:r>
      <w:r>
        <w:t xml:space="preserve"> </w:t>
      </w:r>
    </w:p>
    <w:p w:rsidR="00A410DE" w:rsidRPr="00AE557E" w:rsidRDefault="00A410DE" w:rsidP="00AE557E">
      <w:pPr>
        <w:ind w:firstLine="720"/>
        <w:rPr>
          <w:b/>
        </w:rPr>
      </w:pPr>
      <w:bookmarkStart w:id="14" w:name="_Toc431153803"/>
      <w:r w:rsidRPr="00AE557E">
        <w:rPr>
          <w:b/>
        </w:rPr>
        <w:t>Product</w:t>
      </w:r>
      <w:bookmarkEnd w:id="14"/>
    </w:p>
    <w:p w:rsidR="00A410DE" w:rsidRDefault="00A410DE" w:rsidP="00A410DE">
      <w:r>
        <w:t>Deposit and withdraw EUR or USD</w:t>
      </w:r>
    </w:p>
    <w:p w:rsidR="00A410DE" w:rsidRDefault="00A410DE" w:rsidP="00A410DE">
      <w:r>
        <w:t>Deposit and withdraw Bitcoin</w:t>
      </w:r>
    </w:p>
    <w:p w:rsidR="00A410DE" w:rsidRDefault="00A410DE" w:rsidP="00A410DE">
      <w:r>
        <w:t>Trading pair BTC/USD</w:t>
      </w:r>
    </w:p>
    <w:p w:rsidR="00A410DE" w:rsidRPr="008211F2" w:rsidRDefault="00A410DE" w:rsidP="00A410DE">
      <w:r>
        <w:t>API for access and control of accounts</w:t>
      </w:r>
    </w:p>
    <w:p w:rsidR="00A410DE" w:rsidRPr="00AE557E" w:rsidRDefault="00A410DE" w:rsidP="00AE557E">
      <w:pPr>
        <w:ind w:firstLine="720"/>
        <w:rPr>
          <w:b/>
        </w:rPr>
      </w:pPr>
      <w:bookmarkStart w:id="15" w:name="_Toc431153804"/>
      <w:r w:rsidRPr="00AE557E">
        <w:rPr>
          <w:b/>
        </w:rPr>
        <w:t>Place</w:t>
      </w:r>
      <w:bookmarkEnd w:id="15"/>
    </w:p>
    <w:p w:rsidR="00A410DE" w:rsidRDefault="00A410DE" w:rsidP="00A410DE">
      <w:r>
        <w:t xml:space="preserve">Customers primarily interface with Bitstamp via the company website </w:t>
      </w:r>
      <w:r w:rsidRPr="002B7F69">
        <w:t>https://www.bitstamp.net/</w:t>
      </w:r>
      <w:r>
        <w:t>.</w:t>
      </w:r>
      <w:r w:rsidRPr="002B7F69">
        <w:t xml:space="preserve"> </w:t>
      </w:r>
      <w:r>
        <w:t>The exchange is based in Slovenia.  Bitstamp has offices in Luxembourg, the United States and the United Kingdom.  They can be contacted via email or telephone.</w:t>
      </w:r>
    </w:p>
    <w:p w:rsidR="00A410DE" w:rsidRPr="00AE557E" w:rsidRDefault="00A410DE" w:rsidP="00AE557E">
      <w:pPr>
        <w:ind w:firstLine="720"/>
        <w:rPr>
          <w:b/>
        </w:rPr>
      </w:pPr>
      <w:bookmarkStart w:id="16" w:name="_Toc431153805"/>
      <w:r w:rsidRPr="00AE557E">
        <w:rPr>
          <w:b/>
        </w:rPr>
        <w:t>Promotion</w:t>
      </w:r>
      <w:bookmarkEnd w:id="16"/>
    </w:p>
    <w:p w:rsidR="00A410DE" w:rsidRDefault="00A410DE" w:rsidP="00A410DE">
      <w:r>
        <w:t xml:space="preserve">Bitstamp maintains a Facebook and Twitter account to promote the exchange.  They also post news on a number of Bitcoin focused boards on Reddit.  Bitstamp also promotes the exchange buy posting coupons on Savevy.com   </w:t>
      </w:r>
    </w:p>
    <w:p w:rsidR="00A410DE" w:rsidRPr="00AE557E" w:rsidRDefault="00A410DE" w:rsidP="00AE557E">
      <w:pPr>
        <w:ind w:firstLine="720"/>
        <w:rPr>
          <w:b/>
        </w:rPr>
      </w:pPr>
      <w:bookmarkStart w:id="17" w:name="_Toc431153806"/>
      <w:r w:rsidRPr="00AE557E">
        <w:rPr>
          <w:b/>
        </w:rPr>
        <w:t>Price</w:t>
      </w:r>
      <w:bookmarkEnd w:id="17"/>
    </w:p>
    <w:p w:rsidR="00A410DE" w:rsidRDefault="00A410DE" w:rsidP="00A410DE">
      <w:r>
        <w:t>Bitstamp charges a transaction fee to both parties in a trade.  The fee is depends on the customers trading volume over the last 30 days and follows the table below</w:t>
      </w:r>
    </w:p>
    <w:tbl>
      <w:tblPr>
        <w:tblW w:w="3340" w:type="dxa"/>
        <w:tblInd w:w="93" w:type="dxa"/>
        <w:tblLook w:val="04A0" w:firstRow="1" w:lastRow="0" w:firstColumn="1" w:lastColumn="0" w:noHBand="0" w:noVBand="1"/>
      </w:tblPr>
      <w:tblGrid>
        <w:gridCol w:w="1440"/>
        <w:gridCol w:w="1900"/>
      </w:tblGrid>
      <w:tr w:rsidR="00A410DE" w:rsidRPr="00570086" w:rsidTr="00C12FA7">
        <w:trPr>
          <w:trHeight w:val="499"/>
          <w:tblHeader/>
        </w:trPr>
        <w:tc>
          <w:tcPr>
            <w:tcW w:w="14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570086" w:rsidRDefault="00A410DE" w:rsidP="00C12FA7">
            <w:pPr>
              <w:widowControl/>
              <w:spacing w:line="240" w:lineRule="auto"/>
              <w:jc w:val="center"/>
              <w:rPr>
                <w:rFonts w:ascii="Calibri" w:eastAsia="Times New Roman" w:hAnsi="Calibri" w:cs="Times New Roman"/>
                <w:b/>
                <w:bCs/>
                <w:color w:val="FFFFFF"/>
                <w:sz w:val="22"/>
              </w:rPr>
            </w:pPr>
            <w:r w:rsidRPr="00570086">
              <w:rPr>
                <w:rFonts w:ascii="Calibri" w:eastAsia="Times New Roman" w:hAnsi="Calibri" w:cs="Times New Roman"/>
                <w:b/>
                <w:bCs/>
                <w:color w:val="FFFFFF"/>
                <w:sz w:val="22"/>
              </w:rPr>
              <w:t>Fee</w:t>
            </w:r>
          </w:p>
        </w:tc>
        <w:tc>
          <w:tcPr>
            <w:tcW w:w="190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570086" w:rsidRDefault="00A410DE" w:rsidP="00C12FA7">
            <w:pPr>
              <w:widowControl/>
              <w:spacing w:line="240" w:lineRule="auto"/>
              <w:jc w:val="center"/>
              <w:rPr>
                <w:rFonts w:ascii="Calibri" w:eastAsia="Times New Roman" w:hAnsi="Calibri" w:cs="Times New Roman"/>
                <w:b/>
                <w:bCs/>
                <w:color w:val="FFFFFF"/>
                <w:sz w:val="22"/>
              </w:rPr>
            </w:pPr>
            <w:r w:rsidRPr="00570086">
              <w:rPr>
                <w:rFonts w:ascii="Calibri" w:eastAsia="Times New Roman" w:hAnsi="Calibri" w:cs="Times New Roman"/>
                <w:b/>
                <w:bCs/>
                <w:color w:val="FFFFFF"/>
                <w:sz w:val="22"/>
              </w:rPr>
              <w:t>30 Day Volume</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25%</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2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24%</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1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22%</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2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20%</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4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lastRenderedPageBreak/>
              <w:t>0.15%</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6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4%</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1,0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3%</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2,0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2%</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4,0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1%</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20,0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0%</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gt; $20,000,000</w:t>
            </w:r>
          </w:p>
        </w:tc>
      </w:tr>
    </w:tbl>
    <w:p w:rsidR="00A410DE" w:rsidRDefault="00A410DE" w:rsidP="00A410DE"/>
    <w:p w:rsidR="00A410DE" w:rsidRDefault="00A410DE" w:rsidP="00A410DE">
      <w:r>
        <w:t>Bitstamp has minimum trade amount of $5.</w:t>
      </w:r>
    </w:p>
    <w:p w:rsidR="00A410DE" w:rsidRPr="00756496" w:rsidRDefault="00A410DE" w:rsidP="00A410DE">
      <w:r>
        <w:t>In addition to the trading fees Bitstamp also charges a withdraw fee.  SEPA withdraws have a fixed .9 euro fee and minimum withdraw amount of $10.  International withdraws are charged a .09% fee and subject to $15 minimum fee is $15 and minimum withdraw amount of $50.</w:t>
      </w:r>
    </w:p>
    <w:p w:rsidR="00A410DE" w:rsidRDefault="00A410DE" w:rsidP="00A410DE">
      <w:pPr>
        <w:pStyle w:val="Heading2"/>
      </w:pPr>
      <w:bookmarkStart w:id="18" w:name="_Toc431153807"/>
      <w:bookmarkStart w:id="19" w:name="_Toc437701345"/>
      <w:proofErr w:type="spellStart"/>
      <w:r>
        <w:t>Bitfinex</w:t>
      </w:r>
      <w:bookmarkEnd w:id="18"/>
      <w:bookmarkEnd w:id="19"/>
      <w:proofErr w:type="spellEnd"/>
    </w:p>
    <w:p w:rsidR="00A410DE" w:rsidRPr="00AE557E" w:rsidRDefault="00A410DE" w:rsidP="00AE557E">
      <w:pPr>
        <w:ind w:firstLine="720"/>
        <w:rPr>
          <w:b/>
        </w:rPr>
      </w:pPr>
      <w:bookmarkStart w:id="20" w:name="_Toc431153808"/>
      <w:r w:rsidRPr="00AE557E">
        <w:rPr>
          <w:b/>
        </w:rPr>
        <w:t>Basic Information</w:t>
      </w:r>
      <w:bookmarkEnd w:id="20"/>
    </w:p>
    <w:p w:rsidR="00A410DE" w:rsidRPr="009511B9" w:rsidRDefault="00A410DE" w:rsidP="00A410DE">
      <w:r w:rsidRPr="00C72316">
        <w:rPr>
          <w:i/>
        </w:rPr>
        <w:t>Business Name</w:t>
      </w:r>
      <w:r>
        <w:rPr>
          <w:i/>
        </w:rPr>
        <w:t>:</w:t>
      </w:r>
      <w:r>
        <w:t xml:space="preserve">  </w:t>
      </w:r>
      <w:proofErr w:type="spellStart"/>
      <w:r>
        <w:t>Bitfinex</w:t>
      </w:r>
      <w:proofErr w:type="spellEnd"/>
    </w:p>
    <w:p w:rsidR="00A410DE" w:rsidRPr="006F3BEA" w:rsidRDefault="00A410DE" w:rsidP="00A410DE">
      <w:r>
        <w:rPr>
          <w:i/>
        </w:rPr>
        <w:t>Brief History:</w:t>
      </w:r>
      <w:r>
        <w:t xml:space="preserve">  </w:t>
      </w:r>
      <w:r w:rsidRPr="006B6728">
        <w:t xml:space="preserve">The </w:t>
      </w:r>
      <w:proofErr w:type="spellStart"/>
      <w:r w:rsidRPr="006B6728">
        <w:t>Bitfinex</w:t>
      </w:r>
      <w:proofErr w:type="spellEnd"/>
      <w:r w:rsidRPr="006B6728">
        <w:t xml:space="preserve"> trading platform is currently in a beta phase (testing phase). The platform is owned and operated by </w:t>
      </w:r>
      <w:proofErr w:type="spellStart"/>
      <w:r w:rsidRPr="006B6728">
        <w:t>iFinex</w:t>
      </w:r>
      <w:proofErr w:type="spellEnd"/>
      <w:r w:rsidRPr="006B6728">
        <w:t xml:space="preserve"> Inc. (</w:t>
      </w:r>
      <w:proofErr w:type="spellStart"/>
      <w:r w:rsidRPr="006B6728">
        <w:t>Bvi</w:t>
      </w:r>
      <w:proofErr w:type="spellEnd"/>
      <w:r w:rsidRPr="006B6728">
        <w:t xml:space="preserve">), and during this final phase the platform is being prepared to operate under a fully licensed model.  Fascinated by Bitcoin and the new possibilities it gives to people, the </w:t>
      </w:r>
      <w:proofErr w:type="spellStart"/>
      <w:r w:rsidRPr="006B6728">
        <w:t>Bitfinex</w:t>
      </w:r>
      <w:proofErr w:type="spellEnd"/>
      <w:r w:rsidRPr="006B6728">
        <w:t xml:space="preserve"> team has gathered experts from financial markets, programming and system administration to develop a versatile one-stop platform to make transfers, trade and a growing host of other services.  </w:t>
      </w:r>
      <w:r>
        <w:fldChar w:fldCharType="begin" w:fldLock="1"/>
      </w:r>
      <w:r>
        <w:instrText>ADDIN CSL_CITATION { "citationItems" : [ { "id" : "ITEM-1", "itemData" : { "URL" : "https://www.bitfinex.com/", "id" : "ITEM-1", "issued" : { "date-parts" : [ [ "0" ] ] }, "title" : "Bitfinex", "type" : "webpage" }, "uris" : [ "http://www.mendeley.com/documents/?uuid=81b65d4a-bf9e-43cc-ba5b-b430ebcc50c7" ] } ], "mendeley" : { "formattedCitation" : "(\u201cBitfinex,\u201d n.d.)", "plainTextFormattedCitation" : "(\u201cBitfinex,\u201d n.d.)", "previouslyFormattedCitation" : "(\u201cBitfinex,\u201d n.d.)" }, "properties" : { "noteIndex" : 0 }, "schema" : "https://github.com/citation-style-language/schema/raw/master/csl-citation.json" }</w:instrText>
      </w:r>
      <w:r>
        <w:fldChar w:fldCharType="separate"/>
      </w:r>
      <w:r w:rsidRPr="00931716">
        <w:rPr>
          <w:noProof/>
        </w:rPr>
        <w:t>(“Bitfinex,” n.d.)</w:t>
      </w:r>
      <w:r>
        <w:fldChar w:fldCharType="end"/>
      </w:r>
      <w:r w:rsidRPr="006F3BEA">
        <w:t xml:space="preserve"> </w:t>
      </w:r>
    </w:p>
    <w:p w:rsidR="00A410DE" w:rsidRPr="006F3BEA" w:rsidRDefault="00A410DE" w:rsidP="00A410DE">
      <w:r>
        <w:rPr>
          <w:i/>
        </w:rPr>
        <w:t xml:space="preserve">CEO:  </w:t>
      </w:r>
      <w:r w:rsidRPr="006B6728">
        <w:t>Raphael NICOLLE</w:t>
      </w:r>
    </w:p>
    <w:p w:rsidR="00A410DE" w:rsidRPr="006B6728" w:rsidRDefault="00A410DE" w:rsidP="00A410DE">
      <w:r>
        <w:rPr>
          <w:i/>
        </w:rPr>
        <w:t>Year Founded:</w:t>
      </w:r>
      <w:r>
        <w:t xml:space="preserve">  2013</w:t>
      </w:r>
    </w:p>
    <w:p w:rsidR="00A410DE" w:rsidRPr="00AE557E" w:rsidRDefault="00A410DE" w:rsidP="00AE557E">
      <w:pPr>
        <w:ind w:firstLine="360"/>
        <w:rPr>
          <w:b/>
        </w:rPr>
      </w:pPr>
      <w:bookmarkStart w:id="21" w:name="_Toc431153809"/>
      <w:r w:rsidRPr="00AE557E">
        <w:rPr>
          <w:b/>
        </w:rPr>
        <w:t>Product</w:t>
      </w:r>
      <w:bookmarkEnd w:id="21"/>
    </w:p>
    <w:p w:rsidR="00A410DE" w:rsidRPr="006B6728" w:rsidRDefault="00A410DE" w:rsidP="00A410DE">
      <w:pPr>
        <w:pStyle w:val="ListParagraph"/>
        <w:numPr>
          <w:ilvl w:val="0"/>
          <w:numId w:val="1"/>
        </w:numPr>
      </w:pPr>
      <w:proofErr w:type="spellStart"/>
      <w:r w:rsidRPr="006B6728">
        <w:lastRenderedPageBreak/>
        <w:t>Bitfinex</w:t>
      </w:r>
      <w:proofErr w:type="spellEnd"/>
      <w:r w:rsidRPr="006B6728">
        <w:t xml:space="preserve"> offers a full API to access account and make trades</w:t>
      </w:r>
    </w:p>
    <w:p w:rsidR="00A410DE" w:rsidRPr="006B6728" w:rsidRDefault="00A410DE" w:rsidP="00A410DE">
      <w:pPr>
        <w:pStyle w:val="ListParagraph"/>
        <w:numPr>
          <w:ilvl w:val="0"/>
          <w:numId w:val="1"/>
        </w:numPr>
      </w:pPr>
      <w:r w:rsidRPr="006B6728">
        <w:t>Enhanced security policie</w:t>
      </w:r>
      <w:r>
        <w:t xml:space="preserve">s provided by </w:t>
      </w:r>
      <w:proofErr w:type="spellStart"/>
      <w:r>
        <w:t>BitGo</w:t>
      </w:r>
      <w:proofErr w:type="spellEnd"/>
    </w:p>
    <w:p w:rsidR="00A410DE" w:rsidRPr="006B6728" w:rsidRDefault="00A410DE" w:rsidP="00A410DE">
      <w:pPr>
        <w:pStyle w:val="ListParagraph"/>
        <w:numPr>
          <w:ilvl w:val="0"/>
          <w:numId w:val="1"/>
        </w:numPr>
      </w:pPr>
      <w:r w:rsidRPr="006B6728">
        <w:t>Segregated customer wallets</w:t>
      </w:r>
    </w:p>
    <w:p w:rsidR="00A410DE" w:rsidRPr="006B6728" w:rsidRDefault="00A410DE" w:rsidP="00A410DE">
      <w:pPr>
        <w:pStyle w:val="ListParagraph"/>
        <w:numPr>
          <w:ilvl w:val="0"/>
          <w:numId w:val="1"/>
        </w:numPr>
      </w:pPr>
      <w:r w:rsidRPr="006B6728">
        <w:t xml:space="preserve">Multi-sig hot wallet provided by </w:t>
      </w:r>
      <w:proofErr w:type="spellStart"/>
      <w:r w:rsidRPr="006B6728">
        <w:t>BitGo</w:t>
      </w:r>
      <w:proofErr w:type="spellEnd"/>
      <w:r w:rsidRPr="006B6728">
        <w:t xml:space="preserve"> that only holds minimal amounts (~0.5% of customer funds)</w:t>
      </w:r>
    </w:p>
    <w:p w:rsidR="00A410DE" w:rsidRPr="006B6728" w:rsidRDefault="00A410DE" w:rsidP="00A410DE">
      <w:pPr>
        <w:pStyle w:val="ListParagraph"/>
        <w:numPr>
          <w:ilvl w:val="0"/>
          <w:numId w:val="1"/>
        </w:numPr>
      </w:pPr>
      <w:r w:rsidRPr="006B6728">
        <w:t>Secure cold wallet to hold crypto-currencies</w:t>
      </w:r>
    </w:p>
    <w:p w:rsidR="00A410DE" w:rsidRPr="006B6728" w:rsidRDefault="00A410DE" w:rsidP="00A410DE">
      <w:pPr>
        <w:pStyle w:val="ListParagraph"/>
        <w:numPr>
          <w:ilvl w:val="0"/>
          <w:numId w:val="1"/>
        </w:numPr>
      </w:pPr>
      <w:r w:rsidRPr="006B6728">
        <w:t>Your Bitcoins are stored in the cold wallet. We do not store more than 0.5% of our assets on hot wallets for convenient deposits and withdrawals.</w:t>
      </w:r>
    </w:p>
    <w:p w:rsidR="00A410DE" w:rsidRPr="006B6728" w:rsidRDefault="00A410DE" w:rsidP="00A410DE">
      <w:pPr>
        <w:pStyle w:val="ListParagraph"/>
        <w:numPr>
          <w:ilvl w:val="0"/>
          <w:numId w:val="1"/>
        </w:numPr>
      </w:pPr>
      <w:r w:rsidRPr="006B6728">
        <w:t>Two-factor authentication (2FA) token and SMS/Voice authentication to validate your withdrawals.</w:t>
      </w:r>
    </w:p>
    <w:p w:rsidR="00A410DE" w:rsidRPr="006B6728" w:rsidRDefault="00A410DE" w:rsidP="00A410DE">
      <w:pPr>
        <w:pStyle w:val="ListParagraph"/>
        <w:numPr>
          <w:ilvl w:val="0"/>
          <w:numId w:val="1"/>
        </w:numPr>
      </w:pPr>
      <w:r w:rsidRPr="006B6728">
        <w:t>We have advanced verification tools to try and detect if your account is compromised</w:t>
      </w:r>
    </w:p>
    <w:p w:rsidR="00A410DE" w:rsidRPr="006B6728" w:rsidRDefault="00A410DE" w:rsidP="00A410DE">
      <w:pPr>
        <w:pStyle w:val="ListParagraph"/>
        <w:numPr>
          <w:ilvl w:val="0"/>
          <w:numId w:val="1"/>
        </w:numPr>
      </w:pPr>
      <w:r w:rsidRPr="006B6728">
        <w:t xml:space="preserve">Once a day, the database of the platform is backed up, encrypted and compressed as an archive. </w:t>
      </w:r>
    </w:p>
    <w:p w:rsidR="00A410DE" w:rsidRPr="006F3BEA" w:rsidRDefault="00A410DE" w:rsidP="00A410DE">
      <w:r>
        <w:fldChar w:fldCharType="begin" w:fldLock="1"/>
      </w:r>
      <w:r>
        <w:instrText>ADDIN CSL_CITATION { "citationItems" : [ { "id" : "ITEM-1", "itemData" : { "URL" : "https://www.bitfinex.com/", "id" : "ITEM-1", "issued" : { "date-parts" : [ [ "0" ] ] }, "title" : "Bitfinex", "type" : "webpage" }, "uris" : [ "http://www.mendeley.com/documents/?uuid=81b65d4a-bf9e-43cc-ba5b-b430ebcc50c7" ] } ], "mendeley" : { "formattedCitation" : "(\u201cBitfinex,\u201d n.d.)", "plainTextFormattedCitation" : "(\u201cBitfinex,\u201d n.d.)", "previouslyFormattedCitation" : "(\u201cBitfinex,\u201d n.d.)" }, "properties" : { "noteIndex" : 0 }, "schema" : "https://github.com/citation-style-language/schema/raw/master/csl-citation.json" }</w:instrText>
      </w:r>
      <w:r>
        <w:fldChar w:fldCharType="separate"/>
      </w:r>
      <w:r w:rsidRPr="00931716">
        <w:rPr>
          <w:noProof/>
        </w:rPr>
        <w:t>(“Bitfinex,” n.d.)</w:t>
      </w:r>
      <w:r>
        <w:fldChar w:fldCharType="end"/>
      </w:r>
      <w:r w:rsidRPr="006B6728">
        <w:t xml:space="preserve"> </w:t>
      </w:r>
    </w:p>
    <w:p w:rsidR="00A410DE" w:rsidRPr="00AE557E" w:rsidRDefault="00A410DE" w:rsidP="00AE557E">
      <w:pPr>
        <w:ind w:firstLine="720"/>
        <w:rPr>
          <w:b/>
        </w:rPr>
      </w:pPr>
      <w:bookmarkStart w:id="22" w:name="_Toc431153810"/>
      <w:r w:rsidRPr="00AE557E">
        <w:rPr>
          <w:b/>
        </w:rPr>
        <w:t>Place</w:t>
      </w:r>
      <w:bookmarkEnd w:id="22"/>
    </w:p>
    <w:p w:rsidR="00A410DE" w:rsidRPr="004F2B2E" w:rsidRDefault="00A410DE" w:rsidP="00A410DE">
      <w:r w:rsidRPr="004F2B2E">
        <w:rPr>
          <w:i/>
        </w:rPr>
        <w:t>Webpage:</w:t>
      </w:r>
      <w:r w:rsidRPr="004F2B2E">
        <w:t xml:space="preserve">  https://www.bitfinex.com/</w:t>
      </w:r>
    </w:p>
    <w:p w:rsidR="00A410DE" w:rsidRPr="004F2B2E" w:rsidRDefault="00A410DE" w:rsidP="00A410DE">
      <w:r w:rsidRPr="004F2B2E">
        <w:rPr>
          <w:i/>
        </w:rPr>
        <w:t xml:space="preserve">Office location:  </w:t>
      </w:r>
      <w:r w:rsidRPr="004F2B2E">
        <w:t>Hong Kong</w:t>
      </w:r>
    </w:p>
    <w:p w:rsidR="00A410DE" w:rsidRPr="004F2B2E" w:rsidRDefault="00A410DE" w:rsidP="00A410DE">
      <w:r w:rsidRPr="004F2B2E">
        <w:rPr>
          <w:i/>
        </w:rPr>
        <w:t>Customer support:</w:t>
      </w:r>
      <w:r w:rsidRPr="004F2B2E">
        <w:t xml:space="preserve">  Email Only</w:t>
      </w:r>
    </w:p>
    <w:p w:rsidR="00A410DE" w:rsidRPr="00AE557E" w:rsidRDefault="00A410DE" w:rsidP="00AE557E">
      <w:pPr>
        <w:ind w:firstLine="720"/>
        <w:rPr>
          <w:b/>
        </w:rPr>
      </w:pPr>
      <w:bookmarkStart w:id="23" w:name="_Toc431153811"/>
      <w:r w:rsidRPr="00AE557E">
        <w:rPr>
          <w:b/>
        </w:rPr>
        <w:t>Promotion</w:t>
      </w:r>
      <w:bookmarkEnd w:id="23"/>
    </w:p>
    <w:p w:rsidR="00A410DE" w:rsidRPr="004F2B2E" w:rsidRDefault="00A410DE" w:rsidP="00A410DE">
      <w:proofErr w:type="spellStart"/>
      <w:r>
        <w:t>Bitfinex</w:t>
      </w:r>
      <w:proofErr w:type="spellEnd"/>
      <w:r>
        <w:t xml:space="preserve"> actively promotes their exchange on the following social media platforms.</w:t>
      </w:r>
    </w:p>
    <w:p w:rsidR="00A410DE" w:rsidRPr="004F2B2E" w:rsidRDefault="00A410DE" w:rsidP="00A410DE">
      <w:pPr>
        <w:pStyle w:val="ListParagraph"/>
        <w:numPr>
          <w:ilvl w:val="0"/>
          <w:numId w:val="2"/>
        </w:numPr>
      </w:pPr>
      <w:r w:rsidRPr="004F2B2E">
        <w:t>Facebook</w:t>
      </w:r>
    </w:p>
    <w:p w:rsidR="00A410DE" w:rsidRPr="004F2B2E" w:rsidRDefault="00A410DE" w:rsidP="00A410DE">
      <w:pPr>
        <w:pStyle w:val="ListParagraph"/>
        <w:numPr>
          <w:ilvl w:val="0"/>
          <w:numId w:val="2"/>
        </w:numPr>
      </w:pPr>
      <w:r w:rsidRPr="004F2B2E">
        <w:t>Twitter</w:t>
      </w:r>
    </w:p>
    <w:p w:rsidR="00A410DE" w:rsidRPr="006F3BEA" w:rsidRDefault="00A410DE" w:rsidP="00A410DE">
      <w:pPr>
        <w:pStyle w:val="ListParagraph"/>
        <w:numPr>
          <w:ilvl w:val="0"/>
          <w:numId w:val="2"/>
        </w:numPr>
      </w:pPr>
      <w:r w:rsidRPr="004F2B2E">
        <w:t>Reedit</w:t>
      </w:r>
    </w:p>
    <w:p w:rsidR="00A410DE" w:rsidRPr="00AE557E" w:rsidRDefault="00A410DE" w:rsidP="00AE557E">
      <w:pPr>
        <w:ind w:firstLine="360"/>
        <w:rPr>
          <w:b/>
        </w:rPr>
      </w:pPr>
      <w:bookmarkStart w:id="24" w:name="_Toc431153812"/>
      <w:r w:rsidRPr="00AE557E">
        <w:rPr>
          <w:b/>
        </w:rPr>
        <w:lastRenderedPageBreak/>
        <w:t>Price</w:t>
      </w:r>
      <w:bookmarkEnd w:id="24"/>
    </w:p>
    <w:p w:rsidR="00A410DE" w:rsidRPr="00AE79BC" w:rsidRDefault="00A410DE" w:rsidP="00A410DE">
      <w:pPr>
        <w:rPr>
          <w:color w:val="E36C0A" w:themeColor="accent6" w:themeShade="BF"/>
        </w:rPr>
      </w:pPr>
      <w:proofErr w:type="spellStart"/>
      <w:r>
        <w:t>Bitfinex</w:t>
      </w:r>
      <w:proofErr w:type="spellEnd"/>
      <w:r>
        <w:t xml:space="preserve"> t</w:t>
      </w:r>
      <w:r w:rsidRPr="00AE79BC">
        <w:t>rading fees</w:t>
      </w:r>
      <w:r>
        <w:t xml:space="preserve"> are based on the total volume of trades made by a customer in the previous 30 d</w:t>
      </w:r>
      <w:r w:rsidRPr="00AE79BC">
        <w:t>ays.  Maker fees are paid when you add liquidity to our order book.  Taker fees are paid when you remove liquidity from our order book.</w:t>
      </w:r>
    </w:p>
    <w:tbl>
      <w:tblPr>
        <w:tblW w:w="7200" w:type="dxa"/>
        <w:tblInd w:w="93" w:type="dxa"/>
        <w:tblLook w:val="04A0" w:firstRow="1" w:lastRow="0" w:firstColumn="1" w:lastColumn="0" w:noHBand="0" w:noVBand="1"/>
      </w:tblPr>
      <w:tblGrid>
        <w:gridCol w:w="3760"/>
        <w:gridCol w:w="1720"/>
        <w:gridCol w:w="1720"/>
      </w:tblGrid>
      <w:tr w:rsidR="00A410DE" w:rsidRPr="00AE79BC" w:rsidTr="00C12FA7">
        <w:trPr>
          <w:trHeight w:val="499"/>
          <w:tblHeader/>
        </w:trPr>
        <w:tc>
          <w:tcPr>
            <w:tcW w:w="37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AE79BC" w:rsidRDefault="00A410DE" w:rsidP="00C12FA7">
            <w:pPr>
              <w:widowControl/>
              <w:spacing w:line="240" w:lineRule="auto"/>
              <w:jc w:val="center"/>
              <w:rPr>
                <w:rFonts w:ascii="Calibri" w:eastAsia="Times New Roman" w:hAnsi="Calibri" w:cs="Times New Roman"/>
                <w:b/>
                <w:bCs/>
                <w:color w:val="FFFFFF"/>
                <w:sz w:val="22"/>
              </w:rPr>
            </w:pPr>
            <w:r w:rsidRPr="00AE79BC">
              <w:rPr>
                <w:rFonts w:ascii="Calibri" w:eastAsia="Times New Roman" w:hAnsi="Calibri" w:cs="Times New Roman"/>
                <w:b/>
                <w:bCs/>
                <w:color w:val="FFFFFF"/>
                <w:sz w:val="22"/>
              </w:rPr>
              <w:t xml:space="preserve">Executed in the last 30 days </w:t>
            </w:r>
          </w:p>
        </w:tc>
        <w:tc>
          <w:tcPr>
            <w:tcW w:w="172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AE79BC" w:rsidRDefault="00A410DE" w:rsidP="00C12FA7">
            <w:pPr>
              <w:widowControl/>
              <w:spacing w:line="240" w:lineRule="auto"/>
              <w:jc w:val="center"/>
              <w:rPr>
                <w:rFonts w:ascii="Calibri" w:eastAsia="Times New Roman" w:hAnsi="Calibri" w:cs="Times New Roman"/>
                <w:b/>
                <w:bCs/>
                <w:color w:val="FFFFFF"/>
                <w:sz w:val="22"/>
              </w:rPr>
            </w:pPr>
            <w:r w:rsidRPr="00AE79BC">
              <w:rPr>
                <w:rFonts w:ascii="Calibri" w:eastAsia="Times New Roman" w:hAnsi="Calibri" w:cs="Times New Roman"/>
                <w:b/>
                <w:bCs/>
                <w:color w:val="FFFFFF" w:themeColor="background1"/>
                <w:sz w:val="22"/>
              </w:rPr>
              <w:t>Maker fees</w:t>
            </w:r>
          </w:p>
        </w:tc>
        <w:tc>
          <w:tcPr>
            <w:tcW w:w="172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AE79BC" w:rsidRDefault="00A410DE" w:rsidP="00C12FA7">
            <w:pPr>
              <w:widowControl/>
              <w:spacing w:line="240" w:lineRule="auto"/>
              <w:jc w:val="center"/>
              <w:rPr>
                <w:rFonts w:ascii="Calibri" w:eastAsia="Times New Roman" w:hAnsi="Calibri" w:cs="Times New Roman"/>
                <w:b/>
                <w:bCs/>
                <w:color w:val="FFFFFF"/>
                <w:sz w:val="22"/>
              </w:rPr>
            </w:pPr>
            <w:r w:rsidRPr="00AE79BC">
              <w:rPr>
                <w:rFonts w:ascii="Calibri" w:eastAsia="Times New Roman" w:hAnsi="Calibri" w:cs="Times New Roman"/>
                <w:b/>
                <w:bCs/>
                <w:color w:val="FFFFFF"/>
                <w:sz w:val="22"/>
              </w:rPr>
              <w:t>Taker fees</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5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8%</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1,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6%</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2,5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4%</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5,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2%</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7,5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10,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8%</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15,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6%</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20,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4%</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25,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2%</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30,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0%</w:t>
            </w:r>
          </w:p>
        </w:tc>
      </w:tr>
    </w:tbl>
    <w:p w:rsidR="00A410DE" w:rsidRPr="00E145E2" w:rsidRDefault="00A410DE" w:rsidP="00A410DE">
      <w:pPr>
        <w:rPr>
          <w:color w:val="E36C0A" w:themeColor="accent6" w:themeShade="BF"/>
        </w:rPr>
      </w:pPr>
    </w:p>
    <w:p w:rsidR="00A410DE" w:rsidRPr="00AE79BC" w:rsidRDefault="00A410DE" w:rsidP="00A410DE">
      <w:r w:rsidRPr="00AE79BC">
        <w:t xml:space="preserve">Deposit fee:   0.1% </w:t>
      </w:r>
    </w:p>
    <w:p w:rsidR="00A410DE" w:rsidRPr="00AE79BC" w:rsidRDefault="00A410DE" w:rsidP="00A410DE">
      <w:r w:rsidRPr="00AE79BC">
        <w:t>Minimum deposit:  $20</w:t>
      </w:r>
    </w:p>
    <w:p w:rsidR="00A410DE" w:rsidRPr="00AE79BC" w:rsidRDefault="00A410DE" w:rsidP="00A410DE">
      <w:r w:rsidRPr="00AE79BC">
        <w:t>Withdraw fee:  0.1%</w:t>
      </w:r>
    </w:p>
    <w:p w:rsidR="00A410DE" w:rsidRPr="00AE79BC" w:rsidRDefault="00A410DE" w:rsidP="00A410DE">
      <w:r w:rsidRPr="00AE79BC">
        <w:t>Minimum withdraw:  $20</w:t>
      </w:r>
    </w:p>
    <w:p w:rsidR="00A410DE" w:rsidRDefault="00A410DE" w:rsidP="00A410DE">
      <w:pPr>
        <w:pStyle w:val="Heading2"/>
      </w:pPr>
      <w:bookmarkStart w:id="25" w:name="_Toc431153813"/>
      <w:bookmarkStart w:id="26" w:name="_Toc437701346"/>
      <w:r>
        <w:t>Coinbase</w:t>
      </w:r>
      <w:bookmarkEnd w:id="25"/>
      <w:bookmarkEnd w:id="26"/>
    </w:p>
    <w:p w:rsidR="00A410DE" w:rsidRPr="0046387E" w:rsidRDefault="00A410DE" w:rsidP="0046387E">
      <w:pPr>
        <w:ind w:firstLine="720"/>
        <w:rPr>
          <w:b/>
        </w:rPr>
      </w:pPr>
      <w:bookmarkStart w:id="27" w:name="_Toc431153814"/>
      <w:r w:rsidRPr="0046387E">
        <w:rPr>
          <w:b/>
        </w:rPr>
        <w:t>Basic Information</w:t>
      </w:r>
      <w:bookmarkEnd w:id="27"/>
    </w:p>
    <w:p w:rsidR="00A410DE" w:rsidRDefault="00A410DE" w:rsidP="00A410DE">
      <w:r w:rsidRPr="00C72316">
        <w:rPr>
          <w:i/>
        </w:rPr>
        <w:t>Business Name</w:t>
      </w:r>
      <w:r>
        <w:rPr>
          <w:i/>
        </w:rPr>
        <w:t>:</w:t>
      </w:r>
      <w:r>
        <w:t xml:space="preserve">  Coinbase</w:t>
      </w:r>
    </w:p>
    <w:p w:rsidR="00A410DE" w:rsidRPr="00260D75" w:rsidRDefault="00A410DE" w:rsidP="00A410DE">
      <w:r w:rsidRPr="00260D75">
        <w:rPr>
          <w:i/>
        </w:rPr>
        <w:lastRenderedPageBreak/>
        <w:t>Mission statement:</w:t>
      </w:r>
      <w:r w:rsidRPr="00260D75">
        <w:t xml:space="preserve">   </w:t>
      </w:r>
      <w:proofErr w:type="spellStart"/>
      <w:r w:rsidRPr="00260D75">
        <w:t>Coinbase's</w:t>
      </w:r>
      <w:proofErr w:type="spellEnd"/>
      <w:r w:rsidRPr="00260D75">
        <w:t xml:space="preserve"> mission is to make payments more open and efficient for the world.</w:t>
      </w:r>
    </w:p>
    <w:p w:rsidR="00A410DE" w:rsidRPr="00260D75" w:rsidRDefault="00A410DE" w:rsidP="00A410DE">
      <w:r>
        <w:rPr>
          <w:i/>
        </w:rPr>
        <w:t xml:space="preserve">Brief History:  </w:t>
      </w:r>
      <w:r w:rsidRPr="00260D75">
        <w:t xml:space="preserve">Coinbase has set itself apart as a very professional and easy-to-use service that covers several major aspects of the bitcoin ecosystem, rather than focusing on its bitcoin exchange alone. It is one of the highest-profile bitcoin companies in the world and has attracted significant VC funding. Coinbase have also made efforts to secure their services, and have recently hired security experts from Facebook and Amazon partly to reassure the public after </w:t>
      </w:r>
      <w:proofErr w:type="spellStart"/>
      <w:r w:rsidRPr="00260D75">
        <w:t>MtGox’s</w:t>
      </w:r>
      <w:proofErr w:type="spellEnd"/>
      <w:r w:rsidRPr="00260D75">
        <w:t xml:space="preserve"> bankruptcy. </w:t>
      </w:r>
    </w:p>
    <w:p w:rsidR="00A410DE" w:rsidRPr="00260D75" w:rsidRDefault="00A410DE" w:rsidP="00A410DE">
      <w:pPr>
        <w:ind w:firstLine="720"/>
      </w:pPr>
      <w:r w:rsidRPr="00260D75">
        <w:t xml:space="preserve">Unlike other exchanges, it combines the ability to buy and sell bitcoins for US dollars with wallet software that allows customers to store send and receive bitcoins.   Additionally, Coinbase offers merchant services so that businesses can accept bitcoins as payment. This wide-ranging approach has led to strong demand and the company now has more than 1 million customer wallets. Coinbase are a one-stop shop for bitcoin business and transactions, which has earned them the name the PayPal of bitcoin.  </w:t>
      </w:r>
      <w:r>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fldChar w:fldCharType="separate"/>
      </w:r>
      <w:r w:rsidRPr="00931716">
        <w:rPr>
          <w:noProof/>
        </w:rPr>
        <w:t>(“Bitcoin Exchange Guide,” n.d.)</w:t>
      </w:r>
      <w:r>
        <w:fldChar w:fldCharType="end"/>
      </w:r>
      <w:r w:rsidRPr="00260D75">
        <w:t xml:space="preserve"> </w:t>
      </w:r>
    </w:p>
    <w:p w:rsidR="00A410DE" w:rsidRPr="004A54D3" w:rsidRDefault="00A410DE" w:rsidP="00A410DE">
      <w:pPr>
        <w:rPr>
          <w:b/>
        </w:rPr>
      </w:pPr>
      <w:r w:rsidRPr="004A54D3">
        <w:rPr>
          <w:i/>
        </w:rPr>
        <w:t xml:space="preserve">CEO:  </w:t>
      </w:r>
      <w:r w:rsidRPr="004A54D3">
        <w:t>Brian Armstrong</w:t>
      </w:r>
    </w:p>
    <w:p w:rsidR="00A410DE" w:rsidRPr="00260D75" w:rsidRDefault="00A410DE" w:rsidP="00A410DE">
      <w:r>
        <w:rPr>
          <w:i/>
        </w:rPr>
        <w:t>Year Founded:</w:t>
      </w:r>
      <w:r>
        <w:t xml:space="preserve">  2012</w:t>
      </w:r>
    </w:p>
    <w:p w:rsidR="00A410DE" w:rsidRPr="00260D75" w:rsidRDefault="00A410DE" w:rsidP="00A410DE">
      <w:pPr>
        <w:rPr>
          <w:color w:val="E36C0A" w:themeColor="accent6" w:themeShade="BF"/>
        </w:rPr>
      </w:pPr>
      <w:r>
        <w:rPr>
          <w:i/>
        </w:rPr>
        <w:t xml:space="preserve">Legal Issues:  </w:t>
      </w:r>
      <w:r w:rsidRPr="00260D75">
        <w:t xml:space="preserve">Coinbase is insured against employee theft and hacking in an amount that exceeds the average value of online bitcoin it holds at any given time. Specifically, </w:t>
      </w:r>
      <w:proofErr w:type="spellStart"/>
      <w:r w:rsidRPr="00260D75">
        <w:t>Coinbase's</w:t>
      </w:r>
      <w:proofErr w:type="spellEnd"/>
      <w:r w:rsidRPr="00260D75">
        <w:t xml:space="preserve"> insurance policy would respond in the event that bitcoin stored in Coinbase was lost or stolen as a result of a breach of our physical security, cyber security, or as a result of employee theft.  </w:t>
      </w:r>
      <w:r w:rsidRPr="003435AE">
        <w:t xml:space="preserve">Coinbase has held this insurance since November 2013 with highly rated carriers (S&amp;P rating of A+ or A.M. Best Rating of A XV or higher).  </w:t>
      </w:r>
      <w:r>
        <w:fldChar w:fldCharType="begin" w:fldLock="1"/>
      </w:r>
      <w:r>
        <w:instrText>ADDIN CSL_CITATION { "citationItems" : [ { "id" : "ITEM-1", "itemData" : { "URL" : "https://www.coinbase.com/", "id" : "ITEM-1", "issued" : { "date-parts" : [ [ "0" ] ] }, "title" : "Coinbase", "type" : "webpage" }, "uris" : [ "http://www.mendeley.com/documents/?uuid=7749803b-c6a4-475e-8694-e23a941ec290" ] } ], "mendeley" : { "formattedCitation" : "(\u201cCoinbase,\u201d n.d.)", "plainTextFormattedCitation" : "(\u201cCoinbase,\u201d n.d.)", "previouslyFormattedCitation" : "(\u201cCoinbase,\u201d n.d.)" }, "properties" : { "noteIndex" : 0 }, "schema" : "https://github.com/citation-style-language/schema/raw/master/csl-citation.json" }</w:instrText>
      </w:r>
      <w:r>
        <w:fldChar w:fldCharType="separate"/>
      </w:r>
      <w:r w:rsidRPr="00931716">
        <w:rPr>
          <w:noProof/>
        </w:rPr>
        <w:t>(“Coinbase,” n.d.)</w:t>
      </w:r>
      <w:r>
        <w:fldChar w:fldCharType="end"/>
      </w:r>
      <w:r w:rsidRPr="00260D75">
        <w:rPr>
          <w:color w:val="E36C0A" w:themeColor="accent6" w:themeShade="BF"/>
        </w:rPr>
        <w:t xml:space="preserve"> </w:t>
      </w:r>
    </w:p>
    <w:p w:rsidR="00A410DE" w:rsidRPr="0046387E" w:rsidRDefault="00A410DE" w:rsidP="0046387E">
      <w:pPr>
        <w:ind w:firstLine="360"/>
        <w:rPr>
          <w:b/>
        </w:rPr>
      </w:pPr>
      <w:bookmarkStart w:id="28" w:name="_Toc431153815"/>
      <w:r w:rsidRPr="0046387E">
        <w:rPr>
          <w:b/>
        </w:rPr>
        <w:t>Product</w:t>
      </w:r>
      <w:bookmarkEnd w:id="28"/>
    </w:p>
    <w:p w:rsidR="00A410DE" w:rsidRPr="003435AE" w:rsidRDefault="00A410DE" w:rsidP="00A410DE">
      <w:pPr>
        <w:pStyle w:val="ListParagraph"/>
        <w:numPr>
          <w:ilvl w:val="0"/>
          <w:numId w:val="3"/>
        </w:numPr>
      </w:pPr>
      <w:r w:rsidRPr="003435AE">
        <w:lastRenderedPageBreak/>
        <w:t>Coinbase has emerged as the foremost integrated wallet, exchange and business service</w:t>
      </w:r>
    </w:p>
    <w:p w:rsidR="00A410DE" w:rsidRPr="003435AE" w:rsidRDefault="00A410DE" w:rsidP="00A410DE">
      <w:pPr>
        <w:pStyle w:val="ListParagraph"/>
        <w:numPr>
          <w:ilvl w:val="0"/>
          <w:numId w:val="3"/>
        </w:numPr>
      </w:pPr>
      <w:r w:rsidRPr="003435AE">
        <w:t>2-Step Verification on All Accounts you'll enter a code from your mobile phone, adding an extra layer of security for your account</w:t>
      </w:r>
    </w:p>
    <w:p w:rsidR="00A410DE" w:rsidRPr="003435AE" w:rsidRDefault="00A410DE" w:rsidP="00A410DE">
      <w:pPr>
        <w:pStyle w:val="ListParagraph"/>
        <w:numPr>
          <w:ilvl w:val="0"/>
          <w:numId w:val="3"/>
        </w:numPr>
      </w:pPr>
      <w:r w:rsidRPr="003435AE">
        <w:t>Offline storage provides an important security measure against theft or loss.</w:t>
      </w:r>
    </w:p>
    <w:p w:rsidR="00A410DE" w:rsidRPr="003435AE" w:rsidRDefault="00A410DE" w:rsidP="00A410DE">
      <w:pPr>
        <w:pStyle w:val="ListParagraph"/>
        <w:numPr>
          <w:ilvl w:val="0"/>
          <w:numId w:val="3"/>
        </w:numPr>
      </w:pPr>
      <w:r w:rsidRPr="003435AE">
        <w:t>We distribute bitcoin geographically in safe deposit boxes and vaults around the world</w:t>
      </w:r>
    </w:p>
    <w:p w:rsidR="00A410DE" w:rsidRPr="003435AE" w:rsidRDefault="00A410DE" w:rsidP="00A410DE">
      <w:pPr>
        <w:pStyle w:val="ListParagraph"/>
        <w:numPr>
          <w:ilvl w:val="0"/>
          <w:numId w:val="3"/>
        </w:numPr>
      </w:pPr>
      <w:r w:rsidRPr="003435AE">
        <w:t>Up to 97% of customer funds are stored offline</w:t>
      </w:r>
    </w:p>
    <w:p w:rsidR="00A410DE" w:rsidRDefault="00A410DE" w:rsidP="00A410DE">
      <w:pPr>
        <w:pStyle w:val="ListParagraph"/>
        <w:numPr>
          <w:ilvl w:val="0"/>
          <w:numId w:val="3"/>
        </w:numPr>
      </w:pPr>
      <w:r w:rsidRPr="003435AE">
        <w:t>Full API to access account and make trades</w:t>
      </w:r>
    </w:p>
    <w:p w:rsidR="00A410DE" w:rsidRPr="00260D75" w:rsidRDefault="00A410DE" w:rsidP="00A410DE">
      <w:pPr>
        <w:pStyle w:val="ListParagraph"/>
        <w:numPr>
          <w:ilvl w:val="0"/>
          <w:numId w:val="3"/>
        </w:numPr>
      </w:pPr>
      <w:r w:rsidRPr="00260D75">
        <w:t>Dollar deposits through linked bank account</w:t>
      </w:r>
    </w:p>
    <w:p w:rsidR="00A410DE" w:rsidRPr="00260D75" w:rsidRDefault="00A410DE" w:rsidP="00A410DE">
      <w:pPr>
        <w:pStyle w:val="ListParagraph"/>
        <w:numPr>
          <w:ilvl w:val="0"/>
          <w:numId w:val="3"/>
        </w:numPr>
      </w:pPr>
      <w:r w:rsidRPr="00260D75">
        <w:t>Majority of customer funds kept offline in bank vaults</w:t>
      </w:r>
    </w:p>
    <w:p w:rsidR="00A410DE" w:rsidRPr="00260D75" w:rsidRDefault="00A410DE" w:rsidP="00A410DE">
      <w:pPr>
        <w:pStyle w:val="ListParagraph"/>
        <w:numPr>
          <w:ilvl w:val="0"/>
          <w:numId w:val="3"/>
        </w:numPr>
      </w:pPr>
      <w:r w:rsidRPr="00260D75">
        <w:t>Wallets fully protected with AES-256 encryption</w:t>
      </w:r>
    </w:p>
    <w:p w:rsidR="00A410DE" w:rsidRPr="00260D75" w:rsidRDefault="00A410DE" w:rsidP="00A410DE">
      <w:pPr>
        <w:pStyle w:val="ListParagraph"/>
        <w:numPr>
          <w:ilvl w:val="0"/>
          <w:numId w:val="3"/>
        </w:numPr>
      </w:pPr>
      <w:r w:rsidRPr="00260D75">
        <w:t>Merchant tools available</w:t>
      </w:r>
    </w:p>
    <w:p w:rsidR="00A410DE" w:rsidRPr="00260D75" w:rsidRDefault="00A410DE" w:rsidP="00A410DE">
      <w:pPr>
        <w:pStyle w:val="ListParagraph"/>
        <w:numPr>
          <w:ilvl w:val="0"/>
          <w:numId w:val="3"/>
        </w:numPr>
      </w:pPr>
      <w:r w:rsidRPr="00260D75">
        <w:t>Bitcoin-only no alternative cryptocurrencies offered</w:t>
      </w:r>
    </w:p>
    <w:p w:rsidR="00A410DE" w:rsidRPr="0046387E" w:rsidRDefault="00A410DE" w:rsidP="0046387E">
      <w:pPr>
        <w:ind w:firstLine="360"/>
        <w:rPr>
          <w:b/>
        </w:rPr>
      </w:pPr>
      <w:bookmarkStart w:id="29" w:name="_Toc431153816"/>
      <w:r w:rsidRPr="0046387E">
        <w:rPr>
          <w:b/>
        </w:rPr>
        <w:t>Place</w:t>
      </w:r>
      <w:bookmarkEnd w:id="29"/>
    </w:p>
    <w:p w:rsidR="00A410DE" w:rsidRPr="00260D75" w:rsidRDefault="00A410DE" w:rsidP="00A410DE">
      <w:r>
        <w:rPr>
          <w:i/>
        </w:rPr>
        <w:t>Webpage:</w:t>
      </w:r>
      <w:r>
        <w:t xml:space="preserve">  </w:t>
      </w:r>
      <w:r w:rsidRPr="00260D75">
        <w:t>https://www.coinbase.com/</w:t>
      </w:r>
    </w:p>
    <w:p w:rsidR="00A410DE" w:rsidRPr="00F16347" w:rsidRDefault="00A410DE" w:rsidP="00A410DE">
      <w:r w:rsidRPr="00F16347">
        <w:rPr>
          <w:i/>
        </w:rPr>
        <w:t>Office location:</w:t>
      </w:r>
      <w:r w:rsidRPr="00F16347">
        <w:t xml:space="preserve">  San Francisco</w:t>
      </w:r>
    </w:p>
    <w:p w:rsidR="00A410DE" w:rsidRPr="004F2B2E" w:rsidRDefault="00A410DE" w:rsidP="00A410DE">
      <w:r w:rsidRPr="00F16347">
        <w:rPr>
          <w:i/>
        </w:rPr>
        <w:t>Customer support:</w:t>
      </w:r>
      <w:r w:rsidRPr="00F16347">
        <w:t xml:space="preserve">  Email</w:t>
      </w:r>
    </w:p>
    <w:p w:rsidR="00A410DE" w:rsidRPr="0046387E" w:rsidRDefault="00A410DE" w:rsidP="0046387E">
      <w:pPr>
        <w:ind w:firstLine="720"/>
        <w:rPr>
          <w:b/>
        </w:rPr>
      </w:pPr>
      <w:bookmarkStart w:id="30" w:name="_Toc431153817"/>
      <w:r w:rsidRPr="0046387E">
        <w:rPr>
          <w:b/>
        </w:rPr>
        <w:t>Promotion</w:t>
      </w:r>
      <w:bookmarkEnd w:id="30"/>
    </w:p>
    <w:p w:rsidR="00A410DE" w:rsidRPr="00270182" w:rsidRDefault="00A410DE" w:rsidP="00A410DE">
      <w:r w:rsidRPr="00270182">
        <w:t>Coinbase is an active participant at Bitcoin conference around the world.  In addition to promoting the exchange at conferences Coinbase use social media platforms such as; Twitter</w:t>
      </w:r>
    </w:p>
    <w:p w:rsidR="00A410DE" w:rsidRPr="00270182" w:rsidRDefault="00A410DE" w:rsidP="00A410DE">
      <w:r w:rsidRPr="00270182">
        <w:t>Facebook and Linked in.</w:t>
      </w:r>
    </w:p>
    <w:p w:rsidR="00A410DE" w:rsidRPr="0046387E" w:rsidRDefault="00A410DE" w:rsidP="0046387E">
      <w:pPr>
        <w:ind w:firstLine="720"/>
        <w:rPr>
          <w:b/>
        </w:rPr>
      </w:pPr>
      <w:bookmarkStart w:id="31" w:name="_Toc431153818"/>
      <w:r w:rsidRPr="0046387E">
        <w:rPr>
          <w:b/>
        </w:rPr>
        <w:t>Price</w:t>
      </w:r>
      <w:bookmarkEnd w:id="31"/>
    </w:p>
    <w:p w:rsidR="00A410DE" w:rsidRPr="00270182" w:rsidRDefault="00A410DE" w:rsidP="00A410DE">
      <w:r w:rsidRPr="00270182">
        <w:t>Coinbase does not charge withdraw fees.</w:t>
      </w:r>
    </w:p>
    <w:p w:rsidR="00A410DE" w:rsidRPr="00270182" w:rsidRDefault="00A410DE" w:rsidP="00A410DE">
      <w:r w:rsidRPr="00270182">
        <w:t>There is a .25% taker fee and 0% maker fee for all trades.</w:t>
      </w:r>
    </w:p>
    <w:p w:rsidR="00A410DE" w:rsidRDefault="00A410DE" w:rsidP="00A410DE">
      <w:pPr>
        <w:pStyle w:val="Heading2"/>
      </w:pPr>
      <w:bookmarkStart w:id="32" w:name="_Toc431153819"/>
      <w:bookmarkStart w:id="33" w:name="_Toc437701347"/>
      <w:proofErr w:type="spellStart"/>
      <w:r>
        <w:lastRenderedPageBreak/>
        <w:t>BTC_e</w:t>
      </w:r>
      <w:bookmarkEnd w:id="32"/>
      <w:bookmarkEnd w:id="33"/>
      <w:proofErr w:type="spellEnd"/>
    </w:p>
    <w:p w:rsidR="00A410DE" w:rsidRPr="0046387E" w:rsidRDefault="00A410DE" w:rsidP="0046387E">
      <w:pPr>
        <w:ind w:firstLine="720"/>
        <w:rPr>
          <w:b/>
        </w:rPr>
      </w:pPr>
      <w:bookmarkStart w:id="34" w:name="_Toc431153820"/>
      <w:r w:rsidRPr="0046387E">
        <w:rPr>
          <w:b/>
        </w:rPr>
        <w:t>Basic Information</w:t>
      </w:r>
      <w:bookmarkEnd w:id="34"/>
    </w:p>
    <w:p w:rsidR="00A410DE" w:rsidRPr="00EB3AD1" w:rsidRDefault="00A410DE" w:rsidP="00A410DE">
      <w:r w:rsidRPr="00C72316">
        <w:rPr>
          <w:i/>
        </w:rPr>
        <w:t>Business Name</w:t>
      </w:r>
      <w:r>
        <w:rPr>
          <w:i/>
        </w:rPr>
        <w:t>:</w:t>
      </w:r>
      <w:r>
        <w:t xml:space="preserve">  </w:t>
      </w:r>
      <w:proofErr w:type="spellStart"/>
      <w:r>
        <w:t>BTC_e</w:t>
      </w:r>
      <w:proofErr w:type="spellEnd"/>
    </w:p>
    <w:p w:rsidR="00A410DE" w:rsidRPr="00EB3AD1" w:rsidRDefault="00A410DE" w:rsidP="00A410DE">
      <w:r>
        <w:rPr>
          <w:i/>
        </w:rPr>
        <w:t xml:space="preserve">Brief History:  </w:t>
      </w:r>
      <w:r w:rsidRPr="00EB3AD1">
        <w:t xml:space="preserve">BTC-e offers a range of services not provided by Coinbase and Bitstamp, particularly trading in alternative cryptocurrencies. Since the decline of </w:t>
      </w:r>
      <w:proofErr w:type="spellStart"/>
      <w:r w:rsidRPr="00EB3AD1">
        <w:t>MtGox</w:t>
      </w:r>
      <w:proofErr w:type="spellEnd"/>
      <w:r w:rsidRPr="00EB3AD1">
        <w:t xml:space="preserve"> it has taken a larger market share and is now an extremely popular exchange, particularly in Russia where bitcoin trading is discouraged.   BTC-e is a Bulgaria-based bitcoin exchange which began trading in 2011. At first the exchange offered trading between bitcoins and multiple physical currencies including US dollars, Russian </w:t>
      </w:r>
      <w:proofErr w:type="spellStart"/>
      <w:r w:rsidRPr="00EB3AD1">
        <w:t>roubles</w:t>
      </w:r>
      <w:proofErr w:type="spellEnd"/>
      <w:r w:rsidRPr="00EB3AD1">
        <w:t xml:space="preserve"> and Euros. BTC-e also supports Litecoin, </w:t>
      </w:r>
      <w:proofErr w:type="spellStart"/>
      <w:r w:rsidRPr="00EB3AD1">
        <w:t>Namecoin</w:t>
      </w:r>
      <w:proofErr w:type="spellEnd"/>
      <w:r w:rsidRPr="00EB3AD1">
        <w:t xml:space="preserve"> and other cryptocurrencies. The site has English and Russian interfaces. These features make it one of the most international and far-reaching of the major exchanges. However, BTC-e </w:t>
      </w:r>
      <w:proofErr w:type="gramStart"/>
      <w:r w:rsidRPr="00EB3AD1">
        <w:t>effectively remains anonymous, which has</w:t>
      </w:r>
      <w:proofErr w:type="gramEnd"/>
      <w:r w:rsidRPr="00EB3AD1">
        <w:t xml:space="preserve"> led to questions about its security and the guarantees it can offer to its customers since there is a lack of transparency around ownership.  </w:t>
      </w:r>
      <w:r>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fldChar w:fldCharType="separate"/>
      </w:r>
      <w:r w:rsidRPr="00931716">
        <w:rPr>
          <w:noProof/>
        </w:rPr>
        <w:t>(“Bitcoin Exchange Guide,” n.d.)</w:t>
      </w:r>
      <w:r>
        <w:fldChar w:fldCharType="end"/>
      </w:r>
      <w:r w:rsidRPr="00EB3AD1">
        <w:t xml:space="preserve"> </w:t>
      </w:r>
    </w:p>
    <w:p w:rsidR="00A410DE" w:rsidRDefault="00A410DE" w:rsidP="00A410DE">
      <w:pPr>
        <w:rPr>
          <w:i/>
        </w:rPr>
      </w:pPr>
      <w:r>
        <w:rPr>
          <w:i/>
        </w:rPr>
        <w:t xml:space="preserve">Year Founded:  </w:t>
      </w:r>
      <w:r w:rsidRPr="00EB3AD1">
        <w:t>2011</w:t>
      </w:r>
    </w:p>
    <w:p w:rsidR="00A410DE" w:rsidRPr="0046387E" w:rsidRDefault="00A410DE" w:rsidP="0046387E">
      <w:pPr>
        <w:ind w:firstLine="360"/>
        <w:rPr>
          <w:b/>
        </w:rPr>
      </w:pPr>
      <w:bookmarkStart w:id="35" w:name="_Toc431153821"/>
      <w:r w:rsidRPr="0046387E">
        <w:rPr>
          <w:b/>
        </w:rPr>
        <w:t>Product</w:t>
      </w:r>
      <w:bookmarkEnd w:id="35"/>
    </w:p>
    <w:p w:rsidR="00A410DE" w:rsidRPr="00EB3AD1" w:rsidRDefault="00A410DE" w:rsidP="00A410DE">
      <w:pPr>
        <w:pStyle w:val="ListParagraph"/>
        <w:numPr>
          <w:ilvl w:val="0"/>
          <w:numId w:val="5"/>
        </w:numPr>
      </w:pPr>
      <w:r w:rsidRPr="00EB3AD1">
        <w:t>Trading API but no API for bitcoin withdrawals</w:t>
      </w:r>
    </w:p>
    <w:p w:rsidR="00A410DE" w:rsidRPr="00EB3AD1" w:rsidRDefault="00A410DE" w:rsidP="00A410DE">
      <w:pPr>
        <w:pStyle w:val="ListParagraph"/>
        <w:numPr>
          <w:ilvl w:val="0"/>
          <w:numId w:val="5"/>
        </w:numPr>
      </w:pPr>
      <w:proofErr w:type="spellStart"/>
      <w:r w:rsidRPr="00EB3AD1">
        <w:t>Trollbox</w:t>
      </w:r>
      <w:proofErr w:type="spellEnd"/>
      <w:r w:rsidRPr="00EB3AD1">
        <w:t xml:space="preserve"> chatroom</w:t>
      </w:r>
    </w:p>
    <w:p w:rsidR="00A410DE" w:rsidRPr="00EB3AD1" w:rsidRDefault="00A410DE" w:rsidP="00A410DE">
      <w:pPr>
        <w:pStyle w:val="ListParagraph"/>
        <w:numPr>
          <w:ilvl w:val="0"/>
          <w:numId w:val="5"/>
        </w:numPr>
      </w:pPr>
      <w:r w:rsidRPr="00EB3AD1">
        <w:t>Limit orders supported</w:t>
      </w:r>
    </w:p>
    <w:p w:rsidR="00A410DE" w:rsidRPr="00EB3AD1" w:rsidRDefault="00A410DE" w:rsidP="00A410DE">
      <w:pPr>
        <w:pStyle w:val="ListParagraph"/>
        <w:numPr>
          <w:ilvl w:val="0"/>
          <w:numId w:val="5"/>
        </w:numPr>
      </w:pPr>
      <w:r w:rsidRPr="00EB3AD1">
        <w:t>Physical cash deposits in USD and Euros through numerous methods</w:t>
      </w:r>
    </w:p>
    <w:p w:rsidR="00A410DE" w:rsidRPr="00EB3AD1" w:rsidRDefault="00A410DE" w:rsidP="00A410DE">
      <w:pPr>
        <w:pStyle w:val="ListParagraph"/>
        <w:numPr>
          <w:ilvl w:val="0"/>
          <w:numId w:val="5"/>
        </w:numPr>
      </w:pPr>
      <w:r w:rsidRPr="00EB3AD1">
        <w:t>SEPA transfers accepted</w:t>
      </w:r>
    </w:p>
    <w:p w:rsidR="00A410DE" w:rsidRPr="00EB3AD1" w:rsidRDefault="00A410DE" w:rsidP="00A410DE">
      <w:pPr>
        <w:pStyle w:val="ListParagraph"/>
        <w:numPr>
          <w:ilvl w:val="0"/>
          <w:numId w:val="5"/>
        </w:numPr>
      </w:pPr>
      <w:r w:rsidRPr="00EB3AD1">
        <w:t>Multi-option withdrawal, including PayPal</w:t>
      </w:r>
    </w:p>
    <w:p w:rsidR="00A410DE" w:rsidRPr="00EB3AD1" w:rsidRDefault="00A410DE" w:rsidP="00A410DE">
      <w:pPr>
        <w:pStyle w:val="ListParagraph"/>
        <w:numPr>
          <w:ilvl w:val="0"/>
          <w:numId w:val="5"/>
        </w:numPr>
      </w:pPr>
      <w:r w:rsidRPr="00EB3AD1">
        <w:t xml:space="preserve">Bitcoin, Litecoin, </w:t>
      </w:r>
      <w:proofErr w:type="spellStart"/>
      <w:r w:rsidRPr="00EB3AD1">
        <w:t>Namecoin</w:t>
      </w:r>
      <w:proofErr w:type="spellEnd"/>
      <w:r w:rsidRPr="00EB3AD1">
        <w:t xml:space="preserve"> and other cryptocurrency trading</w:t>
      </w:r>
    </w:p>
    <w:p w:rsidR="00A410DE" w:rsidRPr="00270182" w:rsidRDefault="00A410DE" w:rsidP="00A410DE">
      <w:proofErr w:type="spellStart"/>
      <w:r w:rsidRPr="00270182">
        <w:lastRenderedPageBreak/>
        <w:t>BTC_e</w:t>
      </w:r>
      <w:proofErr w:type="spellEnd"/>
      <w:r w:rsidRPr="00270182">
        <w:t xml:space="preserve"> offers the following trading pairs  </w:t>
      </w:r>
      <w:r>
        <w:fldChar w:fldCharType="begin" w:fldLock="1"/>
      </w:r>
      <w:r>
        <w:instrText>ADDIN CSL_CITATION { "citationItems" : [ { "id" : "ITEM-1", "itemData" : { "URL" : "https://btc-e.com/", "id" : "ITEM-1", "issued" : { "date-parts" : [ [ "0" ] ] }, "title" : "BTC_e", "type" : "webpage" }, "uris" : [ "http://www.mendeley.com/documents/?uuid=1d0841df-0d01-40a7-bd0b-4e82ede32ebe" ] } ], "mendeley" : { "formattedCitation" : "(\u201cBTC_e,\u201d n.d.)", "plainTextFormattedCitation" : "(\u201cBTC_e,\u201d n.d.)", "previouslyFormattedCitation" : "(\u201cBTC_e,\u201d n.d.)" }, "properties" : { "noteIndex" : 0 }, "schema" : "https://github.com/citation-style-language/schema/raw/master/csl-citation.json" }</w:instrText>
      </w:r>
      <w:r>
        <w:fldChar w:fldCharType="separate"/>
      </w:r>
      <w:r w:rsidRPr="00931716">
        <w:rPr>
          <w:noProof/>
        </w:rPr>
        <w:t>(“BTC_e,” n.d.)</w:t>
      </w:r>
      <w:r>
        <w:fldChar w:fldCharType="end"/>
      </w:r>
      <w:r w:rsidRPr="00270182">
        <w:t xml:space="preserve"> </w:t>
      </w:r>
    </w:p>
    <w:p w:rsidR="00A410DE" w:rsidRPr="00270182" w:rsidRDefault="00A410DE" w:rsidP="00A410DE">
      <w:pPr>
        <w:pStyle w:val="ListParagraph"/>
        <w:numPr>
          <w:ilvl w:val="0"/>
          <w:numId w:val="4"/>
        </w:numPr>
      </w:pPr>
      <w:r w:rsidRPr="00270182">
        <w:t>BTC/USD</w:t>
      </w:r>
    </w:p>
    <w:p w:rsidR="00A410DE" w:rsidRPr="00270182" w:rsidRDefault="00A410DE" w:rsidP="00A410DE">
      <w:pPr>
        <w:pStyle w:val="ListParagraph"/>
        <w:numPr>
          <w:ilvl w:val="0"/>
          <w:numId w:val="4"/>
        </w:numPr>
      </w:pPr>
      <w:r w:rsidRPr="00270182">
        <w:t>BTC/RUR</w:t>
      </w:r>
    </w:p>
    <w:p w:rsidR="00A410DE" w:rsidRPr="00270182" w:rsidRDefault="00A410DE" w:rsidP="00A410DE">
      <w:pPr>
        <w:pStyle w:val="ListParagraph"/>
        <w:numPr>
          <w:ilvl w:val="0"/>
          <w:numId w:val="4"/>
        </w:numPr>
      </w:pPr>
      <w:r w:rsidRPr="00270182">
        <w:t>BTC/EUR</w:t>
      </w:r>
    </w:p>
    <w:p w:rsidR="00A410DE" w:rsidRPr="00270182" w:rsidRDefault="00A410DE" w:rsidP="00A410DE">
      <w:pPr>
        <w:pStyle w:val="ListParagraph"/>
        <w:numPr>
          <w:ilvl w:val="0"/>
          <w:numId w:val="4"/>
        </w:numPr>
      </w:pPr>
      <w:r w:rsidRPr="00270182">
        <w:t>LTC/BTC</w:t>
      </w:r>
    </w:p>
    <w:p w:rsidR="00A410DE" w:rsidRPr="00270182" w:rsidRDefault="00A410DE" w:rsidP="00A410DE">
      <w:pPr>
        <w:pStyle w:val="ListParagraph"/>
        <w:numPr>
          <w:ilvl w:val="0"/>
          <w:numId w:val="4"/>
        </w:numPr>
      </w:pPr>
      <w:r w:rsidRPr="00270182">
        <w:t>LTC/USD</w:t>
      </w:r>
    </w:p>
    <w:p w:rsidR="00A410DE" w:rsidRPr="00270182" w:rsidRDefault="00A410DE" w:rsidP="00A410DE">
      <w:pPr>
        <w:pStyle w:val="ListParagraph"/>
        <w:numPr>
          <w:ilvl w:val="0"/>
          <w:numId w:val="4"/>
        </w:numPr>
      </w:pPr>
      <w:r w:rsidRPr="00270182">
        <w:t>LTC/RUR</w:t>
      </w:r>
    </w:p>
    <w:p w:rsidR="00A410DE" w:rsidRPr="00270182" w:rsidRDefault="00A410DE" w:rsidP="00A410DE">
      <w:pPr>
        <w:pStyle w:val="ListParagraph"/>
        <w:numPr>
          <w:ilvl w:val="0"/>
          <w:numId w:val="4"/>
        </w:numPr>
      </w:pPr>
      <w:r w:rsidRPr="00270182">
        <w:t>LTC/EUR</w:t>
      </w:r>
    </w:p>
    <w:p w:rsidR="00A410DE" w:rsidRPr="00270182" w:rsidRDefault="00A410DE" w:rsidP="00A410DE">
      <w:pPr>
        <w:pStyle w:val="ListParagraph"/>
        <w:numPr>
          <w:ilvl w:val="0"/>
          <w:numId w:val="4"/>
        </w:numPr>
      </w:pPr>
      <w:r w:rsidRPr="00270182">
        <w:t>NMC/BTC</w:t>
      </w:r>
    </w:p>
    <w:p w:rsidR="00A410DE" w:rsidRPr="00270182" w:rsidRDefault="00A410DE" w:rsidP="00A410DE">
      <w:pPr>
        <w:pStyle w:val="ListParagraph"/>
        <w:numPr>
          <w:ilvl w:val="0"/>
          <w:numId w:val="4"/>
        </w:numPr>
      </w:pPr>
      <w:r w:rsidRPr="00270182">
        <w:t>NMC/USD</w:t>
      </w:r>
    </w:p>
    <w:p w:rsidR="00A410DE" w:rsidRPr="00270182" w:rsidRDefault="00A410DE" w:rsidP="00A410DE">
      <w:pPr>
        <w:pStyle w:val="ListParagraph"/>
        <w:numPr>
          <w:ilvl w:val="0"/>
          <w:numId w:val="4"/>
        </w:numPr>
      </w:pPr>
      <w:r w:rsidRPr="00270182">
        <w:t>NVC/BTC</w:t>
      </w:r>
    </w:p>
    <w:p w:rsidR="00A410DE" w:rsidRPr="00270182" w:rsidRDefault="00A410DE" w:rsidP="00A410DE">
      <w:pPr>
        <w:pStyle w:val="ListParagraph"/>
        <w:numPr>
          <w:ilvl w:val="0"/>
          <w:numId w:val="4"/>
        </w:numPr>
      </w:pPr>
      <w:r w:rsidRPr="00270182">
        <w:t>NVC/USD</w:t>
      </w:r>
    </w:p>
    <w:p w:rsidR="00A410DE" w:rsidRPr="00270182" w:rsidRDefault="00A410DE" w:rsidP="00A410DE">
      <w:pPr>
        <w:pStyle w:val="ListParagraph"/>
        <w:numPr>
          <w:ilvl w:val="0"/>
          <w:numId w:val="4"/>
        </w:numPr>
      </w:pPr>
      <w:r w:rsidRPr="00270182">
        <w:t>USD/RUR</w:t>
      </w:r>
    </w:p>
    <w:p w:rsidR="00A410DE" w:rsidRPr="00270182" w:rsidRDefault="00A410DE" w:rsidP="00A410DE">
      <w:pPr>
        <w:pStyle w:val="ListParagraph"/>
        <w:numPr>
          <w:ilvl w:val="0"/>
          <w:numId w:val="4"/>
        </w:numPr>
      </w:pPr>
      <w:r w:rsidRPr="00270182">
        <w:t>EUR/USD</w:t>
      </w:r>
    </w:p>
    <w:p w:rsidR="00A410DE" w:rsidRPr="00270182" w:rsidRDefault="00A410DE" w:rsidP="00A410DE">
      <w:pPr>
        <w:pStyle w:val="ListParagraph"/>
        <w:numPr>
          <w:ilvl w:val="0"/>
          <w:numId w:val="4"/>
        </w:numPr>
      </w:pPr>
      <w:r w:rsidRPr="00270182">
        <w:t>EUR/RUR</w:t>
      </w:r>
    </w:p>
    <w:p w:rsidR="00A410DE" w:rsidRPr="00270182" w:rsidRDefault="00A410DE" w:rsidP="00A410DE">
      <w:pPr>
        <w:pStyle w:val="ListParagraph"/>
        <w:numPr>
          <w:ilvl w:val="0"/>
          <w:numId w:val="4"/>
        </w:numPr>
      </w:pPr>
      <w:r w:rsidRPr="00270182">
        <w:t>PPC/BTC</w:t>
      </w:r>
    </w:p>
    <w:p w:rsidR="00A410DE" w:rsidRPr="00270182" w:rsidRDefault="00A410DE" w:rsidP="00A410DE">
      <w:pPr>
        <w:pStyle w:val="ListParagraph"/>
        <w:numPr>
          <w:ilvl w:val="0"/>
          <w:numId w:val="4"/>
        </w:numPr>
      </w:pPr>
      <w:r w:rsidRPr="00270182">
        <w:t>PPC/USD</w:t>
      </w:r>
    </w:p>
    <w:p w:rsidR="00A410DE" w:rsidRPr="0046387E" w:rsidRDefault="00A410DE" w:rsidP="0046387E">
      <w:pPr>
        <w:ind w:firstLine="360"/>
        <w:rPr>
          <w:b/>
        </w:rPr>
      </w:pPr>
      <w:bookmarkStart w:id="36" w:name="_Toc431153822"/>
      <w:r w:rsidRPr="0046387E">
        <w:rPr>
          <w:b/>
        </w:rPr>
        <w:t>Place</w:t>
      </w:r>
      <w:bookmarkEnd w:id="36"/>
    </w:p>
    <w:p w:rsidR="00A410DE" w:rsidRPr="00EB3AD1" w:rsidRDefault="00A410DE" w:rsidP="00A410DE">
      <w:r>
        <w:rPr>
          <w:i/>
        </w:rPr>
        <w:t>Webpage:</w:t>
      </w:r>
      <w:r>
        <w:t xml:space="preserve">  </w:t>
      </w:r>
      <w:r w:rsidRPr="00EB3AD1">
        <w:t>https://btc-e.com/</w:t>
      </w:r>
    </w:p>
    <w:p w:rsidR="00A410DE" w:rsidRDefault="00A410DE" w:rsidP="00A410DE">
      <w:pPr>
        <w:rPr>
          <w:i/>
        </w:rPr>
      </w:pPr>
      <w:r>
        <w:rPr>
          <w:i/>
        </w:rPr>
        <w:t xml:space="preserve">Office location:  </w:t>
      </w:r>
      <w:r>
        <w:t>I</w:t>
      </w:r>
      <w:r w:rsidRPr="00EB3AD1">
        <w:t>ts exact location is unknown. Some critics have suggested that it is really based in Russia, rather than Bulgaria</w:t>
      </w:r>
      <w:r>
        <w:t>.</w:t>
      </w:r>
    </w:p>
    <w:p w:rsidR="00A410DE" w:rsidRPr="004F2B2E" w:rsidRDefault="00A410DE" w:rsidP="00A410DE">
      <w:r>
        <w:rPr>
          <w:i/>
        </w:rPr>
        <w:t>Customer support:</w:t>
      </w:r>
      <w:r>
        <w:t xml:space="preserve">  Email, online chat</w:t>
      </w:r>
    </w:p>
    <w:p w:rsidR="00A410DE" w:rsidRPr="0046387E" w:rsidRDefault="00A410DE" w:rsidP="0046387E">
      <w:pPr>
        <w:ind w:firstLine="720"/>
        <w:rPr>
          <w:b/>
        </w:rPr>
      </w:pPr>
      <w:bookmarkStart w:id="37" w:name="_Toc431153823"/>
      <w:r w:rsidRPr="0046387E">
        <w:rPr>
          <w:b/>
        </w:rPr>
        <w:t>Promotion</w:t>
      </w:r>
      <w:bookmarkEnd w:id="37"/>
    </w:p>
    <w:p w:rsidR="00A410DE" w:rsidRPr="00270182" w:rsidRDefault="00A410DE" w:rsidP="00A410DE">
      <w:proofErr w:type="spellStart"/>
      <w:r w:rsidRPr="00EB3AD1">
        <w:lastRenderedPageBreak/>
        <w:t>BTC_e</w:t>
      </w:r>
      <w:proofErr w:type="spellEnd"/>
      <w:r w:rsidRPr="00EB3AD1">
        <w:t xml:space="preserve"> uses Facebook and Twitter</w:t>
      </w:r>
      <w:r>
        <w:t xml:space="preserve"> as well as posts on Reddit bitcoin boards</w:t>
      </w:r>
    </w:p>
    <w:p w:rsidR="00A410DE" w:rsidRPr="0046387E" w:rsidRDefault="00A410DE" w:rsidP="0046387E">
      <w:pPr>
        <w:ind w:firstLine="720"/>
        <w:rPr>
          <w:b/>
        </w:rPr>
      </w:pPr>
      <w:bookmarkStart w:id="38" w:name="_Toc431153824"/>
      <w:r w:rsidRPr="0046387E">
        <w:rPr>
          <w:b/>
        </w:rPr>
        <w:t>Price</w:t>
      </w:r>
      <w:bookmarkEnd w:id="38"/>
    </w:p>
    <w:p w:rsidR="00A410DE" w:rsidRPr="002A180E" w:rsidRDefault="00A410DE" w:rsidP="00A410DE">
      <w:r w:rsidRPr="002A180E">
        <w:t>BTC withdraw fee:  0.01 BTC</w:t>
      </w:r>
    </w:p>
    <w:p w:rsidR="00A410DE" w:rsidRPr="002A180E" w:rsidRDefault="00A410DE" w:rsidP="00A410DE">
      <w:r w:rsidRPr="002A180E">
        <w:t>Transaction fee:  .2% - .5%</w:t>
      </w:r>
    </w:p>
    <w:p w:rsidR="00A410DE" w:rsidRDefault="00A410DE" w:rsidP="00A410DE">
      <w:pPr>
        <w:pStyle w:val="Heading2"/>
      </w:pPr>
      <w:bookmarkStart w:id="39" w:name="_Toc431153825"/>
      <w:bookmarkStart w:id="40" w:name="_Toc437701348"/>
      <w:proofErr w:type="spellStart"/>
      <w:r>
        <w:t>LakeBTC</w:t>
      </w:r>
      <w:bookmarkEnd w:id="39"/>
      <w:bookmarkEnd w:id="40"/>
      <w:proofErr w:type="spellEnd"/>
    </w:p>
    <w:p w:rsidR="00A410DE" w:rsidRPr="0046387E" w:rsidRDefault="00A410DE" w:rsidP="0046387E">
      <w:pPr>
        <w:ind w:firstLine="720"/>
        <w:rPr>
          <w:b/>
        </w:rPr>
      </w:pPr>
      <w:bookmarkStart w:id="41" w:name="_Toc431153826"/>
      <w:r w:rsidRPr="0046387E">
        <w:rPr>
          <w:b/>
        </w:rPr>
        <w:t>Basic Information</w:t>
      </w:r>
      <w:bookmarkEnd w:id="41"/>
    </w:p>
    <w:p w:rsidR="00A410DE" w:rsidRPr="00DE33F0" w:rsidRDefault="00A410DE" w:rsidP="00A410DE">
      <w:r w:rsidRPr="00C72316">
        <w:rPr>
          <w:i/>
        </w:rPr>
        <w:t>Business Name</w:t>
      </w:r>
      <w:r>
        <w:rPr>
          <w:i/>
        </w:rPr>
        <w:t xml:space="preserve">:  </w:t>
      </w:r>
      <w:proofErr w:type="spellStart"/>
      <w:r>
        <w:t>LakeBTC</w:t>
      </w:r>
      <w:proofErr w:type="spellEnd"/>
    </w:p>
    <w:p w:rsidR="00A410DE" w:rsidRPr="00DE33F0" w:rsidRDefault="00A410DE" w:rsidP="00A410DE">
      <w:pPr>
        <w:rPr>
          <w:i/>
        </w:rPr>
      </w:pPr>
      <w:r>
        <w:rPr>
          <w:i/>
        </w:rPr>
        <w:t xml:space="preserve">Brief History:  </w:t>
      </w:r>
      <w:proofErr w:type="spellStart"/>
      <w:r w:rsidRPr="00DE33F0">
        <w:t>LakeBTC</w:t>
      </w:r>
      <w:proofErr w:type="spellEnd"/>
      <w:r w:rsidRPr="00DE33F0">
        <w:t xml:space="preserve"> project was started in early 2013 as a virtual bitcoin exchange initially for traders and other financial professionals. Later that year, the exchange was incorporated and operated under the current domain name. </w:t>
      </w:r>
      <w:proofErr w:type="spellStart"/>
      <w:r w:rsidRPr="00DE33F0">
        <w:t>LakeBTC</w:t>
      </w:r>
      <w:proofErr w:type="spellEnd"/>
      <w:r w:rsidRPr="00DE33F0">
        <w:t xml:space="preserve"> is currently owned by Lake Investments Limited (BVI), with Shanghai Trading IT, Inc. providing technical and customer support.  To protect your fund, we implemented a number of rigorous mechanisms including SSL encryption, cold storage, 2-step verification, SMS withdrawal confirmation, trade notifications and so on. </w:t>
      </w:r>
      <w:r>
        <w:fldChar w:fldCharType="begin" w:fldLock="1"/>
      </w:r>
      <w:r>
        <w:instrText>ADDIN CSL_CITATION { "citationItems" : [ { "id" : "ITEM-1", "itemData" : { "URL" : "https://www.lakebtc.com/", "id" : "ITEM-1", "issued" : { "date-parts" : [ [ "0" ] ] }, "title" : "LakeBTC", "type" : "webpage" }, "uris" : [ "http://www.mendeley.com/documents/?uuid=7bed617f-6fa4-4563-ace0-c78ec856c744" ] } ], "mendeley" : { "formattedCitation" : "(\u201cLakeBTC,\u201d n.d.)", "plainTextFormattedCitation" : "(\u201cLakeBTC,\u201d n.d.)", "previouslyFormattedCitation" : "(\u201cLakeBTC,\u201d n.d.)" }, "properties" : { "noteIndex" : 0 }, "schema" : "https://github.com/citation-style-language/schema/raw/master/csl-citation.json" }</w:instrText>
      </w:r>
      <w:r>
        <w:fldChar w:fldCharType="separate"/>
      </w:r>
      <w:r w:rsidRPr="00931716">
        <w:rPr>
          <w:noProof/>
        </w:rPr>
        <w:t>(“LakeBTC,” n.d.)</w:t>
      </w:r>
      <w:r>
        <w:fldChar w:fldCharType="end"/>
      </w:r>
      <w:r w:rsidRPr="00DE33F0">
        <w:rPr>
          <w:i/>
        </w:rPr>
        <w:t xml:space="preserve"> </w:t>
      </w:r>
    </w:p>
    <w:p w:rsidR="00A410DE" w:rsidRPr="00DE33F0" w:rsidRDefault="00A410DE" w:rsidP="00A410DE">
      <w:r>
        <w:rPr>
          <w:i/>
        </w:rPr>
        <w:t xml:space="preserve">Ownership: </w:t>
      </w:r>
      <w:r>
        <w:t xml:space="preserve">Thomas </w:t>
      </w:r>
      <w:proofErr w:type="spellStart"/>
      <w:r>
        <w:t>Xie</w:t>
      </w:r>
      <w:proofErr w:type="spellEnd"/>
    </w:p>
    <w:p w:rsidR="00A410DE" w:rsidRPr="00DE33F0" w:rsidRDefault="00A410DE" w:rsidP="00A410DE">
      <w:r>
        <w:rPr>
          <w:i/>
        </w:rPr>
        <w:t>Year Founded:</w:t>
      </w:r>
      <w:r>
        <w:t xml:space="preserve">  2013</w:t>
      </w:r>
    </w:p>
    <w:p w:rsidR="00A410DE" w:rsidRPr="0046387E" w:rsidRDefault="00A410DE" w:rsidP="0046387E">
      <w:pPr>
        <w:ind w:firstLine="360"/>
        <w:rPr>
          <w:b/>
        </w:rPr>
      </w:pPr>
      <w:bookmarkStart w:id="42" w:name="_Toc431153827"/>
      <w:r w:rsidRPr="0046387E">
        <w:rPr>
          <w:b/>
        </w:rPr>
        <w:t>Product</w:t>
      </w:r>
      <w:bookmarkEnd w:id="42"/>
    </w:p>
    <w:p w:rsidR="00A410DE" w:rsidRPr="00DE33F0" w:rsidRDefault="00A410DE" w:rsidP="00C90D74">
      <w:pPr>
        <w:pStyle w:val="ListParagraph"/>
        <w:numPr>
          <w:ilvl w:val="0"/>
          <w:numId w:val="6"/>
        </w:numPr>
      </w:pPr>
      <w:proofErr w:type="spellStart"/>
      <w:r w:rsidRPr="00DE33F0">
        <w:t>LakeBTC</w:t>
      </w:r>
      <w:proofErr w:type="spellEnd"/>
      <w:r w:rsidRPr="00DE33F0">
        <w:t xml:space="preserve"> also provides bitcoin wallet service to all accounts.</w:t>
      </w:r>
    </w:p>
    <w:p w:rsidR="00A410DE" w:rsidRPr="00DE33F0" w:rsidRDefault="00A410DE" w:rsidP="00C90D74">
      <w:pPr>
        <w:pStyle w:val="ListParagraph"/>
        <w:numPr>
          <w:ilvl w:val="0"/>
          <w:numId w:val="6"/>
        </w:numPr>
      </w:pPr>
      <w:r w:rsidRPr="00DE33F0">
        <w:t>SMS withdrawal confirmations and trade notifications</w:t>
      </w:r>
    </w:p>
    <w:p w:rsidR="00A410DE" w:rsidRPr="00DE33F0" w:rsidRDefault="00A410DE" w:rsidP="00C90D74">
      <w:pPr>
        <w:pStyle w:val="ListParagraph"/>
        <w:numPr>
          <w:ilvl w:val="0"/>
          <w:numId w:val="6"/>
        </w:numPr>
      </w:pPr>
      <w:r w:rsidRPr="00DE33F0">
        <w:t>SSL encryption, cold storage, 2-step verification,</w:t>
      </w:r>
    </w:p>
    <w:p w:rsidR="00A410DE" w:rsidRPr="00DE33F0" w:rsidRDefault="00A410DE" w:rsidP="00C90D74">
      <w:pPr>
        <w:pStyle w:val="ListParagraph"/>
        <w:numPr>
          <w:ilvl w:val="0"/>
          <w:numId w:val="6"/>
        </w:numPr>
      </w:pPr>
      <w:r w:rsidRPr="00DE33F0">
        <w:t>Highly-secure market data and trading API's for advanced users</w:t>
      </w:r>
    </w:p>
    <w:p w:rsidR="00A410DE" w:rsidRPr="0046387E" w:rsidRDefault="00A410DE" w:rsidP="0046387E">
      <w:pPr>
        <w:ind w:firstLine="360"/>
        <w:rPr>
          <w:b/>
        </w:rPr>
      </w:pPr>
      <w:bookmarkStart w:id="43" w:name="_Toc431153828"/>
      <w:r w:rsidRPr="0046387E">
        <w:rPr>
          <w:b/>
        </w:rPr>
        <w:t>Place</w:t>
      </w:r>
      <w:bookmarkEnd w:id="43"/>
    </w:p>
    <w:p w:rsidR="00A410DE" w:rsidRPr="00DE33F0" w:rsidRDefault="00A410DE" w:rsidP="00A410DE">
      <w:r>
        <w:rPr>
          <w:i/>
        </w:rPr>
        <w:t xml:space="preserve">Webpage:  </w:t>
      </w:r>
      <w:r w:rsidRPr="00DE33F0">
        <w:t>https://www.lakebtc.com/</w:t>
      </w:r>
    </w:p>
    <w:p w:rsidR="00A410DE" w:rsidRPr="00051094" w:rsidRDefault="00A410DE" w:rsidP="00A410DE">
      <w:r>
        <w:rPr>
          <w:i/>
        </w:rPr>
        <w:lastRenderedPageBreak/>
        <w:t xml:space="preserve">Office location: </w:t>
      </w:r>
      <w:r w:rsidRPr="00051094">
        <w:rPr>
          <w:i/>
        </w:rPr>
        <w:t xml:space="preserve"> </w:t>
      </w:r>
      <w:r w:rsidRPr="00051094">
        <w:t>Shanghai</w:t>
      </w:r>
    </w:p>
    <w:p w:rsidR="00A410DE" w:rsidRPr="00051094" w:rsidRDefault="00A410DE" w:rsidP="00A410DE">
      <w:r>
        <w:rPr>
          <w:i/>
        </w:rPr>
        <w:t>Customer support:</w:t>
      </w:r>
      <w:r>
        <w:t xml:space="preserve">   Email, Phone or Twitter</w:t>
      </w:r>
    </w:p>
    <w:p w:rsidR="00A410DE" w:rsidRPr="0046387E" w:rsidRDefault="00A410DE" w:rsidP="0046387E">
      <w:pPr>
        <w:ind w:firstLine="720"/>
        <w:rPr>
          <w:b/>
        </w:rPr>
      </w:pPr>
      <w:bookmarkStart w:id="44" w:name="_Toc431153829"/>
      <w:r w:rsidRPr="0046387E">
        <w:rPr>
          <w:b/>
        </w:rPr>
        <w:t>Promotion</w:t>
      </w:r>
      <w:bookmarkEnd w:id="44"/>
    </w:p>
    <w:p w:rsidR="00A410DE" w:rsidRPr="00DE33F0" w:rsidRDefault="00A410DE" w:rsidP="00A410DE">
      <w:proofErr w:type="spellStart"/>
      <w:r>
        <w:t>LakeBTC</w:t>
      </w:r>
      <w:proofErr w:type="spellEnd"/>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45" w:name="_Toc431153830"/>
      <w:r w:rsidRPr="0046387E">
        <w:rPr>
          <w:b/>
        </w:rPr>
        <w:t>Price</w:t>
      </w:r>
      <w:bookmarkEnd w:id="45"/>
    </w:p>
    <w:p w:rsidR="00A410DE" w:rsidRPr="00051094" w:rsidRDefault="00A410DE" w:rsidP="00A410DE">
      <w:r>
        <w:t>Taker t</w:t>
      </w:r>
      <w:r w:rsidRPr="00051094">
        <w:t>rading fees are a flat 0.2%</w:t>
      </w:r>
    </w:p>
    <w:p w:rsidR="00A410DE" w:rsidRPr="00051094" w:rsidRDefault="00A410DE" w:rsidP="00A410DE">
      <w:r w:rsidRPr="00051094">
        <w:t>Maker fees d</w:t>
      </w:r>
      <w:r>
        <w:t>epend on previous 30 day volume</w:t>
      </w:r>
    </w:p>
    <w:tbl>
      <w:tblPr>
        <w:tblW w:w="3680" w:type="dxa"/>
        <w:tblInd w:w="93" w:type="dxa"/>
        <w:tblLook w:val="04A0" w:firstRow="1" w:lastRow="0" w:firstColumn="1" w:lastColumn="0" w:noHBand="0" w:noVBand="1"/>
      </w:tblPr>
      <w:tblGrid>
        <w:gridCol w:w="2460"/>
        <w:gridCol w:w="1220"/>
      </w:tblGrid>
      <w:tr w:rsidR="00A410DE" w:rsidRPr="00051094" w:rsidTr="00C12FA7">
        <w:trPr>
          <w:trHeight w:val="499"/>
          <w:tblHeader/>
        </w:trPr>
        <w:tc>
          <w:tcPr>
            <w:tcW w:w="24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51094" w:rsidRDefault="00A410DE" w:rsidP="00C12FA7">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30 day Volume</w:t>
            </w:r>
          </w:p>
        </w:tc>
        <w:tc>
          <w:tcPr>
            <w:tcW w:w="122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51094" w:rsidRDefault="00A410DE" w:rsidP="00C12FA7">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Fee</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20,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0%</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15,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2%</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6,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4%</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3,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6%</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5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10%</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lt; 5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15%</w:t>
            </w:r>
          </w:p>
        </w:tc>
      </w:tr>
    </w:tbl>
    <w:p w:rsidR="00A410DE" w:rsidRDefault="00A410DE" w:rsidP="00A410DE">
      <w:pPr>
        <w:rPr>
          <w:color w:val="E36C0A" w:themeColor="accent6" w:themeShade="BF"/>
        </w:rPr>
      </w:pPr>
    </w:p>
    <w:p w:rsidR="00A410DE" w:rsidRPr="00051094" w:rsidRDefault="00A410DE" w:rsidP="00A410DE">
      <w:r>
        <w:t>Withdraw</w:t>
      </w:r>
      <w:r w:rsidRPr="00051094">
        <w:t xml:space="preserve"> fees</w:t>
      </w:r>
    </w:p>
    <w:tbl>
      <w:tblPr>
        <w:tblW w:w="3680" w:type="dxa"/>
        <w:tblInd w:w="93" w:type="dxa"/>
        <w:tblLook w:val="04A0" w:firstRow="1" w:lastRow="0" w:firstColumn="1" w:lastColumn="0" w:noHBand="0" w:noVBand="1"/>
      </w:tblPr>
      <w:tblGrid>
        <w:gridCol w:w="2460"/>
        <w:gridCol w:w="1220"/>
      </w:tblGrid>
      <w:tr w:rsidR="00A410DE" w:rsidRPr="00051094" w:rsidTr="00C12FA7">
        <w:trPr>
          <w:trHeight w:val="499"/>
        </w:trPr>
        <w:tc>
          <w:tcPr>
            <w:tcW w:w="24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51094" w:rsidRDefault="00A410DE" w:rsidP="00C12FA7">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30 day Volume</w:t>
            </w:r>
          </w:p>
        </w:tc>
        <w:tc>
          <w:tcPr>
            <w:tcW w:w="122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51094" w:rsidRDefault="00A410DE" w:rsidP="00C12FA7">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Fee</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15,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10%</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6,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20%</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lt; 6,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30%</w:t>
            </w:r>
          </w:p>
        </w:tc>
      </w:tr>
    </w:tbl>
    <w:p w:rsidR="00A410DE" w:rsidRDefault="00A410DE" w:rsidP="00A410DE">
      <w:pPr>
        <w:rPr>
          <w:color w:val="E36C0A" w:themeColor="accent6" w:themeShade="BF"/>
        </w:rPr>
      </w:pPr>
    </w:p>
    <w:p w:rsidR="00A410DE" w:rsidRPr="00051094" w:rsidRDefault="00A410DE" w:rsidP="00A410DE">
      <w:r w:rsidRPr="00051094">
        <w:t>No deposit fees</w:t>
      </w:r>
    </w:p>
    <w:p w:rsidR="00A410DE" w:rsidRDefault="00A410DE" w:rsidP="00A410DE">
      <w:pPr>
        <w:pStyle w:val="Heading2"/>
      </w:pPr>
      <w:bookmarkStart w:id="46" w:name="_Toc431153831"/>
      <w:bookmarkStart w:id="47" w:name="_Toc437701349"/>
      <w:proofErr w:type="spellStart"/>
      <w:r>
        <w:lastRenderedPageBreak/>
        <w:t>OkCoin_Intl</w:t>
      </w:r>
      <w:bookmarkEnd w:id="46"/>
      <w:bookmarkEnd w:id="47"/>
      <w:proofErr w:type="spellEnd"/>
    </w:p>
    <w:p w:rsidR="00A410DE" w:rsidRPr="0046387E" w:rsidRDefault="00A410DE" w:rsidP="0046387E">
      <w:pPr>
        <w:ind w:firstLine="720"/>
        <w:rPr>
          <w:b/>
        </w:rPr>
      </w:pPr>
      <w:bookmarkStart w:id="48" w:name="_Toc431153832"/>
      <w:r w:rsidRPr="0046387E">
        <w:rPr>
          <w:b/>
        </w:rPr>
        <w:t>Basic Information</w:t>
      </w:r>
      <w:bookmarkEnd w:id="48"/>
    </w:p>
    <w:p w:rsidR="00A410DE" w:rsidRPr="00FA6908" w:rsidRDefault="00A410DE" w:rsidP="00A410DE">
      <w:r w:rsidRPr="00C72316">
        <w:rPr>
          <w:i/>
        </w:rPr>
        <w:t>Business Name</w:t>
      </w:r>
      <w:r>
        <w:rPr>
          <w:i/>
        </w:rPr>
        <w:t>:</w:t>
      </w:r>
      <w:r>
        <w:rPr>
          <w:color w:val="E36C0A" w:themeColor="accent6" w:themeShade="BF"/>
        </w:rPr>
        <w:t xml:space="preserve">  </w:t>
      </w:r>
      <w:proofErr w:type="spellStart"/>
      <w:r w:rsidRPr="00FA6908">
        <w:t>OkCoin_Intl</w:t>
      </w:r>
      <w:proofErr w:type="spellEnd"/>
    </w:p>
    <w:p w:rsidR="00A410DE" w:rsidRPr="00FA6908" w:rsidRDefault="00A410DE" w:rsidP="00A410DE">
      <w:r>
        <w:rPr>
          <w:i/>
        </w:rPr>
        <w:t xml:space="preserve">Brief History:  </w:t>
      </w:r>
      <w:r w:rsidRPr="00FA6908">
        <w:t xml:space="preserve">OKCoin.com is a worldwide digital currency trading platform founded in 2013. In early March 2014, </w:t>
      </w:r>
      <w:proofErr w:type="spellStart"/>
      <w:r w:rsidRPr="00FA6908">
        <w:t>OKCoin</w:t>
      </w:r>
      <w:proofErr w:type="spellEnd"/>
      <w:r w:rsidRPr="00FA6908">
        <w:t xml:space="preserve"> reached a BTC transaction volume of roughly 293,000 BTC and an LTC transaction volume of roughly 12.9 million LTC. This is the highest crypto-currency transaction volume that any exchange, the world over, has ever had. They constantly strive to provide their users with the best system, products, and services in the industry.  </w:t>
      </w:r>
      <w:proofErr w:type="spellStart"/>
      <w:r w:rsidRPr="00FA6908">
        <w:t>OkCoin_Intl</w:t>
      </w:r>
      <w:proofErr w:type="spellEnd"/>
      <w:r w:rsidRPr="00FA6908">
        <w:t xml:space="preserve"> employ a team that is young, professional, meticulous, dedicated, and thirsty for success. Their team consists of employees with extensive experience working at Google, Alibaba, Baidu, IBM, Microsoft, and other industry leading companies.</w:t>
      </w:r>
      <w:r>
        <w:fldChar w:fldCharType="begin" w:fldLock="1"/>
      </w:r>
      <w:r>
        <w:instrText>ADDIN CSL_CITATION { "citationItems" : [ { "id" : "ITEM-1", "itemData" : { "URL" : "https://www.okcoin.com/", "id" : "ITEM-1", "issued" : { "date-parts" : [ [ "0" ] ] }, "title" : "OkCoin_Intl", "type" : "webpage" }, "uris" : [ "http://www.mendeley.com/documents/?uuid=e1e37bfb-bcd8-4103-9f31-ff190b474f32" ] } ], "mendeley" : { "formattedCitation" : "(\u201cOkCoin_Intl,\u201d n.d.)", "plainTextFormattedCitation" : "(\u201cOkCoin_Intl,\u201d n.d.)", "previouslyFormattedCitation" : "(\u201cOkCoin_Intl,\u201d n.d.)" }, "properties" : { "noteIndex" : 0 }, "schema" : "https://github.com/citation-style-language/schema/raw/master/csl-citation.json" }</w:instrText>
      </w:r>
      <w:r>
        <w:fldChar w:fldCharType="separate"/>
      </w:r>
      <w:r w:rsidRPr="00931716">
        <w:rPr>
          <w:noProof/>
        </w:rPr>
        <w:t>(“OkCoin_Intl,” n.d.)</w:t>
      </w:r>
      <w:r>
        <w:fldChar w:fldCharType="end"/>
      </w:r>
      <w:r w:rsidRPr="00FA6908">
        <w:t xml:space="preserve"> </w:t>
      </w:r>
    </w:p>
    <w:p w:rsidR="00A410DE" w:rsidRPr="00165B54" w:rsidRDefault="00A410DE" w:rsidP="00A410DE">
      <w:r w:rsidRPr="00165B54">
        <w:rPr>
          <w:i/>
        </w:rPr>
        <w:t xml:space="preserve">Number of Employees:  </w:t>
      </w:r>
      <w:r w:rsidRPr="00165B54">
        <w:t>51-200 employees</w:t>
      </w:r>
      <w:r>
        <w:t xml:space="preserve"> </w:t>
      </w:r>
      <w:r>
        <w:fldChar w:fldCharType="begin" w:fldLock="1"/>
      </w:r>
      <w:r>
        <w:instrText>ADDIN CSL_CITATION { "citationItems" : [ { "id" : "ITEM-1", "itemData" : { "URL" : "https://www.linkedin.com/company/okcoin", "id" : "ITEM-1", "issued" : { "date-parts" : [ [ "0" ] ] }, "title" : "OkCoin LinkedIn", "type" : "webpage" }, "uris" : [ "http://www.mendeley.com/documents/?uuid=728dce8c-0c70-4146-a1a8-2be32bf2fbf4" ] } ], "mendeley" : { "formattedCitation" : "(\u201cOkCoin LinkedIn,\u201d n.d.)", "plainTextFormattedCitation" : "(\u201cOkCoin LinkedIn,\u201d n.d.)", "previouslyFormattedCitation" : "(\u201cOkCoin LinkedIn,\u201d n.d.)" }, "properties" : { "noteIndex" : 0 }, "schema" : "https://github.com/citation-style-language/schema/raw/master/csl-citation.json" }</w:instrText>
      </w:r>
      <w:r>
        <w:fldChar w:fldCharType="separate"/>
      </w:r>
      <w:r w:rsidRPr="00165B54">
        <w:rPr>
          <w:noProof/>
        </w:rPr>
        <w:t>(“OkCoin LinkedIn,” n.d.)</w:t>
      </w:r>
      <w:r>
        <w:fldChar w:fldCharType="end"/>
      </w:r>
    </w:p>
    <w:p w:rsidR="00A410DE" w:rsidRPr="003644E9" w:rsidRDefault="00A410DE" w:rsidP="00A410DE">
      <w:r>
        <w:rPr>
          <w:i/>
        </w:rPr>
        <w:t xml:space="preserve">CEO:  </w:t>
      </w:r>
      <w:r w:rsidRPr="003644E9">
        <w:t xml:space="preserve"> </w:t>
      </w:r>
      <w:proofErr w:type="spellStart"/>
      <w:r w:rsidRPr="003644E9">
        <w:t>Mingxing</w:t>
      </w:r>
      <w:proofErr w:type="spellEnd"/>
      <w:r w:rsidRPr="003644E9">
        <w:t xml:space="preserve"> Xu</w:t>
      </w:r>
    </w:p>
    <w:p w:rsidR="00A410DE" w:rsidRPr="003644E9" w:rsidRDefault="00A410DE" w:rsidP="00A410DE">
      <w:r>
        <w:rPr>
          <w:i/>
        </w:rPr>
        <w:t xml:space="preserve">Year Founded:  </w:t>
      </w:r>
      <w:r>
        <w:t>2013</w:t>
      </w:r>
    </w:p>
    <w:p w:rsidR="00A410DE" w:rsidRPr="0046387E" w:rsidRDefault="00A410DE" w:rsidP="0046387E">
      <w:pPr>
        <w:ind w:firstLine="360"/>
        <w:rPr>
          <w:b/>
        </w:rPr>
      </w:pPr>
      <w:bookmarkStart w:id="49" w:name="_Toc431153833"/>
      <w:r w:rsidRPr="0046387E">
        <w:rPr>
          <w:b/>
        </w:rPr>
        <w:t>Product</w:t>
      </w:r>
      <w:bookmarkEnd w:id="49"/>
    </w:p>
    <w:p w:rsidR="00A410DE" w:rsidRPr="00FA6908" w:rsidRDefault="00A410DE" w:rsidP="00C90D74">
      <w:pPr>
        <w:pStyle w:val="ListParagraph"/>
        <w:numPr>
          <w:ilvl w:val="0"/>
          <w:numId w:val="7"/>
        </w:numPr>
      </w:pPr>
      <w:r w:rsidRPr="00FA6908">
        <w:t>We use distributed cluster technology to ensure we are always online</w:t>
      </w:r>
    </w:p>
    <w:p w:rsidR="00A410DE" w:rsidRPr="00FA6908" w:rsidRDefault="00A410DE" w:rsidP="00C90D74">
      <w:pPr>
        <w:pStyle w:val="ListParagraph"/>
        <w:numPr>
          <w:ilvl w:val="0"/>
          <w:numId w:val="7"/>
        </w:numPr>
      </w:pPr>
      <w:r w:rsidRPr="00FA6908">
        <w:t>Except for a very small portion, all Bitcoins are stored in an offline account</w:t>
      </w:r>
    </w:p>
    <w:p w:rsidR="00A410DE" w:rsidRPr="00FA6908" w:rsidRDefault="00A410DE" w:rsidP="00C90D74">
      <w:pPr>
        <w:pStyle w:val="ListParagraph"/>
        <w:numPr>
          <w:ilvl w:val="0"/>
          <w:numId w:val="7"/>
        </w:numPr>
      </w:pPr>
      <w:r w:rsidRPr="00FA6908">
        <w:t>All transmitted data goes through 128 bit encryption</w:t>
      </w:r>
    </w:p>
    <w:p w:rsidR="00A410DE" w:rsidRPr="00FA6908" w:rsidRDefault="00A410DE" w:rsidP="00C90D74">
      <w:pPr>
        <w:pStyle w:val="ListParagraph"/>
        <w:numPr>
          <w:ilvl w:val="0"/>
          <w:numId w:val="7"/>
        </w:numPr>
      </w:pPr>
      <w:r w:rsidRPr="00FA6908">
        <w:t>Multi-platform: Web platform, mobile app and API</w:t>
      </w:r>
    </w:p>
    <w:p w:rsidR="00A410DE" w:rsidRPr="00FA6908" w:rsidRDefault="00A410DE" w:rsidP="00C90D74">
      <w:pPr>
        <w:pStyle w:val="ListParagraph"/>
        <w:numPr>
          <w:ilvl w:val="0"/>
          <w:numId w:val="7"/>
        </w:numPr>
      </w:pPr>
      <w:r w:rsidRPr="00FA6908">
        <w:t>Margin Trading</w:t>
      </w:r>
    </w:p>
    <w:p w:rsidR="00A410DE" w:rsidRPr="00FA6908" w:rsidRDefault="00A410DE" w:rsidP="00C90D74">
      <w:pPr>
        <w:pStyle w:val="ListParagraph"/>
        <w:numPr>
          <w:ilvl w:val="0"/>
          <w:numId w:val="7"/>
        </w:numPr>
      </w:pPr>
      <w:r w:rsidRPr="00FA6908">
        <w:t xml:space="preserve">BTC/LTC futures trading </w:t>
      </w:r>
    </w:p>
    <w:p w:rsidR="00A410DE" w:rsidRPr="00FA6908" w:rsidRDefault="00A410DE" w:rsidP="00C90D74">
      <w:pPr>
        <w:pStyle w:val="ListParagraph"/>
        <w:numPr>
          <w:ilvl w:val="0"/>
          <w:numId w:val="7"/>
        </w:numPr>
      </w:pPr>
      <w:r w:rsidRPr="00FA6908">
        <w:t>High-speed matching engine</w:t>
      </w:r>
    </w:p>
    <w:p w:rsidR="00A410DE" w:rsidRPr="00FA6908" w:rsidRDefault="00A410DE" w:rsidP="00C90D74">
      <w:pPr>
        <w:pStyle w:val="ListParagraph"/>
        <w:numPr>
          <w:ilvl w:val="0"/>
          <w:numId w:val="7"/>
        </w:numPr>
      </w:pPr>
      <w:r w:rsidRPr="00FA6908">
        <w:t>GSLB and distributed servers</w:t>
      </w:r>
    </w:p>
    <w:p w:rsidR="00A410DE" w:rsidRPr="00FA6908" w:rsidRDefault="00A410DE" w:rsidP="00C90D74">
      <w:pPr>
        <w:pStyle w:val="ListParagraph"/>
        <w:numPr>
          <w:ilvl w:val="0"/>
          <w:numId w:val="7"/>
        </w:numPr>
      </w:pPr>
      <w:r w:rsidRPr="00FA6908">
        <w:lastRenderedPageBreak/>
        <w:t>Distribution of global data center</w:t>
      </w:r>
    </w:p>
    <w:p w:rsidR="00A410DE" w:rsidRPr="00FA6908" w:rsidRDefault="00A410DE" w:rsidP="00C90D74">
      <w:pPr>
        <w:pStyle w:val="ListParagraph"/>
        <w:numPr>
          <w:ilvl w:val="0"/>
          <w:numId w:val="7"/>
        </w:numPr>
      </w:pPr>
      <w:r w:rsidRPr="00FA6908">
        <w:t>Cold Storage, SSL</w:t>
      </w:r>
    </w:p>
    <w:p w:rsidR="00A410DE" w:rsidRPr="0046387E" w:rsidRDefault="00A410DE" w:rsidP="0046387E">
      <w:pPr>
        <w:ind w:firstLine="360"/>
        <w:rPr>
          <w:b/>
        </w:rPr>
      </w:pPr>
      <w:bookmarkStart w:id="50" w:name="_Toc431153834"/>
      <w:r w:rsidRPr="0046387E">
        <w:rPr>
          <w:b/>
        </w:rPr>
        <w:t>Place</w:t>
      </w:r>
      <w:bookmarkEnd w:id="50"/>
    </w:p>
    <w:p w:rsidR="00A410DE" w:rsidRPr="00FA6908" w:rsidRDefault="00A410DE" w:rsidP="00A410DE">
      <w:r>
        <w:rPr>
          <w:i/>
        </w:rPr>
        <w:t xml:space="preserve">Webpage:  </w:t>
      </w:r>
      <w:r w:rsidRPr="00FA6908">
        <w:t>https://www.okcoin.com/</w:t>
      </w:r>
    </w:p>
    <w:p w:rsidR="00A410DE" w:rsidRPr="00FA6908" w:rsidRDefault="00A410DE" w:rsidP="00A410DE">
      <w:pPr>
        <w:rPr>
          <w:i/>
        </w:rPr>
      </w:pPr>
      <w:r w:rsidRPr="00FA6908">
        <w:rPr>
          <w:i/>
        </w:rPr>
        <w:t xml:space="preserve">Office location:  </w:t>
      </w:r>
      <w:r w:rsidRPr="00FA6908">
        <w:t>Beijing</w:t>
      </w:r>
    </w:p>
    <w:p w:rsidR="00A410DE" w:rsidRPr="00FA6908" w:rsidRDefault="00A410DE" w:rsidP="00A410DE">
      <w:r w:rsidRPr="00FA6908">
        <w:rPr>
          <w:i/>
        </w:rPr>
        <w:t xml:space="preserve">Customer support:  </w:t>
      </w:r>
      <w:r w:rsidRPr="00FA6908">
        <w:t>Email or Phone lines in; Hong Kong, Canada, Ireland, Singapore and Russia</w:t>
      </w:r>
    </w:p>
    <w:p w:rsidR="00A410DE" w:rsidRPr="0046387E" w:rsidRDefault="00A410DE" w:rsidP="0046387E">
      <w:pPr>
        <w:ind w:firstLine="720"/>
        <w:rPr>
          <w:b/>
        </w:rPr>
      </w:pPr>
      <w:bookmarkStart w:id="51" w:name="_Toc431153835"/>
      <w:r w:rsidRPr="0046387E">
        <w:rPr>
          <w:b/>
        </w:rPr>
        <w:t>Promotion</w:t>
      </w:r>
      <w:bookmarkEnd w:id="51"/>
    </w:p>
    <w:p w:rsidR="00A410DE" w:rsidRPr="003644E9" w:rsidRDefault="00A410DE" w:rsidP="00A410DE">
      <w:proofErr w:type="spellStart"/>
      <w:r>
        <w:t>OkCoin_Intl</w:t>
      </w:r>
      <w:proofErr w:type="spellEnd"/>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52" w:name="_Toc431153836"/>
      <w:r w:rsidRPr="0046387E">
        <w:rPr>
          <w:b/>
        </w:rPr>
        <w:t>Price</w:t>
      </w:r>
      <w:bookmarkEnd w:id="52"/>
    </w:p>
    <w:p w:rsidR="00A410DE" w:rsidRPr="007F1A60" w:rsidRDefault="00A410DE" w:rsidP="00A410DE">
      <w:pPr>
        <w:rPr>
          <w:i/>
        </w:rPr>
      </w:pPr>
      <w:r w:rsidRPr="007F1A60">
        <w:rPr>
          <w:i/>
        </w:rPr>
        <w:t>Trading Fees are based on previous 30 day volume</w:t>
      </w:r>
    </w:p>
    <w:tbl>
      <w:tblPr>
        <w:tblW w:w="7320" w:type="dxa"/>
        <w:tblInd w:w="93" w:type="dxa"/>
        <w:tblLook w:val="04A0" w:firstRow="1" w:lastRow="0" w:firstColumn="1" w:lastColumn="0" w:noHBand="0" w:noVBand="1"/>
      </w:tblPr>
      <w:tblGrid>
        <w:gridCol w:w="2440"/>
        <w:gridCol w:w="2440"/>
        <w:gridCol w:w="2440"/>
      </w:tblGrid>
      <w:tr w:rsidR="00A410DE" w:rsidRPr="007F1A60" w:rsidTr="00C12FA7">
        <w:trPr>
          <w:trHeight w:val="499"/>
        </w:trPr>
        <w:tc>
          <w:tcPr>
            <w:tcW w:w="24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7F1A60" w:rsidRDefault="00A410DE" w:rsidP="00C12FA7">
            <w:pPr>
              <w:widowControl/>
              <w:spacing w:line="240" w:lineRule="auto"/>
              <w:jc w:val="center"/>
              <w:rPr>
                <w:rFonts w:ascii="Calibri" w:eastAsia="Times New Roman" w:hAnsi="Calibri" w:cs="Times New Roman"/>
                <w:b/>
                <w:bCs/>
                <w:color w:val="FFFFFF" w:themeColor="background1"/>
                <w:sz w:val="22"/>
              </w:rPr>
            </w:pPr>
            <w:r w:rsidRPr="007F1A60">
              <w:rPr>
                <w:rFonts w:ascii="Calibri" w:eastAsia="Times New Roman" w:hAnsi="Calibri" w:cs="Times New Roman"/>
                <w:b/>
                <w:bCs/>
                <w:color w:val="FFFFFF" w:themeColor="background1"/>
                <w:sz w:val="22"/>
              </w:rPr>
              <w:t>30 Day Volume</w:t>
            </w:r>
          </w:p>
        </w:tc>
        <w:tc>
          <w:tcPr>
            <w:tcW w:w="244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7F1A60" w:rsidRDefault="00A410DE" w:rsidP="00C12FA7">
            <w:pPr>
              <w:widowControl/>
              <w:spacing w:line="240" w:lineRule="auto"/>
              <w:jc w:val="center"/>
              <w:rPr>
                <w:rFonts w:ascii="Calibri" w:eastAsia="Times New Roman" w:hAnsi="Calibri" w:cs="Times New Roman"/>
                <w:b/>
                <w:bCs/>
                <w:color w:val="FFFFFF" w:themeColor="background1"/>
                <w:sz w:val="22"/>
              </w:rPr>
            </w:pPr>
            <w:r w:rsidRPr="007F1A60">
              <w:rPr>
                <w:rFonts w:ascii="Calibri" w:eastAsia="Times New Roman" w:hAnsi="Calibri" w:cs="Times New Roman"/>
                <w:b/>
                <w:bCs/>
                <w:color w:val="FFFFFF" w:themeColor="background1"/>
                <w:sz w:val="22"/>
              </w:rPr>
              <w:t>Taker Trading Fee</w:t>
            </w:r>
          </w:p>
        </w:tc>
        <w:tc>
          <w:tcPr>
            <w:tcW w:w="244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7F1A60" w:rsidRDefault="00A410DE" w:rsidP="00C12FA7">
            <w:pPr>
              <w:widowControl/>
              <w:spacing w:line="240" w:lineRule="auto"/>
              <w:jc w:val="center"/>
              <w:rPr>
                <w:rFonts w:ascii="Calibri" w:eastAsia="Times New Roman" w:hAnsi="Calibri" w:cs="Times New Roman"/>
                <w:b/>
                <w:bCs/>
                <w:color w:val="FFFFFF" w:themeColor="background1"/>
                <w:sz w:val="22"/>
              </w:rPr>
            </w:pPr>
            <w:r w:rsidRPr="007F1A60">
              <w:rPr>
                <w:rFonts w:ascii="Calibri" w:eastAsia="Times New Roman" w:hAnsi="Calibri" w:cs="Times New Roman"/>
                <w:b/>
                <w:bCs/>
                <w:color w:val="FFFFFF" w:themeColor="background1"/>
                <w:sz w:val="22"/>
              </w:rPr>
              <w:t>Maker Trading Fee</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20%</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5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8%</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20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6%</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60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4%</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150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2%</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500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0%</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bl>
    <w:p w:rsidR="00A410DE" w:rsidRPr="00E40679" w:rsidRDefault="00A410DE" w:rsidP="00A410DE">
      <w:pPr>
        <w:rPr>
          <w:color w:val="E36C0A" w:themeColor="accent6" w:themeShade="BF"/>
        </w:rPr>
      </w:pPr>
    </w:p>
    <w:p w:rsidR="00A410DE" w:rsidRPr="007F1A60" w:rsidRDefault="00A410DE" w:rsidP="00A410DE">
      <w:pPr>
        <w:rPr>
          <w:i/>
        </w:rPr>
      </w:pPr>
      <w:r w:rsidRPr="007F1A60">
        <w:rPr>
          <w:i/>
        </w:rPr>
        <w:t>Deposit &amp; Withdrawal Fees</w:t>
      </w:r>
    </w:p>
    <w:p w:rsidR="00A410DE" w:rsidRPr="007F1A60" w:rsidRDefault="00A410DE" w:rsidP="00A410DE">
      <w:r w:rsidRPr="007F1A60">
        <w:t>USD Deposit:</w:t>
      </w:r>
      <w:r w:rsidRPr="007F1A60">
        <w:tab/>
      </w:r>
      <w:r w:rsidRPr="007F1A60">
        <w:tab/>
        <w:t>Bank Transfer/Wire: Only the fees charged by banks will be incurred.</w:t>
      </w:r>
    </w:p>
    <w:p w:rsidR="00A410DE" w:rsidRPr="007F1A60" w:rsidRDefault="00A410DE" w:rsidP="00A410DE">
      <w:r w:rsidRPr="007F1A60">
        <w:t>USD Withdrawal:</w:t>
      </w:r>
      <w:r w:rsidRPr="007F1A60">
        <w:tab/>
        <w:t>TT fee: 0.1%, minimum fee $15 USD</w:t>
      </w:r>
    </w:p>
    <w:p w:rsidR="00A410DE" w:rsidRPr="007F1A60" w:rsidRDefault="00A410DE" w:rsidP="00A410DE">
      <w:r w:rsidRPr="007F1A60">
        <w:t>BTC Withdrawal:</w:t>
      </w:r>
      <w:r w:rsidRPr="007F1A60">
        <w:tab/>
        <w:t>0%</w:t>
      </w:r>
    </w:p>
    <w:p w:rsidR="00A410DE" w:rsidRPr="007F1A60" w:rsidRDefault="00A410DE" w:rsidP="00A410DE">
      <w:r w:rsidRPr="007F1A60">
        <w:t>LTC Withdrawal:</w:t>
      </w:r>
      <w:r w:rsidRPr="007F1A60">
        <w:tab/>
        <w:t>0%</w:t>
      </w:r>
    </w:p>
    <w:p w:rsidR="00A410DE" w:rsidRDefault="00A410DE" w:rsidP="00A410DE">
      <w:pPr>
        <w:pStyle w:val="Heading2"/>
      </w:pPr>
      <w:bookmarkStart w:id="53" w:name="_Toc431153837"/>
      <w:bookmarkStart w:id="54" w:name="_Toc437701350"/>
      <w:r>
        <w:lastRenderedPageBreak/>
        <w:t>Kraken</w:t>
      </w:r>
      <w:bookmarkEnd w:id="53"/>
      <w:bookmarkEnd w:id="54"/>
    </w:p>
    <w:p w:rsidR="00A410DE" w:rsidRPr="0046387E" w:rsidRDefault="00A410DE" w:rsidP="0046387E">
      <w:pPr>
        <w:ind w:firstLine="720"/>
        <w:rPr>
          <w:b/>
        </w:rPr>
      </w:pPr>
      <w:bookmarkStart w:id="55" w:name="_Toc431153838"/>
      <w:r w:rsidRPr="0046387E">
        <w:rPr>
          <w:b/>
        </w:rPr>
        <w:t>Basic Information</w:t>
      </w:r>
      <w:bookmarkEnd w:id="55"/>
    </w:p>
    <w:p w:rsidR="00A410DE" w:rsidRPr="0005413C" w:rsidRDefault="00A410DE" w:rsidP="00A410DE">
      <w:r w:rsidRPr="00C72316">
        <w:rPr>
          <w:i/>
        </w:rPr>
        <w:t>Business Name</w:t>
      </w:r>
      <w:r>
        <w:rPr>
          <w:i/>
        </w:rPr>
        <w:t>:</w:t>
      </w:r>
      <w:r>
        <w:t xml:space="preserve">  Kraken</w:t>
      </w:r>
    </w:p>
    <w:p w:rsidR="00A410DE" w:rsidRPr="008A05C6" w:rsidRDefault="00A410DE" w:rsidP="00A410DE">
      <w:r w:rsidRPr="00251147">
        <w:rPr>
          <w:i/>
        </w:rPr>
        <w:t>Mission Statement:</w:t>
      </w:r>
      <w:r w:rsidRPr="008A05C6">
        <w:t xml:space="preserve"> Our mission is to provide an exceptional bitcoin exchange experience</w:t>
      </w:r>
    </w:p>
    <w:p w:rsidR="00A410DE" w:rsidRPr="008A05C6" w:rsidRDefault="00A410DE" w:rsidP="00A410DE">
      <w:pPr>
        <w:rPr>
          <w:i/>
        </w:rPr>
      </w:pPr>
      <w:r>
        <w:rPr>
          <w:i/>
        </w:rPr>
        <w:t xml:space="preserve">Brief History:  </w:t>
      </w:r>
      <w:r w:rsidRPr="008A05C6">
        <w:t xml:space="preserve">Founded in 2011, San Francisco-based Kraken is the largest Bitcoin exchange in euro volume and liquidity and also trading Canadian dollars, US dollars, British pounds and Japanese yen. Kraken is consistently rated the best and most secure Bitcoin exchange by independent news media. Kraken was the first Bitcoin exchange to have trading price and volume displayed on the Bloomberg Terminal, the first to pass a cryptographically verifiable proof-of-reserves audit, and is a partner in the first cryptocurrency bank. </w:t>
      </w:r>
      <w:r w:rsidRPr="008A05C6">
        <w:fldChar w:fldCharType="begin" w:fldLock="1"/>
      </w:r>
      <w:r w:rsidRPr="008A05C6">
        <w:instrText>ADDIN CSL_CITATION { "citationItems" : [ { "id" : "ITEM-1", "itemData" : { "URL" : "https://www.kraken.com/", "id" : "ITEM-1", "issued" : { "date-parts" : [ [ "0" ] ] }, "title" : "Kraken", "type" : "webpage" }, "uris" : [ "http://www.mendeley.com/documents/?uuid=eb8796c8-4f40-4c26-94a7-a98ff24cfb4e" ] } ], "mendeley" : { "formattedCitation" : "(\u201cKraken,\u201d n.d.)", "plainTextFormattedCitation" : "(\u201cKraken,\u201d n.d.)", "previouslyFormattedCitation" : "(\u201cKraken,\u201d n.d.)" }, "properties" : { "noteIndex" : 0 }, "schema" : "https://github.com/citation-style-language/schema/raw/master/csl-citation.json" }</w:instrText>
      </w:r>
      <w:r w:rsidRPr="008A05C6">
        <w:fldChar w:fldCharType="separate"/>
      </w:r>
      <w:r w:rsidRPr="008A05C6">
        <w:rPr>
          <w:noProof/>
        </w:rPr>
        <w:t>(“Kraken,” n.d.)</w:t>
      </w:r>
      <w:r w:rsidRPr="008A05C6">
        <w:fldChar w:fldCharType="end"/>
      </w:r>
      <w:r w:rsidRPr="008A05C6">
        <w:t xml:space="preserve"> </w:t>
      </w:r>
    </w:p>
    <w:p w:rsidR="00A410DE" w:rsidRPr="008A05C6" w:rsidRDefault="00A410DE" w:rsidP="00A410DE">
      <w:pPr>
        <w:ind w:firstLine="720"/>
      </w:pPr>
      <w:r w:rsidRPr="008A05C6">
        <w:t>Kraken is a relatively new but highly professional bitcoin exchange, based in Europe. It is billed as a ‘Forex meets bitcoin exchange’ platform, and the site offers advanced trading tools that are suitable for more sophisticated and professional investors.  Kraken is well-regarded and can be considered as an up-and-coming player in the bitcoin exchange space. Although it is strategically positioned, at the present time it is not as popular as some of the larger exchanges such as Coinbase and Bitstamp. As well as bitcoin, traders can buy and sell a limited range of altcoins.</w:t>
      </w:r>
      <w:r>
        <w:t xml:space="preserve"> </w:t>
      </w:r>
      <w:r w:rsidRPr="008A05C6">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A05C6">
        <w:fldChar w:fldCharType="separate"/>
      </w:r>
      <w:r w:rsidRPr="008A05C6">
        <w:rPr>
          <w:noProof/>
        </w:rPr>
        <w:t>(“Bitcoin Exchange Guide,” n.d.)</w:t>
      </w:r>
      <w:r w:rsidRPr="008A05C6">
        <w:fldChar w:fldCharType="end"/>
      </w:r>
    </w:p>
    <w:p w:rsidR="00A410DE" w:rsidRDefault="00A410DE" w:rsidP="00A410DE">
      <w:pPr>
        <w:rPr>
          <w:i/>
        </w:rPr>
      </w:pPr>
      <w:r>
        <w:rPr>
          <w:i/>
        </w:rPr>
        <w:t>CEO</w:t>
      </w:r>
      <w:r w:rsidRPr="008A05C6">
        <w:rPr>
          <w:i/>
        </w:rPr>
        <w:t>:</w:t>
      </w:r>
      <w:r w:rsidRPr="008A05C6">
        <w:t xml:space="preserve"> Jesse Powell</w:t>
      </w:r>
    </w:p>
    <w:p w:rsidR="00A410DE" w:rsidRPr="0005413C" w:rsidRDefault="00A410DE" w:rsidP="00A410DE">
      <w:r>
        <w:rPr>
          <w:i/>
        </w:rPr>
        <w:t xml:space="preserve">Year Founded:  </w:t>
      </w:r>
      <w:r>
        <w:t>2011</w:t>
      </w:r>
    </w:p>
    <w:p w:rsidR="00A410DE" w:rsidRDefault="00A410DE" w:rsidP="00A410DE">
      <w:pPr>
        <w:rPr>
          <w:i/>
        </w:rPr>
      </w:pPr>
      <w:r>
        <w:rPr>
          <w:i/>
        </w:rPr>
        <w:t xml:space="preserve">Important relationships:  </w:t>
      </w:r>
      <w:r w:rsidRPr="008A05C6">
        <w:t>Kraken places a strong emphasis on proving they are operating within a recognized and approved legal framework, to the extent that is possible with existing regulation. The parent company recently raised $5 million in venture capital funding and has a partnership with a German bank for fast withdrawals and deposits.</w:t>
      </w:r>
      <w:r w:rsidRPr="008A05C6">
        <w:fldChar w:fldCharType="begin" w:fldLock="1"/>
      </w:r>
      <w:r w:rsidRPr="008A05C6">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A05C6">
        <w:fldChar w:fldCharType="separate"/>
      </w:r>
      <w:r w:rsidRPr="008A05C6">
        <w:rPr>
          <w:noProof/>
        </w:rPr>
        <w:t>(“Bitcoin Exchange Guide,” n.d.)</w:t>
      </w:r>
      <w:r w:rsidRPr="008A05C6">
        <w:fldChar w:fldCharType="end"/>
      </w:r>
    </w:p>
    <w:p w:rsidR="00A410DE" w:rsidRPr="008A05C6" w:rsidRDefault="00A410DE" w:rsidP="00A410DE">
      <w:pPr>
        <w:rPr>
          <w:i/>
        </w:rPr>
      </w:pPr>
      <w:r>
        <w:rPr>
          <w:i/>
        </w:rPr>
        <w:lastRenderedPageBreak/>
        <w:t xml:space="preserve">Legal Issues:  </w:t>
      </w:r>
      <w:r>
        <w:t>Kraken has</w:t>
      </w:r>
      <w:r w:rsidRPr="008A05C6">
        <w:t xml:space="preserve"> passed a rigorous proof of reserves audit, verifying that the exchange held more than enough funds to cover customer deposits – a critical step following the </w:t>
      </w:r>
      <w:proofErr w:type="spellStart"/>
      <w:r w:rsidRPr="008A05C6">
        <w:t>MtGox</w:t>
      </w:r>
      <w:proofErr w:type="spellEnd"/>
      <w:r w:rsidRPr="008A05C6">
        <w:t xml:space="preserve"> bankruptcy. Representatives have stated they plan to hold regular audits in the future.</w:t>
      </w:r>
    </w:p>
    <w:p w:rsidR="00A410DE" w:rsidRPr="008A05C6" w:rsidRDefault="00A410DE" w:rsidP="00A410DE">
      <w:r w:rsidRPr="008A05C6">
        <w:fldChar w:fldCharType="begin" w:fldLock="1"/>
      </w:r>
      <w:r w:rsidRPr="008A05C6">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A05C6">
        <w:fldChar w:fldCharType="separate"/>
      </w:r>
      <w:r w:rsidRPr="008A05C6">
        <w:rPr>
          <w:noProof/>
        </w:rPr>
        <w:t>(“Bitcoin Exchange Guide,” n.d.)</w:t>
      </w:r>
      <w:r w:rsidRPr="008A05C6">
        <w:fldChar w:fldCharType="end"/>
      </w:r>
      <w:r w:rsidRPr="008A05C6">
        <w:t xml:space="preserve"> </w:t>
      </w:r>
    </w:p>
    <w:p w:rsidR="00A410DE" w:rsidRPr="0046387E" w:rsidRDefault="00A410DE" w:rsidP="0046387E">
      <w:pPr>
        <w:ind w:firstLine="360"/>
        <w:rPr>
          <w:b/>
        </w:rPr>
      </w:pPr>
      <w:bookmarkStart w:id="56" w:name="_Toc431153839"/>
      <w:r w:rsidRPr="0046387E">
        <w:rPr>
          <w:b/>
        </w:rPr>
        <w:t>Product</w:t>
      </w:r>
      <w:bookmarkEnd w:id="56"/>
    </w:p>
    <w:p w:rsidR="00A410DE" w:rsidRPr="008A05C6" w:rsidRDefault="00A410DE" w:rsidP="00C90D74">
      <w:pPr>
        <w:pStyle w:val="ListParagraph"/>
        <w:numPr>
          <w:ilvl w:val="0"/>
          <w:numId w:val="9"/>
        </w:numPr>
      </w:pPr>
      <w:r w:rsidRPr="008A05C6">
        <w:t>Professional and sophisticated exchange suitable for pro-traders</w:t>
      </w:r>
    </w:p>
    <w:p w:rsidR="00A410DE" w:rsidRPr="008A05C6" w:rsidRDefault="00A410DE" w:rsidP="00C90D74">
      <w:pPr>
        <w:pStyle w:val="ListParagraph"/>
        <w:numPr>
          <w:ilvl w:val="0"/>
          <w:numId w:val="9"/>
        </w:numPr>
      </w:pPr>
      <w:r w:rsidRPr="008A05C6">
        <w:t>Dollar and Euro denominated trading and deposits</w:t>
      </w:r>
    </w:p>
    <w:p w:rsidR="00A410DE" w:rsidRPr="008A05C6" w:rsidRDefault="00A410DE" w:rsidP="00C90D74">
      <w:pPr>
        <w:pStyle w:val="ListParagraph"/>
        <w:numPr>
          <w:ilvl w:val="0"/>
          <w:numId w:val="9"/>
        </w:numPr>
      </w:pPr>
      <w:r w:rsidRPr="008A05C6">
        <w:t xml:space="preserve">Bitcoin, Litecoin, </w:t>
      </w:r>
      <w:proofErr w:type="spellStart"/>
      <w:r w:rsidRPr="008A05C6">
        <w:t>Namecoin</w:t>
      </w:r>
      <w:proofErr w:type="spellEnd"/>
      <w:r w:rsidRPr="008A05C6">
        <w:t xml:space="preserve">, </w:t>
      </w:r>
      <w:proofErr w:type="spellStart"/>
      <w:r w:rsidRPr="008A05C6">
        <w:t>Dogecoin</w:t>
      </w:r>
      <w:proofErr w:type="spellEnd"/>
      <w:r w:rsidRPr="008A05C6">
        <w:t xml:space="preserve"> and Ripple trading</w:t>
      </w:r>
    </w:p>
    <w:p w:rsidR="00A410DE" w:rsidRPr="008A05C6" w:rsidRDefault="00A410DE" w:rsidP="00C90D74">
      <w:pPr>
        <w:pStyle w:val="ListParagraph"/>
        <w:numPr>
          <w:ilvl w:val="0"/>
          <w:numId w:val="9"/>
        </w:numPr>
      </w:pPr>
      <w:r w:rsidRPr="008A05C6">
        <w:t>Advanced trading tools available</w:t>
      </w:r>
    </w:p>
    <w:p w:rsidR="00A410DE" w:rsidRPr="008A05C6" w:rsidRDefault="00A410DE" w:rsidP="00C90D74">
      <w:pPr>
        <w:pStyle w:val="ListParagraph"/>
        <w:numPr>
          <w:ilvl w:val="0"/>
          <w:numId w:val="9"/>
        </w:numPr>
      </w:pPr>
      <w:r w:rsidRPr="008A05C6">
        <w:t>API available</w:t>
      </w:r>
    </w:p>
    <w:p w:rsidR="00A410DE" w:rsidRPr="008A05C6" w:rsidRDefault="00A410DE" w:rsidP="00C90D74">
      <w:pPr>
        <w:pStyle w:val="ListParagraph"/>
        <w:numPr>
          <w:ilvl w:val="0"/>
          <w:numId w:val="9"/>
        </w:numPr>
      </w:pPr>
      <w:r w:rsidRPr="008A05C6">
        <w:t>Margin trading</w:t>
      </w:r>
    </w:p>
    <w:p w:rsidR="00A410DE" w:rsidRPr="008A05C6" w:rsidRDefault="00A410DE" w:rsidP="00C90D74">
      <w:pPr>
        <w:pStyle w:val="ListParagraph"/>
        <w:numPr>
          <w:ilvl w:val="0"/>
          <w:numId w:val="9"/>
        </w:numPr>
      </w:pPr>
      <w:r w:rsidRPr="008A05C6">
        <w:t>Encrypted cold storage</w:t>
      </w:r>
    </w:p>
    <w:p w:rsidR="00A410DE" w:rsidRPr="008A05C6" w:rsidRDefault="00A410DE" w:rsidP="00A410DE">
      <w:r w:rsidRPr="008A05C6">
        <w:t>Trading pairs</w:t>
      </w:r>
    </w:p>
    <w:p w:rsidR="00A410DE" w:rsidRPr="008A05C6" w:rsidRDefault="00A410DE" w:rsidP="00C90D74">
      <w:pPr>
        <w:pStyle w:val="ListParagraph"/>
        <w:numPr>
          <w:ilvl w:val="0"/>
          <w:numId w:val="8"/>
        </w:numPr>
      </w:pPr>
      <w:r w:rsidRPr="008A05C6">
        <w:t>BTC/EUR</w:t>
      </w:r>
    </w:p>
    <w:p w:rsidR="00A410DE" w:rsidRPr="008A05C6" w:rsidRDefault="00A410DE" w:rsidP="00C90D74">
      <w:pPr>
        <w:pStyle w:val="ListParagraph"/>
        <w:numPr>
          <w:ilvl w:val="0"/>
          <w:numId w:val="8"/>
        </w:numPr>
      </w:pPr>
      <w:r w:rsidRPr="008A05C6">
        <w:t>BTC/USD</w:t>
      </w:r>
    </w:p>
    <w:p w:rsidR="00A410DE" w:rsidRPr="008A05C6" w:rsidRDefault="00A410DE" w:rsidP="00C90D74">
      <w:pPr>
        <w:pStyle w:val="ListParagraph"/>
        <w:numPr>
          <w:ilvl w:val="0"/>
          <w:numId w:val="8"/>
        </w:numPr>
      </w:pPr>
      <w:r w:rsidRPr="008A05C6">
        <w:t>BTC/CAD</w:t>
      </w:r>
    </w:p>
    <w:p w:rsidR="00A410DE" w:rsidRPr="008A05C6" w:rsidRDefault="00A410DE" w:rsidP="00C90D74">
      <w:pPr>
        <w:pStyle w:val="ListParagraph"/>
        <w:numPr>
          <w:ilvl w:val="0"/>
          <w:numId w:val="8"/>
        </w:numPr>
      </w:pPr>
      <w:r w:rsidRPr="008A05C6">
        <w:t>BTC/GBP</w:t>
      </w:r>
    </w:p>
    <w:p w:rsidR="00A410DE" w:rsidRPr="008A05C6" w:rsidRDefault="00A410DE" w:rsidP="00C90D74">
      <w:pPr>
        <w:pStyle w:val="ListParagraph"/>
        <w:numPr>
          <w:ilvl w:val="0"/>
          <w:numId w:val="8"/>
        </w:numPr>
      </w:pPr>
      <w:r w:rsidRPr="008A05C6">
        <w:t>BTC/JPY</w:t>
      </w:r>
    </w:p>
    <w:p w:rsidR="00A410DE" w:rsidRPr="008A05C6" w:rsidRDefault="00A410DE" w:rsidP="00C90D74">
      <w:pPr>
        <w:pStyle w:val="ListParagraph"/>
        <w:numPr>
          <w:ilvl w:val="0"/>
          <w:numId w:val="8"/>
        </w:numPr>
      </w:pPr>
      <w:r w:rsidRPr="008A05C6">
        <w:t>LTC/EUR</w:t>
      </w:r>
    </w:p>
    <w:p w:rsidR="00A410DE" w:rsidRPr="008A05C6" w:rsidRDefault="00A410DE" w:rsidP="00C90D74">
      <w:pPr>
        <w:pStyle w:val="ListParagraph"/>
        <w:numPr>
          <w:ilvl w:val="0"/>
          <w:numId w:val="8"/>
        </w:numPr>
      </w:pPr>
      <w:r w:rsidRPr="008A05C6">
        <w:t>LTC/USD</w:t>
      </w:r>
    </w:p>
    <w:p w:rsidR="00A410DE" w:rsidRPr="008A05C6" w:rsidRDefault="00A410DE" w:rsidP="00C90D74">
      <w:pPr>
        <w:pStyle w:val="ListParagraph"/>
        <w:numPr>
          <w:ilvl w:val="0"/>
          <w:numId w:val="8"/>
        </w:numPr>
      </w:pPr>
      <w:r w:rsidRPr="008A05C6">
        <w:t>BTC/LTC</w:t>
      </w:r>
    </w:p>
    <w:p w:rsidR="00A410DE" w:rsidRPr="0046387E" w:rsidRDefault="00A410DE" w:rsidP="0046387E">
      <w:pPr>
        <w:ind w:firstLine="360"/>
        <w:rPr>
          <w:b/>
        </w:rPr>
      </w:pPr>
      <w:bookmarkStart w:id="57" w:name="_Toc431153840"/>
      <w:r w:rsidRPr="0046387E">
        <w:rPr>
          <w:b/>
        </w:rPr>
        <w:t>Place</w:t>
      </w:r>
      <w:bookmarkEnd w:id="57"/>
    </w:p>
    <w:p w:rsidR="00A410DE" w:rsidRPr="008A05C6" w:rsidRDefault="00A410DE" w:rsidP="00A410DE">
      <w:r w:rsidRPr="008A05C6">
        <w:rPr>
          <w:i/>
        </w:rPr>
        <w:t xml:space="preserve">Webpage: </w:t>
      </w:r>
      <w:r w:rsidRPr="008A05C6">
        <w:t>https://www.kraken.com/</w:t>
      </w:r>
    </w:p>
    <w:p w:rsidR="00A410DE" w:rsidRPr="008A05C6" w:rsidRDefault="00A410DE" w:rsidP="00A410DE">
      <w:r w:rsidRPr="008A05C6">
        <w:rPr>
          <w:i/>
        </w:rPr>
        <w:lastRenderedPageBreak/>
        <w:t xml:space="preserve">Office location:  </w:t>
      </w:r>
      <w:r w:rsidRPr="008A05C6">
        <w:t>548 Market Street #39656 San Francisco, CA 94104-5401</w:t>
      </w:r>
    </w:p>
    <w:p w:rsidR="00A410DE" w:rsidRPr="004F2B2E" w:rsidRDefault="00A410DE" w:rsidP="00A410DE">
      <w:r>
        <w:rPr>
          <w:i/>
        </w:rPr>
        <w:t>Customer support:</w:t>
      </w:r>
      <w:r>
        <w:t xml:space="preserve">  Email or mail</w:t>
      </w:r>
    </w:p>
    <w:p w:rsidR="00A410DE" w:rsidRPr="0046387E" w:rsidRDefault="00A410DE" w:rsidP="0046387E">
      <w:pPr>
        <w:ind w:firstLine="720"/>
        <w:rPr>
          <w:b/>
        </w:rPr>
      </w:pPr>
      <w:bookmarkStart w:id="58" w:name="_Toc431153841"/>
      <w:r w:rsidRPr="0046387E">
        <w:rPr>
          <w:b/>
        </w:rPr>
        <w:t>Promotion</w:t>
      </w:r>
      <w:bookmarkEnd w:id="58"/>
    </w:p>
    <w:p w:rsidR="00A410DE" w:rsidRPr="0005413C" w:rsidRDefault="00A410DE" w:rsidP="00A410DE">
      <w:r>
        <w:t>Kraken</w:t>
      </w:r>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59" w:name="_Toc431153842"/>
      <w:r w:rsidRPr="0046387E">
        <w:rPr>
          <w:b/>
        </w:rPr>
        <w:t>Price</w:t>
      </w:r>
      <w:bookmarkEnd w:id="59"/>
    </w:p>
    <w:p w:rsidR="00A410DE" w:rsidRPr="008F3082" w:rsidRDefault="00A410DE" w:rsidP="00A410DE">
      <w:pPr>
        <w:rPr>
          <w:i/>
        </w:rPr>
      </w:pPr>
      <w:r w:rsidRPr="008F3082">
        <w:rPr>
          <w:i/>
        </w:rPr>
        <w:t>Fee Schedule</w:t>
      </w:r>
    </w:p>
    <w:tbl>
      <w:tblPr>
        <w:tblW w:w="7500" w:type="dxa"/>
        <w:tblInd w:w="93" w:type="dxa"/>
        <w:tblLook w:val="04A0" w:firstRow="1" w:lastRow="0" w:firstColumn="1" w:lastColumn="0" w:noHBand="0" w:noVBand="1"/>
      </w:tblPr>
      <w:tblGrid>
        <w:gridCol w:w="2500"/>
        <w:gridCol w:w="2500"/>
        <w:gridCol w:w="2500"/>
      </w:tblGrid>
      <w:tr w:rsidR="00A410DE" w:rsidRPr="0005413C" w:rsidTr="00C12FA7">
        <w:trPr>
          <w:trHeight w:val="499"/>
          <w:tblHeader/>
        </w:trPr>
        <w:tc>
          <w:tcPr>
            <w:tcW w:w="250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5413C" w:rsidRDefault="00A410DE" w:rsidP="00C12FA7">
            <w:pPr>
              <w:widowControl/>
              <w:spacing w:line="240" w:lineRule="auto"/>
              <w:jc w:val="center"/>
              <w:rPr>
                <w:rFonts w:ascii="Calibri" w:eastAsia="Times New Roman" w:hAnsi="Calibri" w:cs="Times New Roman"/>
                <w:b/>
                <w:bCs/>
                <w:color w:val="FFFFFF" w:themeColor="background1"/>
                <w:sz w:val="22"/>
              </w:rPr>
            </w:pPr>
            <w:r w:rsidRPr="0005413C">
              <w:rPr>
                <w:rFonts w:ascii="Calibri" w:eastAsia="Times New Roman" w:hAnsi="Calibri" w:cs="Times New Roman"/>
                <w:b/>
                <w:bCs/>
                <w:color w:val="FFFFFF" w:themeColor="background1"/>
                <w:sz w:val="22"/>
              </w:rPr>
              <w:t>Maker Trading Fee</w:t>
            </w:r>
          </w:p>
        </w:tc>
        <w:tc>
          <w:tcPr>
            <w:tcW w:w="250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5413C" w:rsidRDefault="00A410DE" w:rsidP="00C12FA7">
            <w:pPr>
              <w:widowControl/>
              <w:spacing w:line="240" w:lineRule="auto"/>
              <w:jc w:val="center"/>
              <w:rPr>
                <w:rFonts w:ascii="Calibri" w:eastAsia="Times New Roman" w:hAnsi="Calibri" w:cs="Times New Roman"/>
                <w:b/>
                <w:bCs/>
                <w:color w:val="FFFFFF" w:themeColor="background1"/>
                <w:sz w:val="22"/>
              </w:rPr>
            </w:pPr>
            <w:r w:rsidRPr="0005413C">
              <w:rPr>
                <w:rFonts w:ascii="Calibri" w:eastAsia="Times New Roman" w:hAnsi="Calibri" w:cs="Times New Roman"/>
                <w:b/>
                <w:bCs/>
                <w:color w:val="FFFFFF" w:themeColor="background1"/>
                <w:sz w:val="22"/>
              </w:rPr>
              <w:t>Taker Trading Fee</w:t>
            </w:r>
          </w:p>
        </w:tc>
        <w:tc>
          <w:tcPr>
            <w:tcW w:w="250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5413C" w:rsidRDefault="00A410DE" w:rsidP="00C12FA7">
            <w:pPr>
              <w:widowControl/>
              <w:spacing w:line="240" w:lineRule="auto"/>
              <w:jc w:val="center"/>
              <w:rPr>
                <w:rFonts w:ascii="Calibri" w:eastAsia="Times New Roman" w:hAnsi="Calibri" w:cs="Times New Roman"/>
                <w:b/>
                <w:bCs/>
                <w:color w:val="FFFFFF" w:themeColor="background1"/>
                <w:sz w:val="22"/>
              </w:rPr>
            </w:pPr>
            <w:r w:rsidRPr="0005413C">
              <w:rPr>
                <w:rFonts w:ascii="Calibri" w:eastAsia="Times New Roman" w:hAnsi="Calibri" w:cs="Times New Roman"/>
                <w:b/>
                <w:bCs/>
                <w:color w:val="FFFFFF" w:themeColor="background1"/>
                <w:sz w:val="22"/>
              </w:rPr>
              <w:t>30 Day Volume</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6%</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6%</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1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4%</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4%</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5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2%</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2%</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1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0%</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0%</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25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8%</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8%</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5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6%</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6%</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1,0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4%</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4%</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5,0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2%</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2%</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10,0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0%</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0%</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gt; 10,000,000</w:t>
            </w:r>
          </w:p>
        </w:tc>
      </w:tr>
    </w:tbl>
    <w:p w:rsidR="00A410DE" w:rsidRPr="00E40679" w:rsidRDefault="00A410DE" w:rsidP="00A410DE">
      <w:pPr>
        <w:rPr>
          <w:color w:val="E36C0A" w:themeColor="accent6" w:themeShade="BF"/>
        </w:rPr>
      </w:pPr>
    </w:p>
    <w:p w:rsidR="00A410DE" w:rsidRDefault="00A410DE" w:rsidP="00A410DE">
      <w:pPr>
        <w:pStyle w:val="Heading2"/>
      </w:pPr>
      <w:bookmarkStart w:id="60" w:name="_Toc431153843"/>
      <w:bookmarkStart w:id="61" w:name="_Toc437701351"/>
      <w:proofErr w:type="spellStart"/>
      <w:r>
        <w:t>Coinsetter</w:t>
      </w:r>
      <w:bookmarkEnd w:id="60"/>
      <w:bookmarkEnd w:id="61"/>
      <w:proofErr w:type="spellEnd"/>
    </w:p>
    <w:p w:rsidR="00A410DE" w:rsidRPr="0046387E" w:rsidRDefault="00A410DE" w:rsidP="0046387E">
      <w:pPr>
        <w:ind w:firstLine="720"/>
        <w:rPr>
          <w:b/>
        </w:rPr>
      </w:pPr>
      <w:bookmarkStart w:id="62" w:name="_Toc431153844"/>
      <w:r w:rsidRPr="0046387E">
        <w:rPr>
          <w:b/>
        </w:rPr>
        <w:t>Basic Information</w:t>
      </w:r>
      <w:bookmarkEnd w:id="62"/>
    </w:p>
    <w:p w:rsidR="00A410DE" w:rsidRPr="00C67D13" w:rsidRDefault="00A410DE" w:rsidP="00A410DE">
      <w:r w:rsidRPr="00C72316">
        <w:rPr>
          <w:i/>
        </w:rPr>
        <w:t>Business Name</w:t>
      </w:r>
      <w:r>
        <w:rPr>
          <w:i/>
        </w:rPr>
        <w:t xml:space="preserve">:  </w:t>
      </w:r>
      <w:proofErr w:type="spellStart"/>
      <w:r>
        <w:t>Coinsetter</w:t>
      </w:r>
      <w:proofErr w:type="spellEnd"/>
    </w:p>
    <w:p w:rsidR="00A410DE" w:rsidRPr="00C67D13" w:rsidRDefault="00A410DE" w:rsidP="00A410DE">
      <w:r w:rsidRPr="00C67D13">
        <w:rPr>
          <w:i/>
        </w:rPr>
        <w:t>Brief History:  “</w:t>
      </w:r>
      <w:proofErr w:type="spellStart"/>
      <w:r w:rsidRPr="00C67D13">
        <w:t>Coinsetter</w:t>
      </w:r>
      <w:proofErr w:type="spellEnd"/>
      <w:r w:rsidRPr="00C67D13">
        <w:t xml:space="preserve"> is based in New York, and the organization has a strong ethos of customer service. It’s one of a number of new and professional exchanges that are coming online with the increasing regulatory clarity around bitcoin.   It is open to most businesses and </w:t>
      </w:r>
      <w:r w:rsidRPr="00C67D13">
        <w:lastRenderedPageBreak/>
        <w:t>individuals within and outside the US, and is particularly suitable for payment processors and ATM providers.”</w:t>
      </w:r>
      <w:r w:rsidRPr="00C67D13">
        <w:fldChar w:fldCharType="begin" w:fldLock="1"/>
      </w:r>
      <w:r w:rsidRPr="00C67D13">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C67D13">
        <w:fldChar w:fldCharType="separate"/>
      </w:r>
      <w:r w:rsidRPr="00C67D13">
        <w:rPr>
          <w:noProof/>
        </w:rPr>
        <w:t>(“Bitcoin Exchange Guide,” n.d.)</w:t>
      </w:r>
      <w:r w:rsidRPr="00C67D13">
        <w:fldChar w:fldCharType="end"/>
      </w:r>
      <w:r w:rsidRPr="00C67D13">
        <w:t xml:space="preserve">  </w:t>
      </w:r>
      <w:proofErr w:type="spellStart"/>
      <w:r w:rsidRPr="00C67D13">
        <w:t>Coinsetter</w:t>
      </w:r>
      <w:proofErr w:type="spellEnd"/>
      <w:r w:rsidRPr="00C67D13">
        <w:t xml:space="preserve"> is a venture capital financed bitcoin exchange that is dedicated to making bitcoin safe and reliable for active users globally. Operating since 2012, our company offers a Wall Street class bitcoin trading platform with easy-to-reach customer support. </w:t>
      </w:r>
      <w:r w:rsidRPr="00C67D13">
        <w:fldChar w:fldCharType="begin" w:fldLock="1"/>
      </w:r>
      <w:r w:rsidRPr="00C67D13">
        <w:instrText>ADDIN CSL_CITATION { "citationItems" : [ { "id" : "ITEM-1", "itemData" : { "URL" : "https://www.coinsetter.com/", "id" : "ITEM-1", "issued" : { "date-parts" : [ [ "0" ] ] }, "title" : "CoinSetter", "type" : "webpage" }, "uris" : [ "http://www.mendeley.com/documents/?uuid=14043196-6a59-413d-8d99-99680f4a6be2" ] } ], "mendeley" : { "formattedCitation" : "(\u201cCoinSetter,\u201d n.d.)", "plainTextFormattedCitation" : "(\u201cCoinSetter,\u201d n.d.)", "previouslyFormattedCitation" : "(\u201cCoinSetter,\u201d n.d.)" }, "properties" : { "noteIndex" : 0 }, "schema" : "https://github.com/citation-style-language/schema/raw/master/csl-citation.json" }</w:instrText>
      </w:r>
      <w:r w:rsidRPr="00C67D13">
        <w:fldChar w:fldCharType="separate"/>
      </w:r>
      <w:r w:rsidRPr="00C67D13">
        <w:rPr>
          <w:noProof/>
        </w:rPr>
        <w:t>(“CoinSetter,” n.d.)</w:t>
      </w:r>
      <w:r w:rsidRPr="00C67D13">
        <w:fldChar w:fldCharType="end"/>
      </w:r>
      <w:r w:rsidRPr="00C67D13">
        <w:t xml:space="preserve"> </w:t>
      </w:r>
    </w:p>
    <w:p w:rsidR="00A410DE" w:rsidRPr="00C67D13" w:rsidRDefault="00A410DE" w:rsidP="00A410DE">
      <w:pPr>
        <w:ind w:firstLine="720"/>
      </w:pPr>
      <w:proofErr w:type="spellStart"/>
      <w:r w:rsidRPr="00C67D13">
        <w:t>Coinsetter</w:t>
      </w:r>
      <w:proofErr w:type="spellEnd"/>
      <w:r w:rsidRPr="00C67D13">
        <w:t xml:space="preserve"> boasts that it is a Wall Street-built exchange, designed to provide the power of institutional bitcoin trading to both individuals and organizations. In practice, this means excellent liquidity and deep order books, so there is limited slippage.  Liquidity is sourced from other bitcoin exchanges to ensure there is always adequate supply. Margin trading is also available, with various other trading tools.  </w:t>
      </w:r>
      <w:r w:rsidRPr="00C67D13">
        <w:fldChar w:fldCharType="begin" w:fldLock="1"/>
      </w:r>
      <w:r w:rsidRPr="00C67D13">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C67D13">
        <w:fldChar w:fldCharType="separate"/>
      </w:r>
      <w:r w:rsidRPr="00C67D13">
        <w:rPr>
          <w:noProof/>
        </w:rPr>
        <w:t>(“Bitcoin Exchange Guide,” n.d.)</w:t>
      </w:r>
      <w:r w:rsidRPr="00C67D13">
        <w:fldChar w:fldCharType="end"/>
      </w:r>
    </w:p>
    <w:p w:rsidR="00A410DE" w:rsidRPr="00C67D13" w:rsidRDefault="00A410DE" w:rsidP="00A410DE">
      <w:r w:rsidRPr="00C67D13">
        <w:rPr>
          <w:i/>
        </w:rPr>
        <w:t xml:space="preserve">CEO: </w:t>
      </w:r>
      <w:r w:rsidRPr="00C67D13">
        <w:t>Jaron Lukasiewicz</w:t>
      </w:r>
    </w:p>
    <w:p w:rsidR="00A410DE" w:rsidRDefault="00A410DE" w:rsidP="00A410DE">
      <w:pPr>
        <w:rPr>
          <w:i/>
        </w:rPr>
      </w:pPr>
      <w:r>
        <w:rPr>
          <w:i/>
        </w:rPr>
        <w:t xml:space="preserve">Year Founded:  </w:t>
      </w:r>
      <w:r w:rsidRPr="00FC2487">
        <w:t>2012</w:t>
      </w:r>
    </w:p>
    <w:p w:rsidR="00A410DE" w:rsidRPr="00C67D13" w:rsidRDefault="00A410DE" w:rsidP="00A410DE">
      <w:r>
        <w:rPr>
          <w:i/>
        </w:rPr>
        <w:t>Important relationships:</w:t>
      </w:r>
      <w:r w:rsidRPr="00FC2487">
        <w:rPr>
          <w:color w:val="E36C0A" w:themeColor="accent6" w:themeShade="BF"/>
        </w:rPr>
        <w:t xml:space="preserve"> </w:t>
      </w:r>
      <w:proofErr w:type="spellStart"/>
      <w:r w:rsidRPr="00C67D13">
        <w:t>Securicoin</w:t>
      </w:r>
      <w:proofErr w:type="spellEnd"/>
      <w:r w:rsidRPr="00C67D13">
        <w:t xml:space="preserve"> is an enterprise bitcoin security solution designed specifically to meet the standards of Wall Street institutions. Bitcoins held in the </w:t>
      </w:r>
      <w:proofErr w:type="spellStart"/>
      <w:r w:rsidRPr="00C67D13">
        <w:t>Securicoin</w:t>
      </w:r>
      <w:proofErr w:type="spellEnd"/>
      <w:r w:rsidRPr="00C67D13">
        <w:t xml:space="preserve"> system are contained in highly-protected offline wallets that never directly touch the internet. Furthermore, a human is always involved to verify the validity of each withdrawal made from your account. Bitcoin market participants that value security over all else will take comfort in </w:t>
      </w:r>
      <w:proofErr w:type="spellStart"/>
      <w:r w:rsidRPr="00C67D13">
        <w:t>Securicoin's</w:t>
      </w:r>
      <w:proofErr w:type="spellEnd"/>
      <w:r w:rsidRPr="00C67D13">
        <w:t xml:space="preserve"> complete separation of your bitcoins from outside threats. </w:t>
      </w:r>
      <w:r w:rsidRPr="00C67D13">
        <w:rPr>
          <w:i/>
        </w:rPr>
        <w:fldChar w:fldCharType="begin" w:fldLock="1"/>
      </w:r>
      <w:r w:rsidRPr="00C67D13">
        <w:rPr>
          <w:i/>
        </w:rPr>
        <w:instrText>ADDIN CSL_CITATION { "citationItems" : [ { "id" : "ITEM-1", "itemData" : { "URL" : "https://www.coinsetter.com/", "id" : "ITEM-1", "issued" : { "date-parts" : [ [ "0" ] ] }, "title" : "CoinSetter", "type" : "webpage" }, "uris" : [ "http://www.mendeley.com/documents/?uuid=14043196-6a59-413d-8d99-99680f4a6be2" ] } ], "mendeley" : { "formattedCitation" : "(\u201cCoinSetter,\u201d n.d.)", "plainTextFormattedCitation" : "(\u201cCoinSetter,\u201d n.d.)", "previouslyFormattedCitation" : "(\u201cCoinSetter,\u201d n.d.)" }, "properties" : { "noteIndex" : 0 }, "schema" : "https://github.com/citation-style-language/schema/raw/master/csl-citation.json" }</w:instrText>
      </w:r>
      <w:r w:rsidRPr="00C67D13">
        <w:rPr>
          <w:i/>
        </w:rPr>
        <w:fldChar w:fldCharType="separate"/>
      </w:r>
      <w:r w:rsidRPr="00C67D13">
        <w:rPr>
          <w:noProof/>
        </w:rPr>
        <w:t>(“CoinSetter,” n.d.)</w:t>
      </w:r>
      <w:r w:rsidRPr="00C67D13">
        <w:rPr>
          <w:i/>
        </w:rPr>
        <w:fldChar w:fldCharType="end"/>
      </w:r>
    </w:p>
    <w:p w:rsidR="00A410DE" w:rsidRPr="00C67D13" w:rsidRDefault="00A410DE" w:rsidP="00A410DE">
      <w:pPr>
        <w:ind w:firstLine="720"/>
      </w:pPr>
      <w:proofErr w:type="spellStart"/>
      <w:r w:rsidRPr="00C67D13">
        <w:t>Coinsetter’s</w:t>
      </w:r>
      <w:proofErr w:type="spellEnd"/>
      <w:r w:rsidRPr="00C67D13">
        <w:t xml:space="preserve"> ‘</w:t>
      </w:r>
      <w:proofErr w:type="spellStart"/>
      <w:r w:rsidRPr="00C67D13">
        <w:t>Securicoin</w:t>
      </w:r>
      <w:proofErr w:type="spellEnd"/>
      <w:r w:rsidRPr="00C67D13">
        <w:t xml:space="preserve">’ system was designed as an institutional-grade way of securing bitcoins, protecting them in offline wallets that are never connected to the internet. Automatic withdrawals are never made: a human always has to approve a transfer from the cold wallet, meaning that it is impossible for a hacker to drain the account remotely (as has happened with several other exchanges). Around 50% of coins are ensured through </w:t>
      </w:r>
      <w:proofErr w:type="spellStart"/>
      <w:r w:rsidRPr="00C67D13">
        <w:t>Xapo</w:t>
      </w:r>
      <w:proofErr w:type="spellEnd"/>
      <w:r w:rsidRPr="00C67D13">
        <w:t xml:space="preserve"> Vault.</w:t>
      </w:r>
      <w:r w:rsidRPr="00C67D13">
        <w:fldChar w:fldCharType="begin" w:fldLock="1"/>
      </w:r>
      <w:r w:rsidRPr="00C67D13">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 "properties" : { "noteIndex" : 0 }, "schema" : "https://github.com/citation-style-language/schema/raw/master/csl-citation.json" }</w:instrText>
      </w:r>
      <w:r w:rsidRPr="00C67D13">
        <w:fldChar w:fldCharType="separate"/>
      </w:r>
      <w:r w:rsidRPr="00C67D13">
        <w:rPr>
          <w:noProof/>
        </w:rPr>
        <w:t xml:space="preserve">(“Bitcoin </w:t>
      </w:r>
      <w:r w:rsidRPr="00C67D13">
        <w:rPr>
          <w:noProof/>
        </w:rPr>
        <w:lastRenderedPageBreak/>
        <w:t>Exchange Guide,” n.d.)</w:t>
      </w:r>
      <w:r w:rsidRPr="00C67D13">
        <w:fldChar w:fldCharType="end"/>
      </w:r>
    </w:p>
    <w:p w:rsidR="00A410DE" w:rsidRPr="0046387E" w:rsidRDefault="00A410DE" w:rsidP="0046387E">
      <w:pPr>
        <w:ind w:firstLine="360"/>
        <w:rPr>
          <w:b/>
        </w:rPr>
      </w:pPr>
      <w:bookmarkStart w:id="63" w:name="_Toc431153845"/>
      <w:r w:rsidRPr="0046387E">
        <w:rPr>
          <w:b/>
        </w:rPr>
        <w:t>Product</w:t>
      </w:r>
      <w:bookmarkEnd w:id="63"/>
    </w:p>
    <w:p w:rsidR="00A410DE" w:rsidRPr="00C67D13" w:rsidRDefault="00A410DE" w:rsidP="00C90D74">
      <w:pPr>
        <w:pStyle w:val="ListParagraph"/>
        <w:numPr>
          <w:ilvl w:val="0"/>
          <w:numId w:val="11"/>
        </w:numPr>
      </w:pPr>
      <w:r w:rsidRPr="00C67D13">
        <w:t xml:space="preserve">With </w:t>
      </w:r>
      <w:proofErr w:type="spellStart"/>
      <w:r w:rsidRPr="00C67D13">
        <w:t>Coinsetter's</w:t>
      </w:r>
      <w:proofErr w:type="spellEnd"/>
      <w:r w:rsidRPr="00C67D13">
        <w:t xml:space="preserve"> margin trading capabilities</w:t>
      </w:r>
    </w:p>
    <w:p w:rsidR="00A410DE" w:rsidRPr="00C67D13" w:rsidRDefault="00A410DE" w:rsidP="00C90D74">
      <w:pPr>
        <w:pStyle w:val="ListParagraph"/>
        <w:numPr>
          <w:ilvl w:val="0"/>
          <w:numId w:val="11"/>
        </w:numPr>
      </w:pPr>
      <w:r w:rsidRPr="00C67D13">
        <w:t xml:space="preserve">Connect to </w:t>
      </w:r>
      <w:proofErr w:type="spellStart"/>
      <w:r w:rsidRPr="00C67D13">
        <w:t>Coinsetter</w:t>
      </w:r>
      <w:proofErr w:type="spellEnd"/>
      <w:r w:rsidRPr="00C67D13">
        <w:t xml:space="preserve"> through our FIX, </w:t>
      </w:r>
      <w:proofErr w:type="spellStart"/>
      <w:r w:rsidRPr="00C67D13">
        <w:t>WebSockets</w:t>
      </w:r>
      <w:proofErr w:type="spellEnd"/>
      <w:r w:rsidRPr="00C67D13">
        <w:t xml:space="preserve"> and REST API</w:t>
      </w:r>
    </w:p>
    <w:p w:rsidR="00A410DE" w:rsidRPr="00C67D13" w:rsidRDefault="00A410DE" w:rsidP="00C90D74">
      <w:pPr>
        <w:pStyle w:val="ListParagraph"/>
        <w:numPr>
          <w:ilvl w:val="0"/>
          <w:numId w:val="11"/>
        </w:numPr>
      </w:pPr>
      <w:r w:rsidRPr="00C67D13">
        <w:t>Trade before sending funds</w:t>
      </w:r>
    </w:p>
    <w:p w:rsidR="00A410DE" w:rsidRPr="00C67D13" w:rsidRDefault="00A410DE" w:rsidP="00C90D74">
      <w:pPr>
        <w:pStyle w:val="ListParagraph"/>
        <w:numPr>
          <w:ilvl w:val="0"/>
          <w:numId w:val="11"/>
        </w:numPr>
      </w:pPr>
      <w:r w:rsidRPr="00C67D13">
        <w:t>APIs enable millisecond latency</w:t>
      </w:r>
    </w:p>
    <w:p w:rsidR="00A410DE" w:rsidRPr="00C67D13" w:rsidRDefault="00A410DE" w:rsidP="00C90D74">
      <w:pPr>
        <w:pStyle w:val="ListParagraph"/>
        <w:numPr>
          <w:ilvl w:val="0"/>
          <w:numId w:val="11"/>
        </w:numPr>
      </w:pPr>
      <w:r w:rsidRPr="00C67D13">
        <w:t>Charting tools</w:t>
      </w:r>
    </w:p>
    <w:p w:rsidR="00A410DE" w:rsidRPr="00C67D13" w:rsidRDefault="00A410DE" w:rsidP="00C90D74">
      <w:pPr>
        <w:pStyle w:val="ListParagraph"/>
        <w:numPr>
          <w:ilvl w:val="0"/>
          <w:numId w:val="11"/>
        </w:numPr>
      </w:pPr>
      <w:r w:rsidRPr="00C67D13">
        <w:t>DDOS protection</w:t>
      </w:r>
    </w:p>
    <w:p w:rsidR="00A410DE" w:rsidRPr="0046387E" w:rsidRDefault="00A410DE" w:rsidP="0046387E">
      <w:pPr>
        <w:ind w:firstLine="360"/>
        <w:rPr>
          <w:b/>
        </w:rPr>
      </w:pPr>
      <w:bookmarkStart w:id="64" w:name="_Toc431153846"/>
      <w:r w:rsidRPr="0046387E">
        <w:rPr>
          <w:b/>
        </w:rPr>
        <w:t>Place</w:t>
      </w:r>
      <w:bookmarkEnd w:id="64"/>
    </w:p>
    <w:p w:rsidR="00A410DE" w:rsidRPr="00781FF5" w:rsidRDefault="00A410DE" w:rsidP="00A410DE">
      <w:r w:rsidRPr="00781FF5">
        <w:rPr>
          <w:i/>
        </w:rPr>
        <w:t xml:space="preserve">Webpage:  </w:t>
      </w:r>
      <w:r w:rsidRPr="00781FF5">
        <w:t>https://www.coinsetter.com/</w:t>
      </w:r>
    </w:p>
    <w:p w:rsidR="00A410DE" w:rsidRPr="00781FF5" w:rsidRDefault="00A410DE" w:rsidP="00A410DE">
      <w:r w:rsidRPr="00781FF5">
        <w:rPr>
          <w:i/>
        </w:rPr>
        <w:t xml:space="preserve">Office location:  </w:t>
      </w:r>
      <w:r w:rsidRPr="00781FF5">
        <w:t>Office in New York, NY</w:t>
      </w:r>
    </w:p>
    <w:p w:rsidR="00A410DE" w:rsidRPr="00781FF5" w:rsidRDefault="00A410DE" w:rsidP="00A410DE">
      <w:r w:rsidRPr="00781FF5">
        <w:rPr>
          <w:i/>
        </w:rPr>
        <w:t xml:space="preserve">Customer support:  </w:t>
      </w:r>
      <w:r w:rsidRPr="00781FF5">
        <w:t>Contact via Email, Phone, Mail, Personal visit. Our call hours extend from 1PM to 4PM Eastern Time. Email support throughout the business day.</w:t>
      </w:r>
    </w:p>
    <w:p w:rsidR="00A410DE" w:rsidRPr="0046387E" w:rsidRDefault="00A410DE" w:rsidP="0046387E">
      <w:pPr>
        <w:ind w:firstLine="720"/>
        <w:rPr>
          <w:b/>
        </w:rPr>
      </w:pPr>
      <w:bookmarkStart w:id="65" w:name="_Toc431153847"/>
      <w:r w:rsidRPr="0046387E">
        <w:rPr>
          <w:b/>
        </w:rPr>
        <w:t>Promotion</w:t>
      </w:r>
      <w:bookmarkEnd w:id="65"/>
    </w:p>
    <w:p w:rsidR="00A410DE" w:rsidRPr="00FC2487" w:rsidRDefault="00A410DE" w:rsidP="00A410DE">
      <w:proofErr w:type="spellStart"/>
      <w:r>
        <w:t>Coinsetter</w:t>
      </w:r>
      <w:proofErr w:type="spellEnd"/>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66" w:name="_Toc431153848"/>
      <w:r w:rsidRPr="0046387E">
        <w:rPr>
          <w:b/>
        </w:rPr>
        <w:t>Price</w:t>
      </w:r>
      <w:bookmarkEnd w:id="66"/>
    </w:p>
    <w:p w:rsidR="00A410DE" w:rsidRPr="00781FF5" w:rsidRDefault="00A410DE" w:rsidP="00A410DE">
      <w:pPr>
        <w:rPr>
          <w:i/>
        </w:rPr>
      </w:pPr>
      <w:r w:rsidRPr="00781FF5">
        <w:rPr>
          <w:i/>
        </w:rPr>
        <w:t>Trading fees</w:t>
      </w:r>
    </w:p>
    <w:tbl>
      <w:tblPr>
        <w:tblW w:w="5660" w:type="dxa"/>
        <w:tblInd w:w="93" w:type="dxa"/>
        <w:tblLook w:val="04A0" w:firstRow="1" w:lastRow="0" w:firstColumn="1" w:lastColumn="0" w:noHBand="0" w:noVBand="1"/>
      </w:tblPr>
      <w:tblGrid>
        <w:gridCol w:w="3760"/>
        <w:gridCol w:w="1900"/>
      </w:tblGrid>
      <w:tr w:rsidR="00A410DE" w:rsidRPr="00FC2487" w:rsidTr="00C12FA7">
        <w:trPr>
          <w:trHeight w:val="499"/>
          <w:tblHeader/>
        </w:trPr>
        <w:tc>
          <w:tcPr>
            <w:tcW w:w="37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FC2487" w:rsidRDefault="00A410DE" w:rsidP="00C12FA7">
            <w:pPr>
              <w:widowControl/>
              <w:spacing w:line="240" w:lineRule="auto"/>
              <w:jc w:val="center"/>
              <w:rPr>
                <w:rFonts w:ascii="Calibri" w:eastAsia="Times New Roman" w:hAnsi="Calibri" w:cs="Times New Roman"/>
                <w:b/>
                <w:bCs/>
                <w:color w:val="FFFFFF" w:themeColor="background1"/>
                <w:sz w:val="22"/>
              </w:rPr>
            </w:pPr>
            <w:r w:rsidRPr="00FC2487">
              <w:rPr>
                <w:rFonts w:ascii="Calibri" w:eastAsia="Times New Roman" w:hAnsi="Calibri" w:cs="Times New Roman"/>
                <w:b/>
                <w:bCs/>
                <w:color w:val="FFFFFF" w:themeColor="background1"/>
                <w:sz w:val="22"/>
              </w:rPr>
              <w:t>30 Day Trading Volume</w:t>
            </w:r>
          </w:p>
        </w:tc>
        <w:tc>
          <w:tcPr>
            <w:tcW w:w="190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FC2487" w:rsidRDefault="00A410DE" w:rsidP="00C12FA7">
            <w:pPr>
              <w:widowControl/>
              <w:spacing w:line="240" w:lineRule="auto"/>
              <w:jc w:val="center"/>
              <w:rPr>
                <w:rFonts w:ascii="Calibri" w:eastAsia="Times New Roman" w:hAnsi="Calibri" w:cs="Times New Roman"/>
                <w:b/>
                <w:bCs/>
                <w:color w:val="FFFFFF" w:themeColor="background1"/>
                <w:sz w:val="22"/>
              </w:rPr>
            </w:pPr>
            <w:r w:rsidRPr="00FC2487">
              <w:rPr>
                <w:rFonts w:ascii="Calibri" w:eastAsia="Times New Roman" w:hAnsi="Calibri" w:cs="Times New Roman"/>
                <w:b/>
                <w:bCs/>
                <w:color w:val="FFFFFF" w:themeColor="background1"/>
                <w:sz w:val="22"/>
              </w:rPr>
              <w:t>Our Trade Fee</w:t>
            </w:r>
          </w:p>
        </w:tc>
      </w:tr>
      <w:tr w:rsidR="00A410DE" w:rsidRPr="00FC2487"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 BTC to 999 BTC</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25%</w:t>
            </w:r>
          </w:p>
        </w:tc>
      </w:tr>
      <w:tr w:rsidR="00A410DE" w:rsidRPr="00FC2487"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1,000 BTC to 4,999 BTC</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20%</w:t>
            </w:r>
          </w:p>
        </w:tc>
      </w:tr>
      <w:tr w:rsidR="00A410DE" w:rsidRPr="00FC2487"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5,000 BTC to 9,999 BTC</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15%</w:t>
            </w:r>
          </w:p>
        </w:tc>
      </w:tr>
      <w:tr w:rsidR="00A410DE" w:rsidRPr="00FC2487"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10,000+ BTC</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10%</w:t>
            </w:r>
          </w:p>
        </w:tc>
      </w:tr>
    </w:tbl>
    <w:p w:rsidR="00A410DE" w:rsidRPr="00781FF5" w:rsidRDefault="00A410DE" w:rsidP="00A410DE"/>
    <w:p w:rsidR="00A410DE" w:rsidRPr="00781FF5" w:rsidRDefault="00A410DE" w:rsidP="00A410DE">
      <w:proofErr w:type="spellStart"/>
      <w:r w:rsidRPr="00781FF5">
        <w:lastRenderedPageBreak/>
        <w:t>Coinsetter</w:t>
      </w:r>
      <w:proofErr w:type="spellEnd"/>
      <w:r w:rsidRPr="00781FF5">
        <w:t xml:space="preserve"> offers partner programs to designated market makers on our exchange.</w:t>
      </w:r>
    </w:p>
    <w:p w:rsidR="00A410DE" w:rsidRDefault="00A410DE" w:rsidP="00A410DE">
      <w:pPr>
        <w:pStyle w:val="Heading2"/>
      </w:pPr>
      <w:bookmarkStart w:id="67" w:name="_Toc431153849"/>
      <w:bookmarkStart w:id="68" w:name="_Toc437701352"/>
      <w:proofErr w:type="spellStart"/>
      <w:r>
        <w:t>Cryptsy</w:t>
      </w:r>
      <w:bookmarkEnd w:id="67"/>
      <w:bookmarkEnd w:id="68"/>
      <w:proofErr w:type="spellEnd"/>
    </w:p>
    <w:p w:rsidR="00A410DE" w:rsidRPr="0046387E" w:rsidRDefault="00A410DE" w:rsidP="0046387E">
      <w:pPr>
        <w:ind w:firstLine="720"/>
        <w:rPr>
          <w:b/>
        </w:rPr>
      </w:pPr>
      <w:bookmarkStart w:id="69" w:name="_Toc431153850"/>
      <w:r w:rsidRPr="0046387E">
        <w:rPr>
          <w:b/>
        </w:rPr>
        <w:t>Basic Information</w:t>
      </w:r>
      <w:bookmarkEnd w:id="69"/>
    </w:p>
    <w:p w:rsidR="00A410DE" w:rsidRPr="008F3082" w:rsidRDefault="00A410DE" w:rsidP="00A410DE">
      <w:r w:rsidRPr="00C72316">
        <w:rPr>
          <w:i/>
        </w:rPr>
        <w:t>Business Name</w:t>
      </w:r>
      <w:r>
        <w:rPr>
          <w:i/>
        </w:rPr>
        <w:t>:</w:t>
      </w:r>
      <w:r>
        <w:t xml:space="preserve">  </w:t>
      </w:r>
      <w:proofErr w:type="spellStart"/>
      <w:r>
        <w:t>Cryptsy</w:t>
      </w:r>
      <w:proofErr w:type="spellEnd"/>
    </w:p>
    <w:p w:rsidR="00A410DE" w:rsidRPr="008F3082" w:rsidRDefault="00A410DE" w:rsidP="00A410DE">
      <w:r>
        <w:rPr>
          <w:i/>
        </w:rPr>
        <w:t xml:space="preserve">Brief History:  </w:t>
      </w:r>
      <w:proofErr w:type="spellStart"/>
      <w:r w:rsidRPr="008F3082">
        <w:t>Cryptsy</w:t>
      </w:r>
      <w:proofErr w:type="spellEnd"/>
      <w:r w:rsidRPr="008F3082">
        <w:t xml:space="preserve"> is an exchange with a difference. Its stated aim is to provide a safe environment for users to trade crypto-currencies with other users in an efficient and easy to use manner.  Although the site plans to offer USD deposits and withdrawals soon, at the present time it is designed to act specifically as an exchange for a huge range of different cryptocurrencies. </w:t>
      </w:r>
      <w:proofErr w:type="spellStart"/>
      <w:r w:rsidRPr="008F3082">
        <w:t>Cryptsy</w:t>
      </w:r>
      <w:proofErr w:type="spellEnd"/>
      <w:r w:rsidRPr="008F3082">
        <w:t xml:space="preserve"> is based in Florida and was launched in May 2013. It currently offers trading between pairs of over 100 types of cryptocurrency.  In the near future, </w:t>
      </w:r>
      <w:proofErr w:type="spellStart"/>
      <w:r w:rsidRPr="008F3082">
        <w:t>Cryptsy</w:t>
      </w:r>
      <w:proofErr w:type="spellEnd"/>
      <w:r w:rsidRPr="008F3082">
        <w:t xml:space="preserve"> plans to offer further services, including cryptocurrency escrow and merchant services for cryptocurrency transactions, as well as USD exchange.</w:t>
      </w:r>
      <w:r w:rsidRPr="008F3082">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F3082">
        <w:fldChar w:fldCharType="separate"/>
      </w:r>
      <w:r w:rsidRPr="008F3082">
        <w:rPr>
          <w:noProof/>
        </w:rPr>
        <w:t>(“Bitcoin Exchange Guide,” n.d.)</w:t>
      </w:r>
      <w:r w:rsidRPr="008F3082">
        <w:fldChar w:fldCharType="end"/>
      </w:r>
    </w:p>
    <w:p w:rsidR="00A410DE" w:rsidRPr="008F3082" w:rsidRDefault="00A410DE" w:rsidP="00A410DE">
      <w:r>
        <w:rPr>
          <w:i/>
        </w:rPr>
        <w:t xml:space="preserve">Year Founded:  </w:t>
      </w:r>
      <w:r>
        <w:t>2013</w:t>
      </w:r>
    </w:p>
    <w:p w:rsidR="00A410DE" w:rsidRPr="008F3082" w:rsidRDefault="00A410DE" w:rsidP="00A410DE">
      <w:pPr>
        <w:rPr>
          <w:i/>
        </w:rPr>
      </w:pPr>
      <w:r>
        <w:rPr>
          <w:i/>
        </w:rPr>
        <w:t xml:space="preserve">Legal Issues:  </w:t>
      </w:r>
      <w:r w:rsidRPr="008F3082">
        <w:t xml:space="preserve">Because </w:t>
      </w:r>
      <w:proofErr w:type="spellStart"/>
      <w:r w:rsidRPr="008F3082">
        <w:t>Cryptsy</w:t>
      </w:r>
      <w:proofErr w:type="spellEnd"/>
      <w:r w:rsidRPr="008F3082">
        <w:t xml:space="preserve"> does not offer fiat exchange, it is not currently bound by the rules that other exchanges are subject to. This means it is straightforward and easy to get started with, albeit at the cost of not being able to convert cryptocurrencies into USD or other physical currencies. The result is that </w:t>
      </w:r>
      <w:proofErr w:type="spellStart"/>
      <w:r w:rsidRPr="008F3082">
        <w:t>Cryptsy</w:t>
      </w:r>
      <w:proofErr w:type="spellEnd"/>
      <w:r w:rsidRPr="008F3082">
        <w:t xml:space="preserve"> has become the go-to exchange for almost all minor cryptocurrencies.</w:t>
      </w:r>
      <w:r w:rsidRPr="008F3082">
        <w:fldChar w:fldCharType="begin" w:fldLock="1"/>
      </w:r>
      <w:r w:rsidRPr="008F3082">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F3082">
        <w:fldChar w:fldCharType="separate"/>
      </w:r>
      <w:r w:rsidRPr="008F3082">
        <w:rPr>
          <w:noProof/>
        </w:rPr>
        <w:t>(“Bitcoin Exchange Guide,” n.d.)</w:t>
      </w:r>
      <w:r w:rsidRPr="008F3082">
        <w:fldChar w:fldCharType="end"/>
      </w:r>
      <w:r w:rsidRPr="008F3082">
        <w:t xml:space="preserve"> </w:t>
      </w:r>
    </w:p>
    <w:p w:rsidR="00A410DE" w:rsidRPr="0046387E" w:rsidRDefault="00A410DE" w:rsidP="0046387E">
      <w:pPr>
        <w:ind w:firstLine="360"/>
        <w:rPr>
          <w:b/>
        </w:rPr>
      </w:pPr>
      <w:bookmarkStart w:id="70" w:name="_Toc431153851"/>
      <w:r w:rsidRPr="0046387E">
        <w:rPr>
          <w:b/>
        </w:rPr>
        <w:t>Product</w:t>
      </w:r>
      <w:bookmarkEnd w:id="70"/>
    </w:p>
    <w:p w:rsidR="00A410DE" w:rsidRPr="008F3082" w:rsidRDefault="00A410DE" w:rsidP="00C90D74">
      <w:pPr>
        <w:pStyle w:val="ListParagraph"/>
        <w:numPr>
          <w:ilvl w:val="0"/>
          <w:numId w:val="10"/>
        </w:numPr>
      </w:pPr>
      <w:r w:rsidRPr="008F3082">
        <w:t>Cryptocurrency-only exchange at present</w:t>
      </w:r>
    </w:p>
    <w:p w:rsidR="00A410DE" w:rsidRPr="008F3082" w:rsidRDefault="00A410DE" w:rsidP="00C90D74">
      <w:pPr>
        <w:pStyle w:val="ListParagraph"/>
        <w:numPr>
          <w:ilvl w:val="0"/>
          <w:numId w:val="10"/>
        </w:numPr>
      </w:pPr>
      <w:r w:rsidRPr="008F3082">
        <w:t>Over 100 cryptocurrencies supported</w:t>
      </w:r>
    </w:p>
    <w:p w:rsidR="00A410DE" w:rsidRPr="008F3082" w:rsidRDefault="00A410DE" w:rsidP="00C90D74">
      <w:pPr>
        <w:pStyle w:val="ListParagraph"/>
        <w:numPr>
          <w:ilvl w:val="0"/>
          <w:numId w:val="10"/>
        </w:numPr>
      </w:pPr>
      <w:r w:rsidRPr="008F3082">
        <w:t>Majority of funds held offline in several locations</w:t>
      </w:r>
    </w:p>
    <w:p w:rsidR="00A410DE" w:rsidRPr="008F3082" w:rsidRDefault="00A410DE" w:rsidP="00C90D74">
      <w:pPr>
        <w:pStyle w:val="ListParagraph"/>
        <w:numPr>
          <w:ilvl w:val="0"/>
          <w:numId w:val="10"/>
        </w:numPr>
      </w:pPr>
      <w:r w:rsidRPr="008F3082">
        <w:t>Wallets protected with AES-256 encryption</w:t>
      </w:r>
    </w:p>
    <w:p w:rsidR="00A410DE" w:rsidRPr="008F3082" w:rsidRDefault="00A410DE" w:rsidP="00C90D74">
      <w:pPr>
        <w:pStyle w:val="ListParagraph"/>
        <w:numPr>
          <w:ilvl w:val="0"/>
          <w:numId w:val="10"/>
        </w:numPr>
      </w:pPr>
      <w:r w:rsidRPr="008F3082">
        <w:lastRenderedPageBreak/>
        <w:t>Regular security scanning by third party</w:t>
      </w:r>
    </w:p>
    <w:p w:rsidR="00A410DE" w:rsidRPr="008F3082" w:rsidRDefault="00A410DE" w:rsidP="00C90D74">
      <w:pPr>
        <w:pStyle w:val="ListParagraph"/>
        <w:numPr>
          <w:ilvl w:val="0"/>
          <w:numId w:val="10"/>
        </w:numPr>
      </w:pPr>
      <w:r w:rsidRPr="008F3082">
        <w:t>API available</w:t>
      </w:r>
    </w:p>
    <w:p w:rsidR="00A410DE" w:rsidRPr="008F3082" w:rsidRDefault="00A410DE" w:rsidP="00C90D74">
      <w:pPr>
        <w:pStyle w:val="ListParagraph"/>
        <w:numPr>
          <w:ilvl w:val="0"/>
          <w:numId w:val="10"/>
        </w:numPr>
      </w:pPr>
      <w:r w:rsidRPr="008F3082">
        <w:t>Two-factor authentication supported</w:t>
      </w:r>
    </w:p>
    <w:p w:rsidR="00A410DE" w:rsidRPr="008F3082" w:rsidRDefault="00A410DE" w:rsidP="00C90D74">
      <w:pPr>
        <w:pStyle w:val="ListParagraph"/>
        <w:numPr>
          <w:ilvl w:val="0"/>
          <w:numId w:val="10"/>
        </w:numPr>
      </w:pPr>
      <w:r w:rsidRPr="008F3082">
        <w:t>New markets added all the time</w:t>
      </w:r>
    </w:p>
    <w:p w:rsidR="00A410DE" w:rsidRPr="0046387E" w:rsidRDefault="00A410DE" w:rsidP="0046387E">
      <w:pPr>
        <w:ind w:firstLine="360"/>
        <w:rPr>
          <w:b/>
        </w:rPr>
      </w:pPr>
      <w:bookmarkStart w:id="71" w:name="_Toc431153852"/>
      <w:r w:rsidRPr="0046387E">
        <w:rPr>
          <w:b/>
        </w:rPr>
        <w:t>Place</w:t>
      </w:r>
      <w:bookmarkEnd w:id="71"/>
    </w:p>
    <w:p w:rsidR="00A410DE" w:rsidRPr="008F3082" w:rsidRDefault="00A410DE" w:rsidP="00A410DE">
      <w:r>
        <w:rPr>
          <w:i/>
        </w:rPr>
        <w:t>Webpage</w:t>
      </w:r>
      <w:r w:rsidRPr="008F3082">
        <w:t>:  https://www.cryptsy.com/</w:t>
      </w:r>
    </w:p>
    <w:p w:rsidR="00A410DE" w:rsidRPr="008F3082" w:rsidRDefault="00A410DE" w:rsidP="00A410DE">
      <w:r>
        <w:rPr>
          <w:i/>
        </w:rPr>
        <w:t xml:space="preserve">Office </w:t>
      </w:r>
      <w:r w:rsidRPr="008F3082">
        <w:rPr>
          <w:i/>
        </w:rPr>
        <w:t>location:</w:t>
      </w:r>
      <w:r w:rsidRPr="008F3082">
        <w:t xml:space="preserve">  </w:t>
      </w:r>
      <w:r w:rsidRPr="008F3082">
        <w:rPr>
          <w:rStyle w:val="Strong"/>
          <w:rFonts w:cs="Times New Roman"/>
          <w:b w:val="0"/>
          <w:szCs w:val="24"/>
          <w:shd w:val="clear" w:color="auto" w:fill="FFFFFF"/>
        </w:rPr>
        <w:t xml:space="preserve">160 Congress Park </w:t>
      </w:r>
      <w:proofErr w:type="spellStart"/>
      <w:r w:rsidRPr="008F3082">
        <w:rPr>
          <w:rStyle w:val="Strong"/>
          <w:rFonts w:cs="Times New Roman"/>
          <w:b w:val="0"/>
          <w:szCs w:val="24"/>
          <w:shd w:val="clear" w:color="auto" w:fill="FFFFFF"/>
        </w:rPr>
        <w:t>Dr</w:t>
      </w:r>
      <w:proofErr w:type="spellEnd"/>
      <w:r w:rsidRPr="008F3082">
        <w:rPr>
          <w:rStyle w:val="Strong"/>
          <w:rFonts w:cs="Times New Roman"/>
          <w:b w:val="0"/>
          <w:szCs w:val="24"/>
          <w:shd w:val="clear" w:color="auto" w:fill="FFFFFF"/>
        </w:rPr>
        <w:t xml:space="preserve"> Suite 101</w:t>
      </w:r>
      <w:r>
        <w:rPr>
          <w:rFonts w:cs="Times New Roman"/>
          <w:b/>
          <w:bCs/>
          <w:szCs w:val="24"/>
          <w:shd w:val="clear" w:color="auto" w:fill="FFFFFF"/>
        </w:rPr>
        <w:t xml:space="preserve">, </w:t>
      </w:r>
      <w:r w:rsidRPr="008F3082">
        <w:rPr>
          <w:rStyle w:val="Strong"/>
          <w:rFonts w:cs="Times New Roman"/>
          <w:b w:val="0"/>
          <w:szCs w:val="24"/>
          <w:shd w:val="clear" w:color="auto" w:fill="FFFFFF"/>
        </w:rPr>
        <w:t>Delray Beach, FL 33445</w:t>
      </w:r>
    </w:p>
    <w:p w:rsidR="00A410DE" w:rsidRPr="004F2B2E" w:rsidRDefault="00A410DE" w:rsidP="00A410DE">
      <w:r>
        <w:rPr>
          <w:i/>
        </w:rPr>
        <w:t>Customer support:</w:t>
      </w:r>
      <w:r>
        <w:t xml:space="preserve">  Email, Online forums, Mail</w:t>
      </w:r>
    </w:p>
    <w:p w:rsidR="00A410DE" w:rsidRPr="0046387E" w:rsidRDefault="00A410DE" w:rsidP="0046387E">
      <w:pPr>
        <w:ind w:firstLine="720"/>
        <w:rPr>
          <w:b/>
        </w:rPr>
      </w:pPr>
      <w:bookmarkStart w:id="72" w:name="_Toc431153853"/>
      <w:r w:rsidRPr="0046387E">
        <w:rPr>
          <w:b/>
        </w:rPr>
        <w:t>Promotion</w:t>
      </w:r>
      <w:bookmarkEnd w:id="72"/>
    </w:p>
    <w:p w:rsidR="00A410DE" w:rsidRPr="00FC2487" w:rsidRDefault="00A410DE" w:rsidP="00A410DE">
      <w:proofErr w:type="spellStart"/>
      <w:r>
        <w:t>C</w:t>
      </w:r>
      <w:r w:rsidRPr="008F3082">
        <w:t>ryptsy</w:t>
      </w:r>
      <w:proofErr w:type="spellEnd"/>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73" w:name="_Toc431153854"/>
      <w:r w:rsidRPr="0046387E">
        <w:rPr>
          <w:b/>
        </w:rPr>
        <w:t>Price</w:t>
      </w:r>
      <w:bookmarkEnd w:id="73"/>
    </w:p>
    <w:p w:rsidR="00A410DE" w:rsidRDefault="00A410DE" w:rsidP="00A410DE">
      <w:pPr>
        <w:rPr>
          <w:rFonts w:cs="Times New Roman"/>
          <w:szCs w:val="24"/>
          <w:shd w:val="clear" w:color="auto" w:fill="FFFFFF"/>
        </w:rPr>
      </w:pPr>
      <w:proofErr w:type="spellStart"/>
      <w:r w:rsidRPr="00FC2487">
        <w:rPr>
          <w:rFonts w:cs="Times New Roman"/>
          <w:szCs w:val="24"/>
          <w:shd w:val="clear" w:color="auto" w:fill="FFFFFF"/>
        </w:rPr>
        <w:t>Cryptsy</w:t>
      </w:r>
      <w:proofErr w:type="spellEnd"/>
      <w:r w:rsidRPr="00FC2487">
        <w:rPr>
          <w:rFonts w:cs="Times New Roman"/>
          <w:szCs w:val="24"/>
          <w:shd w:val="clear" w:color="auto" w:fill="FFFFFF"/>
        </w:rPr>
        <w:t xml:space="preserve"> charges a base fee which is typically aligned with the network fee imposed by each coin + 0.5%.</w:t>
      </w:r>
    </w:p>
    <w:p w:rsidR="00A410DE" w:rsidRDefault="00A410DE" w:rsidP="0046387E">
      <w:pPr>
        <w:pStyle w:val="Heading2"/>
        <w:jc w:val="center"/>
      </w:pPr>
      <w:bookmarkStart w:id="74" w:name="_Toc431153855"/>
      <w:bookmarkStart w:id="75" w:name="_Toc437701353"/>
      <w:r>
        <w:t>Critical Success Factors Matrix</w:t>
      </w:r>
      <w:bookmarkEnd w:id="74"/>
      <w:bookmarkEnd w:id="75"/>
    </w:p>
    <w:p w:rsidR="00A410DE" w:rsidRPr="008133D9" w:rsidRDefault="00A410DE" w:rsidP="00A410DE">
      <w:r>
        <w:t>The goal of a currency exchange is to facilitate the trading of currency.  The ultimate mark of a successful exchange is the daily volume moved through the exchange.  A more successful exchange will move more money and have a higher average daily volume.  My analysis of the successful crypto exchanges has reviled 4 critical success factors they are; Price, Customer service, Diversity of products and Security.</w:t>
      </w:r>
    </w:p>
    <w:p w:rsidR="00A410DE" w:rsidRPr="0046387E" w:rsidRDefault="00A410DE" w:rsidP="0046387E">
      <w:pPr>
        <w:rPr>
          <w:b/>
        </w:rPr>
      </w:pPr>
      <w:bookmarkStart w:id="76" w:name="_Toc431153856"/>
      <w:r w:rsidRPr="0046387E">
        <w:rPr>
          <w:b/>
        </w:rPr>
        <w:t>Price</w:t>
      </w:r>
      <w:bookmarkEnd w:id="76"/>
    </w:p>
    <w:tbl>
      <w:tblPr>
        <w:tblW w:w="9390" w:type="dxa"/>
        <w:tblInd w:w="93" w:type="dxa"/>
        <w:tblLook w:val="04A0" w:firstRow="1" w:lastRow="0" w:firstColumn="1" w:lastColumn="0" w:noHBand="0" w:noVBand="1"/>
      </w:tblPr>
      <w:tblGrid>
        <w:gridCol w:w="2355"/>
        <w:gridCol w:w="7035"/>
      </w:tblGrid>
      <w:tr w:rsidR="00A410DE" w:rsidRPr="00095929" w:rsidTr="00C12FA7">
        <w:trPr>
          <w:trHeight w:val="499"/>
        </w:trPr>
        <w:tc>
          <w:tcPr>
            <w:tcW w:w="235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7035"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A410DE" w:rsidRPr="00095929" w:rsidTr="00C12FA7">
        <w:trPr>
          <w:trHeight w:val="499"/>
        </w:trPr>
        <w:tc>
          <w:tcPr>
            <w:tcW w:w="235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703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rice</w:t>
            </w:r>
          </w:p>
        </w:tc>
      </w:tr>
      <w:tr w:rsidR="00A410DE" w:rsidRPr="00095929" w:rsidTr="00C12FA7">
        <w:trPr>
          <w:trHeight w:val="499"/>
        </w:trPr>
        <w:tc>
          <w:tcPr>
            <w:tcW w:w="235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lastRenderedPageBreak/>
              <w:t>Rationale</w:t>
            </w:r>
          </w:p>
        </w:tc>
        <w:tc>
          <w:tcPr>
            <w:tcW w:w="703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Because there the service provided by compet</w:t>
            </w:r>
            <w:r>
              <w:rPr>
                <w:rFonts w:ascii="Calibri" w:eastAsia="Times New Roman" w:hAnsi="Calibri" w:cs="Times New Roman"/>
                <w:color w:val="000000"/>
                <w:sz w:val="22"/>
              </w:rPr>
              <w:t>it</w:t>
            </w:r>
            <w:r w:rsidRPr="00095929">
              <w:rPr>
                <w:rFonts w:ascii="Calibri" w:eastAsia="Times New Roman" w:hAnsi="Calibri" w:cs="Times New Roman"/>
                <w:color w:val="000000"/>
                <w:sz w:val="22"/>
              </w:rPr>
              <w:t>or exchanges is similar price is one of the few ways an exchange can differentiate itself.  Lower prices will attract more traders which will increase exchange volume a key measure of success.</w:t>
            </w:r>
          </w:p>
        </w:tc>
      </w:tr>
    </w:tbl>
    <w:p w:rsidR="00A410DE" w:rsidRDefault="00A410DE" w:rsidP="00A410DE">
      <w:pPr>
        <w:pStyle w:val="Heading2"/>
      </w:pPr>
    </w:p>
    <w:tbl>
      <w:tblPr>
        <w:tblW w:w="8440" w:type="dxa"/>
        <w:tblInd w:w="93" w:type="dxa"/>
        <w:tblLook w:val="04A0" w:firstRow="1" w:lastRow="0" w:firstColumn="1" w:lastColumn="0" w:noHBand="0" w:noVBand="1"/>
      </w:tblPr>
      <w:tblGrid>
        <w:gridCol w:w="1815"/>
        <w:gridCol w:w="6625"/>
      </w:tblGrid>
      <w:tr w:rsidR="00A410DE" w:rsidRPr="00095929" w:rsidTr="00C12FA7">
        <w:trPr>
          <w:trHeight w:val="499"/>
        </w:trPr>
        <w:tc>
          <w:tcPr>
            <w:tcW w:w="181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6625"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10%; Discount Maker fees</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10%</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15%</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25%</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25%; Withdraw fees</w:t>
            </w:r>
          </w:p>
        </w:tc>
      </w:tr>
    </w:tbl>
    <w:p w:rsidR="00A410DE" w:rsidRPr="00095929" w:rsidRDefault="00A410DE" w:rsidP="00A410DE"/>
    <w:p w:rsidR="00A410DE" w:rsidRPr="0046387E" w:rsidRDefault="00A410DE" w:rsidP="0046387E">
      <w:pPr>
        <w:rPr>
          <w:b/>
        </w:rPr>
      </w:pPr>
      <w:bookmarkStart w:id="77" w:name="_Toc431153857"/>
      <w:r w:rsidRPr="0046387E">
        <w:rPr>
          <w:b/>
        </w:rPr>
        <w:t>Customer Service</w:t>
      </w:r>
      <w:bookmarkEnd w:id="77"/>
    </w:p>
    <w:tbl>
      <w:tblPr>
        <w:tblW w:w="9483" w:type="dxa"/>
        <w:tblInd w:w="93" w:type="dxa"/>
        <w:tblLook w:val="04A0" w:firstRow="1" w:lastRow="0" w:firstColumn="1" w:lastColumn="0" w:noHBand="0" w:noVBand="1"/>
      </w:tblPr>
      <w:tblGrid>
        <w:gridCol w:w="2085"/>
        <w:gridCol w:w="7398"/>
      </w:tblGrid>
      <w:tr w:rsidR="00A410DE" w:rsidRPr="00095929" w:rsidTr="00C12FA7">
        <w:trPr>
          <w:trHeight w:val="499"/>
        </w:trPr>
        <w:tc>
          <w:tcPr>
            <w:tcW w:w="208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7398"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A410DE" w:rsidRPr="00095929" w:rsidTr="00C12FA7">
        <w:trPr>
          <w:trHeight w:val="499"/>
        </w:trPr>
        <w:tc>
          <w:tcPr>
            <w:tcW w:w="208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7398"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ustomer Service</w:t>
            </w:r>
          </w:p>
        </w:tc>
      </w:tr>
      <w:tr w:rsidR="00A410DE" w:rsidRPr="00095929" w:rsidTr="00C12FA7">
        <w:trPr>
          <w:trHeight w:val="499"/>
        </w:trPr>
        <w:tc>
          <w:tcPr>
            <w:tcW w:w="208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7398"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When the Mt Gox exchange collapse customers of the exchange found it ver</w:t>
            </w:r>
            <w:r>
              <w:rPr>
                <w:rFonts w:ascii="Calibri" w:eastAsia="Times New Roman" w:hAnsi="Calibri" w:cs="Times New Roman"/>
                <w:color w:val="000000"/>
                <w:sz w:val="22"/>
              </w:rPr>
              <w:t>y</w:t>
            </w:r>
            <w:r w:rsidRPr="00095929">
              <w:rPr>
                <w:rFonts w:ascii="Calibri" w:eastAsia="Times New Roman" w:hAnsi="Calibri" w:cs="Times New Roman"/>
                <w:color w:val="000000"/>
                <w:sz w:val="22"/>
              </w:rPr>
              <w:t xml:space="preserve"> difficult to reach the contact the exchange regarding the lost funds.  Since then </w:t>
            </w:r>
            <w:proofErr w:type="spellStart"/>
            <w:r w:rsidRPr="00095929">
              <w:rPr>
                <w:rFonts w:ascii="Calibri" w:eastAsia="Times New Roman" w:hAnsi="Calibri" w:cs="Times New Roman"/>
                <w:color w:val="000000"/>
                <w:sz w:val="22"/>
              </w:rPr>
              <w:t>cyrpto</w:t>
            </w:r>
            <w:proofErr w:type="spellEnd"/>
            <w:r w:rsidRPr="00095929">
              <w:rPr>
                <w:rFonts w:ascii="Calibri" w:eastAsia="Times New Roman" w:hAnsi="Calibri" w:cs="Times New Roman"/>
                <w:color w:val="000000"/>
                <w:sz w:val="22"/>
              </w:rPr>
              <w:t xml:space="preserve"> traders are cautious about which exchange to trust.  Trust is important when traders are picking an exchange to do business with.  Exchanges that offer more ways to contact them will appear more trust worthy.</w:t>
            </w:r>
          </w:p>
        </w:tc>
      </w:tr>
    </w:tbl>
    <w:p w:rsidR="00A410DE" w:rsidRDefault="00A410DE" w:rsidP="00A410DE"/>
    <w:tbl>
      <w:tblPr>
        <w:tblW w:w="8440" w:type="dxa"/>
        <w:tblInd w:w="93" w:type="dxa"/>
        <w:tblLook w:val="04A0" w:firstRow="1" w:lastRow="0" w:firstColumn="1" w:lastColumn="0" w:noHBand="0" w:noVBand="1"/>
      </w:tblPr>
      <w:tblGrid>
        <w:gridCol w:w="1815"/>
        <w:gridCol w:w="6625"/>
      </w:tblGrid>
      <w:tr w:rsidR="00A410DE" w:rsidRPr="00095929" w:rsidTr="00C12FA7">
        <w:trPr>
          <w:trHeight w:val="499"/>
          <w:tblHeader/>
        </w:trPr>
        <w:tc>
          <w:tcPr>
            <w:tcW w:w="181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6625"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ersonal visit; Email; Phone</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mail; Phone multi city options; Mail</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mail; Phone; Mail</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mail; Phone</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mail Only</w:t>
            </w:r>
          </w:p>
        </w:tc>
      </w:tr>
    </w:tbl>
    <w:p w:rsidR="00A410DE" w:rsidRPr="00095929" w:rsidRDefault="00A410DE" w:rsidP="00A410DE"/>
    <w:p w:rsidR="00A410DE" w:rsidRPr="0046387E" w:rsidRDefault="00A410DE" w:rsidP="0046387E">
      <w:pPr>
        <w:rPr>
          <w:b/>
        </w:rPr>
      </w:pPr>
      <w:bookmarkStart w:id="78" w:name="_Toc431153858"/>
      <w:r w:rsidRPr="0046387E">
        <w:rPr>
          <w:b/>
        </w:rPr>
        <w:t>Available Products</w:t>
      </w:r>
      <w:bookmarkEnd w:id="78"/>
    </w:p>
    <w:tbl>
      <w:tblPr>
        <w:tblW w:w="9390" w:type="dxa"/>
        <w:tblInd w:w="93" w:type="dxa"/>
        <w:tblLook w:val="04A0" w:firstRow="1" w:lastRow="0" w:firstColumn="1" w:lastColumn="0" w:noHBand="0" w:noVBand="1"/>
      </w:tblPr>
      <w:tblGrid>
        <w:gridCol w:w="1053"/>
        <w:gridCol w:w="8430"/>
      </w:tblGrid>
      <w:tr w:rsidR="00A410DE" w:rsidRPr="00095929" w:rsidTr="00C12FA7">
        <w:trPr>
          <w:trHeight w:val="499"/>
        </w:trPr>
        <w:tc>
          <w:tcPr>
            <w:tcW w:w="871"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lastRenderedPageBreak/>
              <w:t>Rubric</w:t>
            </w:r>
          </w:p>
        </w:tc>
        <w:tc>
          <w:tcPr>
            <w:tcW w:w="8519"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A410DE" w:rsidRPr="00095929" w:rsidTr="00C12FA7">
        <w:trPr>
          <w:trHeight w:val="499"/>
        </w:trPr>
        <w:tc>
          <w:tcPr>
            <w:tcW w:w="871"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8519"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vailable Products</w:t>
            </w:r>
          </w:p>
        </w:tc>
      </w:tr>
      <w:tr w:rsidR="00A410DE" w:rsidRPr="00095929" w:rsidTr="00C12FA7">
        <w:trPr>
          <w:trHeight w:val="499"/>
        </w:trPr>
        <w:tc>
          <w:tcPr>
            <w:tcW w:w="871"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8519"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ll exchanges offer basic trading functionality.  Innovative exchanges add additional features that make it easier for traders to interact with the exchange.  Offering additional product or advanced trading feature like margin trading draws trader to the exchange and increase overall exchange volume.</w:t>
            </w:r>
          </w:p>
        </w:tc>
      </w:tr>
    </w:tbl>
    <w:p w:rsidR="00A410DE" w:rsidRDefault="00A410DE" w:rsidP="00A410DE"/>
    <w:tbl>
      <w:tblPr>
        <w:tblW w:w="8440" w:type="dxa"/>
        <w:tblInd w:w="93" w:type="dxa"/>
        <w:tblLook w:val="04A0" w:firstRow="1" w:lastRow="0" w:firstColumn="1" w:lastColumn="0" w:noHBand="0" w:noVBand="1"/>
      </w:tblPr>
      <w:tblGrid>
        <w:gridCol w:w="2660"/>
        <w:gridCol w:w="5780"/>
      </w:tblGrid>
      <w:tr w:rsidR="00A410DE" w:rsidRPr="00095929" w:rsidTr="00C12FA7">
        <w:trPr>
          <w:trHeight w:val="499"/>
        </w:trPr>
        <w:tc>
          <w:tcPr>
            <w:tcW w:w="26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578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xml:space="preserve">Advanced trading options such as Margin or </w:t>
            </w:r>
            <w:proofErr w:type="spellStart"/>
            <w:r w:rsidRPr="00095929">
              <w:rPr>
                <w:rFonts w:ascii="Calibri" w:eastAsia="Times New Roman" w:hAnsi="Calibri" w:cs="Times New Roman"/>
                <w:color w:val="000000"/>
                <w:sz w:val="22"/>
              </w:rPr>
              <w:t>Furture</w:t>
            </w:r>
            <w:proofErr w:type="spellEnd"/>
            <w:r w:rsidRPr="00095929">
              <w:rPr>
                <w:rFonts w:ascii="Calibri" w:eastAsia="Times New Roman" w:hAnsi="Calibri" w:cs="Times New Roman"/>
                <w:color w:val="000000"/>
                <w:sz w:val="22"/>
              </w:rPr>
              <w:t xml:space="preserve"> trading</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Online wallet; Merchant services</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Withdraw and deposit government currencies</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Multiple trading pairs</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ingle trading pair; Basic API interface</w:t>
            </w:r>
          </w:p>
        </w:tc>
      </w:tr>
    </w:tbl>
    <w:p w:rsidR="00A410DE" w:rsidRPr="00095929" w:rsidRDefault="00A410DE" w:rsidP="00A410DE"/>
    <w:p w:rsidR="00A410DE" w:rsidRPr="0046387E" w:rsidRDefault="00A410DE" w:rsidP="0046387E">
      <w:pPr>
        <w:rPr>
          <w:b/>
        </w:rPr>
      </w:pPr>
      <w:bookmarkStart w:id="79" w:name="_Toc431153859"/>
      <w:r w:rsidRPr="0046387E">
        <w:rPr>
          <w:b/>
        </w:rPr>
        <w:t>Security</w:t>
      </w:r>
      <w:bookmarkEnd w:id="79"/>
    </w:p>
    <w:tbl>
      <w:tblPr>
        <w:tblW w:w="9483" w:type="dxa"/>
        <w:tblInd w:w="93" w:type="dxa"/>
        <w:tblLook w:val="04A0" w:firstRow="1" w:lastRow="0" w:firstColumn="1" w:lastColumn="0" w:noHBand="0" w:noVBand="1"/>
      </w:tblPr>
      <w:tblGrid>
        <w:gridCol w:w="1725"/>
        <w:gridCol w:w="7758"/>
      </w:tblGrid>
      <w:tr w:rsidR="00A410DE" w:rsidRPr="00095929" w:rsidTr="00C12FA7">
        <w:trPr>
          <w:trHeight w:val="499"/>
        </w:trPr>
        <w:tc>
          <w:tcPr>
            <w:tcW w:w="172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7758"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A410DE" w:rsidRPr="00095929" w:rsidTr="00C12FA7">
        <w:trPr>
          <w:trHeight w:val="499"/>
        </w:trPr>
        <w:tc>
          <w:tcPr>
            <w:tcW w:w="172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7758"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ecurity</w:t>
            </w:r>
          </w:p>
        </w:tc>
      </w:tr>
      <w:tr w:rsidR="00A410DE" w:rsidRPr="00095929" w:rsidTr="00C12FA7">
        <w:trPr>
          <w:trHeight w:val="499"/>
        </w:trPr>
        <w:tc>
          <w:tcPr>
            <w:tcW w:w="172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7758"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ince the collapse of Mt. Gox security has become paramount to any exchange.  Nothing is more important to than an exchange then its ability to safe guard trader funds.  Demonstrating sound security measures is important to an exchanges ability</w:t>
            </w:r>
            <w:r>
              <w:rPr>
                <w:rFonts w:ascii="Calibri" w:eastAsia="Times New Roman" w:hAnsi="Calibri" w:cs="Times New Roman"/>
                <w:color w:val="000000"/>
                <w:sz w:val="22"/>
              </w:rPr>
              <w:t xml:space="preserve"> to a</w:t>
            </w:r>
            <w:r w:rsidRPr="00095929">
              <w:rPr>
                <w:rFonts w:ascii="Calibri" w:eastAsia="Times New Roman" w:hAnsi="Calibri" w:cs="Times New Roman"/>
                <w:color w:val="000000"/>
                <w:sz w:val="22"/>
              </w:rPr>
              <w:t>t</w:t>
            </w:r>
            <w:r>
              <w:rPr>
                <w:rFonts w:ascii="Calibri" w:eastAsia="Times New Roman" w:hAnsi="Calibri" w:cs="Times New Roman"/>
                <w:color w:val="000000"/>
                <w:sz w:val="22"/>
              </w:rPr>
              <w:t>tract</w:t>
            </w:r>
            <w:r w:rsidRPr="00095929">
              <w:rPr>
                <w:rFonts w:ascii="Calibri" w:eastAsia="Times New Roman" w:hAnsi="Calibri" w:cs="Times New Roman"/>
                <w:color w:val="000000"/>
                <w:sz w:val="22"/>
              </w:rPr>
              <w:t xml:space="preserve"> traders.</w:t>
            </w:r>
          </w:p>
        </w:tc>
      </w:tr>
    </w:tbl>
    <w:p w:rsidR="00A410DE" w:rsidRDefault="00A410DE" w:rsidP="00A410DE"/>
    <w:p w:rsidR="00A410DE" w:rsidRDefault="00A410DE" w:rsidP="00A410DE"/>
    <w:tbl>
      <w:tblPr>
        <w:tblW w:w="8440" w:type="dxa"/>
        <w:tblInd w:w="93" w:type="dxa"/>
        <w:tblLook w:val="04A0" w:firstRow="1" w:lastRow="0" w:firstColumn="1" w:lastColumn="0" w:noHBand="0" w:noVBand="1"/>
      </w:tblPr>
      <w:tblGrid>
        <w:gridCol w:w="2660"/>
        <w:gridCol w:w="5780"/>
      </w:tblGrid>
      <w:tr w:rsidR="00A410DE" w:rsidRPr="00095929" w:rsidTr="00C12FA7">
        <w:trPr>
          <w:trHeight w:val="499"/>
        </w:trPr>
        <w:tc>
          <w:tcPr>
            <w:tcW w:w="26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578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Geographically dispersed systems</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Majority of funds stored off line</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ncryption cold storage</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 factor authentication</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lastRenderedPageBreak/>
              <w:t>1</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No security measures</w:t>
            </w:r>
          </w:p>
        </w:tc>
      </w:tr>
    </w:tbl>
    <w:p w:rsidR="00A410DE" w:rsidRPr="00095929" w:rsidRDefault="00A410DE" w:rsidP="00A410DE"/>
    <w:p w:rsidR="00A410DE" w:rsidRPr="0046387E" w:rsidRDefault="00A410DE" w:rsidP="0046387E">
      <w:pPr>
        <w:rPr>
          <w:b/>
        </w:rPr>
      </w:pPr>
      <w:bookmarkStart w:id="80" w:name="_Toc431153860"/>
      <w:r w:rsidRPr="0046387E">
        <w:rPr>
          <w:b/>
        </w:rPr>
        <w:t>Critical Success Factors Matrix</w:t>
      </w:r>
      <w:bookmarkEnd w:id="80"/>
    </w:p>
    <w:tbl>
      <w:tblPr>
        <w:tblW w:w="8900" w:type="dxa"/>
        <w:tblInd w:w="93" w:type="dxa"/>
        <w:tblLook w:val="04A0" w:firstRow="1" w:lastRow="0" w:firstColumn="1" w:lastColumn="0" w:noHBand="0" w:noVBand="1"/>
      </w:tblPr>
      <w:tblGrid>
        <w:gridCol w:w="2540"/>
        <w:gridCol w:w="1060"/>
        <w:gridCol w:w="1060"/>
        <w:gridCol w:w="1060"/>
        <w:gridCol w:w="1060"/>
        <w:gridCol w:w="1060"/>
        <w:gridCol w:w="1060"/>
      </w:tblGrid>
      <w:tr w:rsidR="00A410DE" w:rsidRPr="00095929" w:rsidTr="00C12FA7">
        <w:trPr>
          <w:trHeight w:val="499"/>
        </w:trPr>
        <w:tc>
          <w:tcPr>
            <w:tcW w:w="25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ritical Success Factors</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Weight</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Bitstamp</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Bitfinex</w:t>
            </w:r>
            <w:proofErr w:type="spellEnd"/>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oinbase</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BTC_e</w:t>
            </w:r>
            <w:proofErr w:type="spellEnd"/>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LakeBTC</w:t>
            </w:r>
            <w:proofErr w:type="spellEnd"/>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rice</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ustomer Service</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vailable Products</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ecurity</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otal</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9</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8</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9</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95</w:t>
            </w:r>
          </w:p>
        </w:tc>
      </w:tr>
    </w:tbl>
    <w:p w:rsidR="00A410DE" w:rsidRDefault="00A410DE" w:rsidP="00A410DE">
      <w:pPr>
        <w:widowControl/>
        <w:spacing w:after="200" w:line="276" w:lineRule="auto"/>
      </w:pPr>
    </w:p>
    <w:tbl>
      <w:tblPr>
        <w:tblW w:w="7840" w:type="dxa"/>
        <w:tblInd w:w="93" w:type="dxa"/>
        <w:tblLook w:val="04A0" w:firstRow="1" w:lastRow="0" w:firstColumn="1" w:lastColumn="0" w:noHBand="0" w:noVBand="1"/>
      </w:tblPr>
      <w:tblGrid>
        <w:gridCol w:w="2540"/>
        <w:gridCol w:w="1060"/>
        <w:gridCol w:w="1060"/>
        <w:gridCol w:w="1060"/>
        <w:gridCol w:w="1163"/>
        <w:gridCol w:w="1060"/>
      </w:tblGrid>
      <w:tr w:rsidR="00A410DE" w:rsidRPr="00095929" w:rsidTr="00C12FA7">
        <w:trPr>
          <w:trHeight w:val="499"/>
        </w:trPr>
        <w:tc>
          <w:tcPr>
            <w:tcW w:w="25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ritical Success Factors</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Weight</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OkCoin</w:t>
            </w:r>
            <w:proofErr w:type="spellEnd"/>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Kraken</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Coinsetter</w:t>
            </w:r>
            <w:proofErr w:type="spellEnd"/>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Cryptsy</w:t>
            </w:r>
            <w:proofErr w:type="spellEnd"/>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rice</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ustomer Service</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vailable Products</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ecurity</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otal</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4.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3.3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3.4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75</w:t>
            </w:r>
          </w:p>
        </w:tc>
      </w:tr>
    </w:tbl>
    <w:p w:rsidR="00C12FA7" w:rsidRDefault="00C12FA7" w:rsidP="00A410DE">
      <w:pPr>
        <w:widowControl/>
        <w:spacing w:after="200" w:line="276" w:lineRule="auto"/>
      </w:pPr>
    </w:p>
    <w:p w:rsidR="003A7C8E" w:rsidRDefault="003A7C8E" w:rsidP="0046387E">
      <w:pPr>
        <w:pStyle w:val="Heading1"/>
      </w:pPr>
      <w:bookmarkStart w:id="81" w:name="_Toc437701354"/>
      <w:r>
        <w:t>Company Background</w:t>
      </w:r>
      <w:bookmarkEnd w:id="81"/>
    </w:p>
    <w:p w:rsidR="00665216" w:rsidRDefault="00665216" w:rsidP="00665216">
      <w:pPr>
        <w:rPr>
          <w:b/>
        </w:rPr>
      </w:pPr>
      <w:r>
        <w:rPr>
          <w:b/>
        </w:rPr>
        <w:t>Name of Company</w:t>
      </w:r>
    </w:p>
    <w:p w:rsidR="00665216" w:rsidRPr="0041599F" w:rsidRDefault="00665216" w:rsidP="00665216">
      <w:r>
        <w:t>Currency Exchange</w:t>
      </w:r>
    </w:p>
    <w:p w:rsidR="00665216" w:rsidRDefault="00665216" w:rsidP="00665216">
      <w:pPr>
        <w:rPr>
          <w:b/>
        </w:rPr>
      </w:pPr>
      <w:r>
        <w:rPr>
          <w:b/>
        </w:rPr>
        <w:t>Address</w:t>
      </w:r>
    </w:p>
    <w:p w:rsidR="00665216" w:rsidRDefault="00665216" w:rsidP="00665216">
      <w:r>
        <w:t>New York, NY</w:t>
      </w:r>
    </w:p>
    <w:p w:rsidR="00665216" w:rsidRDefault="00665216" w:rsidP="00665216">
      <w:pPr>
        <w:rPr>
          <w:b/>
        </w:rPr>
      </w:pPr>
      <w:r>
        <w:rPr>
          <w:b/>
        </w:rPr>
        <w:t>Legal Structure</w:t>
      </w:r>
    </w:p>
    <w:p w:rsidR="00665216" w:rsidRDefault="00665216" w:rsidP="00665216">
      <w:r>
        <w:t xml:space="preserve">LLC – Currency Exchange is a new company owned by President and CEO James LeBlanc.  The exchange will operate under </w:t>
      </w:r>
      <w:r w:rsidRPr="00D14F3F">
        <w:t>the BitLicense</w:t>
      </w:r>
      <w:r>
        <w:t xml:space="preserve"> issued by New York State Department of Financial </w:t>
      </w:r>
      <w:r>
        <w:lastRenderedPageBreak/>
        <w:t>Services. (“NYS Department of Financial Services,” 2015) The exchange will also acquire the Transmitter of Money License also issued by New York State Department of Financial Services.  The Chief Compliance officer will coordinate the acquisition and retention of the appropriate licenses.</w:t>
      </w:r>
    </w:p>
    <w:p w:rsidR="00665216" w:rsidRDefault="00665216" w:rsidP="00665216">
      <w:pPr>
        <w:rPr>
          <w:b/>
        </w:rPr>
      </w:pPr>
      <w:r>
        <w:rPr>
          <w:b/>
        </w:rPr>
        <w:t>Intellectual Assets and Protection</w:t>
      </w:r>
    </w:p>
    <w:p w:rsidR="00665216" w:rsidRDefault="00665216" w:rsidP="00665216">
      <w:r>
        <w:tab/>
        <w:t>The company’s Logo and Name which will appear on all marketing materials and throughout the web portal will be trademarked.  Currency exchange will design build and maintain comprehensive proprietary software platform to operate the exchange.  We will also design and maintain a web portal with versions for PC’s, tablets and Smartphones.  All software will be copy written by the exchange.</w:t>
      </w:r>
    </w:p>
    <w:p w:rsidR="00665216" w:rsidRDefault="00665216" w:rsidP="00665216">
      <w:pPr>
        <w:pStyle w:val="Heading2"/>
      </w:pPr>
      <w:bookmarkStart w:id="82" w:name="_Toc437087834"/>
      <w:bookmarkStart w:id="83" w:name="_Toc437701355"/>
      <w:r>
        <w:t>Management Team</w:t>
      </w:r>
      <w:bookmarkEnd w:id="82"/>
      <w:bookmarkEnd w:id="83"/>
    </w:p>
    <w:p w:rsidR="00665216" w:rsidRDefault="00665216" w:rsidP="00665216">
      <w:pPr>
        <w:rPr>
          <w:b/>
        </w:rPr>
      </w:pPr>
      <w:r>
        <w:rPr>
          <w:b/>
        </w:rPr>
        <w:t>James LeBlanc, President and CEO</w:t>
      </w:r>
    </w:p>
    <w:p w:rsidR="00665216" w:rsidRDefault="00665216" w:rsidP="00665216">
      <w:pPr>
        <w:rPr>
          <w:b/>
        </w:rPr>
      </w:pPr>
    </w:p>
    <w:p w:rsidR="00665216" w:rsidRDefault="00665216" w:rsidP="00665216">
      <w:pPr>
        <w:rPr>
          <w:b/>
        </w:rPr>
      </w:pPr>
      <w:r>
        <w:rPr>
          <w:b/>
        </w:rPr>
        <w:t>Chief Financial Officer</w:t>
      </w:r>
    </w:p>
    <w:p w:rsidR="00665216" w:rsidRDefault="00665216" w:rsidP="00665216">
      <w:r>
        <w:rPr>
          <w:b/>
        </w:rPr>
        <w:t xml:space="preserve">Summary: </w:t>
      </w:r>
      <w:r w:rsidRPr="003F06DE">
        <w:t xml:space="preserve">Responsible for overseeing and directing the organization's financial goals, objectives, and budgets. </w:t>
      </w:r>
      <w:r>
        <w:t>CFO will meet</w:t>
      </w:r>
      <w:r w:rsidRPr="003F06DE">
        <w:t xml:space="preserve"> with the Board and other company executives to develop financial goals and budgets</w:t>
      </w:r>
      <w:r>
        <w:t>.</w:t>
      </w:r>
    </w:p>
    <w:p w:rsidR="00665216" w:rsidRPr="00B42A4B" w:rsidRDefault="00665216" w:rsidP="00665216"/>
    <w:p w:rsidR="00665216" w:rsidRDefault="00665216" w:rsidP="00665216">
      <w:pPr>
        <w:rPr>
          <w:b/>
        </w:rPr>
      </w:pPr>
      <w:r>
        <w:rPr>
          <w:b/>
        </w:rPr>
        <w:t>Chief Information Officer</w:t>
      </w:r>
    </w:p>
    <w:p w:rsidR="00665216" w:rsidRDefault="00665216" w:rsidP="00665216">
      <w:r>
        <w:rPr>
          <w:b/>
        </w:rPr>
        <w:t xml:space="preserve">Job Description: </w:t>
      </w:r>
      <w:r w:rsidRPr="003F06DE">
        <w:t>Responsible for the technological direction of a company. Proposes budgets for programs and projects, purchases and upgrades equipment, supervises computer specialists and IT workers, and presides over IT-related projects.</w:t>
      </w:r>
    </w:p>
    <w:p w:rsidR="00665216" w:rsidRPr="00B42A4B" w:rsidRDefault="00665216" w:rsidP="00665216"/>
    <w:p w:rsidR="00665216" w:rsidRDefault="00665216" w:rsidP="00665216">
      <w:r>
        <w:rPr>
          <w:b/>
        </w:rPr>
        <w:lastRenderedPageBreak/>
        <w:t>Chief Technology Officer</w:t>
      </w:r>
    </w:p>
    <w:p w:rsidR="00665216" w:rsidRDefault="00665216" w:rsidP="00665216">
      <w:r>
        <w:rPr>
          <w:b/>
        </w:rPr>
        <w:t xml:space="preserve">Job Description: </w:t>
      </w:r>
      <w:r w:rsidRPr="00F6429E">
        <w:t xml:space="preserve">Responsible for developing, enhancing, and deploying a company's web presence. </w:t>
      </w:r>
      <w:r>
        <w:t>CTO e</w:t>
      </w:r>
      <w:r w:rsidRPr="00F6429E">
        <w:t>nsures execution of company's business goals and strategies</w:t>
      </w:r>
      <w:r>
        <w:t>.</w:t>
      </w:r>
    </w:p>
    <w:p w:rsidR="00665216" w:rsidRPr="00E65032" w:rsidRDefault="00665216" w:rsidP="00665216"/>
    <w:p w:rsidR="00665216" w:rsidRDefault="00665216" w:rsidP="00665216">
      <w:pPr>
        <w:rPr>
          <w:b/>
        </w:rPr>
      </w:pPr>
      <w:r>
        <w:rPr>
          <w:b/>
        </w:rPr>
        <w:t>Chief Operation Officer</w:t>
      </w:r>
    </w:p>
    <w:p w:rsidR="00665216" w:rsidRDefault="00665216" w:rsidP="00665216">
      <w:r>
        <w:rPr>
          <w:b/>
        </w:rPr>
        <w:t xml:space="preserve">Job Description:  </w:t>
      </w:r>
      <w:r w:rsidRPr="00245250">
        <w:t>Responsible for overseeing and guiding the day-to-day operations of a company. Presides over</w:t>
      </w:r>
      <w:r>
        <w:t>;</w:t>
      </w:r>
      <w:r w:rsidRPr="00245250">
        <w:t xml:space="preserve"> revenue and sales growth, expense, cost and margin control, and monthly, quarterly and annual financial goal management.</w:t>
      </w:r>
    </w:p>
    <w:p w:rsidR="00665216" w:rsidRPr="00E65032" w:rsidRDefault="00665216" w:rsidP="00665216"/>
    <w:p w:rsidR="00665216" w:rsidRDefault="00665216" w:rsidP="00665216">
      <w:pPr>
        <w:rPr>
          <w:b/>
        </w:rPr>
      </w:pPr>
      <w:r>
        <w:rPr>
          <w:b/>
        </w:rPr>
        <w:t>Chief Compliance Officer</w:t>
      </w:r>
    </w:p>
    <w:p w:rsidR="00665216" w:rsidRDefault="00665216" w:rsidP="00665216">
      <w:r>
        <w:rPr>
          <w:b/>
        </w:rPr>
        <w:t xml:space="preserve">Job Description:  </w:t>
      </w:r>
      <w:r w:rsidRPr="005A2F4E">
        <w:t xml:space="preserve">The Chief Compliance Officer oversees the </w:t>
      </w:r>
      <w:r>
        <w:t>companies</w:t>
      </w:r>
      <w:r w:rsidRPr="005A2F4E">
        <w:t xml:space="preserve"> Compliance Program, functioning as an independent and objective body that reviews and evaluates compliance issues/concerns within the organization. The position ensures the Board of Directors, management and employees are in compliance with the rules and regulations of regulatory agencies, that company policies and procedures are being followed, and that behavior in the organization meets the company’s Standards of Conduct.</w:t>
      </w:r>
    </w:p>
    <w:p w:rsidR="00665216" w:rsidRDefault="00665216" w:rsidP="00665216">
      <w:r w:rsidRPr="00665216">
        <w:rPr>
          <w:b/>
          <w:highlight w:val="yellow"/>
        </w:rPr>
        <w:t xml:space="preserve">Education/Experience Required:  </w:t>
      </w:r>
      <w:r w:rsidRPr="00665216">
        <w:rPr>
          <w:highlight w:val="yellow"/>
        </w:rPr>
        <w:t>A Legal degree plus 7 years’ experience working in compliance.</w:t>
      </w:r>
    </w:p>
    <w:p w:rsidR="00665216" w:rsidRDefault="00665216" w:rsidP="00665216"/>
    <w:p w:rsidR="00665216" w:rsidRDefault="00665216" w:rsidP="00665216">
      <w:pPr>
        <w:pStyle w:val="Heading2"/>
      </w:pPr>
      <w:bookmarkStart w:id="84" w:name="_Toc437087835"/>
      <w:bookmarkStart w:id="85" w:name="_Toc437701356"/>
      <w:r>
        <w:t>Support Staff</w:t>
      </w:r>
      <w:bookmarkEnd w:id="84"/>
      <w:bookmarkEnd w:id="85"/>
    </w:p>
    <w:p w:rsidR="00665216" w:rsidRDefault="00665216" w:rsidP="00665216">
      <w:pPr>
        <w:rPr>
          <w:b/>
        </w:rPr>
      </w:pPr>
      <w:r>
        <w:rPr>
          <w:b/>
        </w:rPr>
        <w:t>Customer Service representative</w:t>
      </w:r>
    </w:p>
    <w:p w:rsidR="00665216" w:rsidRDefault="00665216" w:rsidP="00665216">
      <w:r>
        <w:rPr>
          <w:b/>
        </w:rPr>
        <w:t xml:space="preserve">Job Description:  </w:t>
      </w:r>
      <w:r>
        <w:t>The position is the face of the company and will interact directly with customers.</w:t>
      </w:r>
    </w:p>
    <w:p w:rsidR="00665216" w:rsidRDefault="00665216" w:rsidP="00665216">
      <w:pPr>
        <w:rPr>
          <w:b/>
        </w:rPr>
      </w:pPr>
    </w:p>
    <w:p w:rsidR="00665216" w:rsidRDefault="00665216" w:rsidP="00665216">
      <w:pPr>
        <w:rPr>
          <w:b/>
        </w:rPr>
      </w:pPr>
      <w:r>
        <w:rPr>
          <w:b/>
        </w:rPr>
        <w:t>Software Developer</w:t>
      </w:r>
    </w:p>
    <w:p w:rsidR="00665216" w:rsidRPr="0084057F" w:rsidRDefault="00665216" w:rsidP="00665216">
      <w:r>
        <w:rPr>
          <w:b/>
        </w:rPr>
        <w:t xml:space="preserve">Job Description:  </w:t>
      </w:r>
      <w:r>
        <w:t>The position will be responsible for the design and development of the exchange software.</w:t>
      </w:r>
    </w:p>
    <w:p w:rsidR="00665216" w:rsidRDefault="00665216" w:rsidP="00665216">
      <w:pPr>
        <w:pStyle w:val="Heading2"/>
      </w:pPr>
      <w:bookmarkStart w:id="86" w:name="_Toc437087836"/>
      <w:bookmarkStart w:id="87" w:name="_Toc437701357"/>
      <w:r>
        <w:t>Organization Chart</w:t>
      </w:r>
      <w:bookmarkEnd w:id="86"/>
      <w:bookmarkEnd w:id="87"/>
    </w:p>
    <w:p w:rsidR="00665216" w:rsidRPr="00DF10B4" w:rsidRDefault="00665216" w:rsidP="00665216">
      <w:pPr>
        <w:rPr>
          <w:b/>
        </w:rPr>
      </w:pPr>
      <w:r>
        <w:rPr>
          <w:b/>
          <w:noProof/>
        </w:rPr>
        <w:drawing>
          <wp:inline distT="0" distB="0" distL="0" distR="0" wp14:anchorId="0A187FCC" wp14:editId="68EB7A1E">
            <wp:extent cx="6366294" cy="322809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72178" cy="3231081"/>
                    </a:xfrm>
                    <a:prstGeom prst="rect">
                      <a:avLst/>
                    </a:prstGeom>
                    <a:noFill/>
                  </pic:spPr>
                </pic:pic>
              </a:graphicData>
            </a:graphic>
          </wp:inline>
        </w:drawing>
      </w:r>
    </w:p>
    <w:p w:rsidR="003A7C8E" w:rsidRDefault="003A7C8E" w:rsidP="0046387E">
      <w:pPr>
        <w:pStyle w:val="Heading1"/>
      </w:pPr>
      <w:bookmarkStart w:id="88" w:name="_Toc437701358"/>
      <w:r>
        <w:t>Macro Marketing Challenges</w:t>
      </w:r>
      <w:bookmarkEnd w:id="88"/>
    </w:p>
    <w:p w:rsidR="003A7C8E" w:rsidRDefault="00665216" w:rsidP="003A7C8E">
      <w:r w:rsidRPr="00010A72">
        <w:rPr>
          <w:highlight w:val="yellow"/>
        </w:rPr>
        <w:t>Finished first draft</w:t>
      </w:r>
    </w:p>
    <w:p w:rsidR="00512ED2" w:rsidRDefault="00512ED2" w:rsidP="00512ED2">
      <w:pPr>
        <w:pStyle w:val="Body"/>
        <w:rPr>
          <w:b/>
          <w:bCs/>
        </w:rPr>
      </w:pPr>
      <w:r>
        <w:rPr>
          <w:rFonts w:eastAsia="Arial Unicode MS" w:cs="Arial Unicode MS"/>
          <w:b/>
          <w:bCs/>
        </w:rPr>
        <w:t>Year 1:</w:t>
      </w:r>
    </w:p>
    <w:p w:rsidR="00512ED2" w:rsidRDefault="00512ED2" w:rsidP="00512ED2">
      <w:pPr>
        <w:pStyle w:val="Body"/>
      </w:pPr>
      <w:r>
        <w:rPr>
          <w:b/>
          <w:bCs/>
        </w:rPr>
        <w:tab/>
      </w:r>
      <w:r>
        <w:rPr>
          <w:rFonts w:eastAsia="Arial Unicode MS" w:cs="Arial Unicode MS"/>
        </w:rPr>
        <w:t xml:space="preserve">What are we going to do, how much of it are we going to do, when </w:t>
      </w:r>
      <w:proofErr w:type="gramStart"/>
      <w:r>
        <w:rPr>
          <w:rFonts w:eastAsia="Arial Unicode MS" w:cs="Arial Unicode MS"/>
        </w:rPr>
        <w:t>will we</w:t>
      </w:r>
      <w:proofErr w:type="gramEnd"/>
      <w:r>
        <w:rPr>
          <w:rFonts w:eastAsia="Arial Unicode MS" w:cs="Arial Unicode MS"/>
        </w:rPr>
        <w:t xml:space="preserve"> do it by.</w:t>
      </w:r>
    </w:p>
    <w:p w:rsidR="00512ED2" w:rsidRDefault="00512ED2" w:rsidP="00C90D74">
      <w:pPr>
        <w:pStyle w:val="Body"/>
        <w:widowControl/>
        <w:numPr>
          <w:ilvl w:val="1"/>
          <w:numId w:val="36"/>
        </w:numPr>
      </w:pPr>
      <w:proofErr w:type="spellStart"/>
      <w:r>
        <w:rPr>
          <w:rFonts w:eastAsia="Arial Unicode MS" w:cs="Arial Unicode MS"/>
        </w:rPr>
        <w:t>Aquire</w:t>
      </w:r>
      <w:proofErr w:type="spellEnd"/>
      <w:r>
        <w:rPr>
          <w:rFonts w:eastAsia="Arial Unicode MS" w:cs="Arial Unicode MS"/>
        </w:rPr>
        <w:t xml:space="preserve"> 100,000 users by the end of our first year of operation.</w:t>
      </w:r>
    </w:p>
    <w:p w:rsidR="00512ED2" w:rsidRDefault="00512ED2" w:rsidP="00C90D74">
      <w:pPr>
        <w:pStyle w:val="Body"/>
        <w:widowControl/>
        <w:numPr>
          <w:ilvl w:val="1"/>
          <w:numId w:val="36"/>
        </w:numPr>
      </w:pPr>
      <w:r>
        <w:rPr>
          <w:rFonts w:eastAsia="Arial Unicode MS" w:cs="Arial Unicode MS"/>
        </w:rPr>
        <w:t xml:space="preserve">Establish a 5% of total volume or </w:t>
      </w:r>
      <w:r w:rsidRPr="007B4234">
        <w:rPr>
          <w:rFonts w:eastAsia="Arial Unicode MS" w:cs="Arial Unicode MS"/>
          <w:highlight w:val="yellow"/>
        </w:rPr>
        <w:t>20,000</w:t>
      </w:r>
      <w:r>
        <w:rPr>
          <w:rFonts w:eastAsia="Arial Unicode MS" w:cs="Arial Unicode MS"/>
        </w:rPr>
        <w:t xml:space="preserve"> daily </w:t>
      </w:r>
      <w:proofErr w:type="gramStart"/>
      <w:r>
        <w:rPr>
          <w:rFonts w:eastAsia="Arial Unicode MS" w:cs="Arial Unicode MS"/>
        </w:rPr>
        <w:t>volume</w:t>
      </w:r>
      <w:proofErr w:type="gramEnd"/>
      <w:r>
        <w:rPr>
          <w:rFonts w:eastAsia="Arial Unicode MS" w:cs="Arial Unicode MS"/>
        </w:rPr>
        <w:t xml:space="preserve"> within first 12 months of doing business.</w:t>
      </w:r>
    </w:p>
    <w:p w:rsidR="00512ED2" w:rsidRDefault="00512ED2" w:rsidP="00C90D74">
      <w:pPr>
        <w:pStyle w:val="Body"/>
        <w:widowControl/>
        <w:numPr>
          <w:ilvl w:val="1"/>
          <w:numId w:val="36"/>
        </w:numPr>
      </w:pPr>
      <w:r>
        <w:rPr>
          <w:rFonts w:eastAsia="Arial Unicode MS" w:cs="Arial Unicode MS"/>
        </w:rPr>
        <w:t>Establish a presence on Facebook and Twitter and have at least 1,000 followers by within 6 months of operation.</w:t>
      </w:r>
    </w:p>
    <w:p w:rsidR="00512ED2" w:rsidRDefault="00512ED2" w:rsidP="00C90D74">
      <w:pPr>
        <w:pStyle w:val="Body"/>
        <w:widowControl/>
        <w:numPr>
          <w:ilvl w:val="1"/>
          <w:numId w:val="36"/>
        </w:numPr>
      </w:pPr>
      <w:r>
        <w:rPr>
          <w:rFonts w:eastAsia="Arial Unicode MS" w:cs="Arial Unicode MS"/>
        </w:rPr>
        <w:lastRenderedPageBreak/>
        <w:t>Get listed on the bitcoin exchange within 12 months of operation.</w:t>
      </w:r>
    </w:p>
    <w:p w:rsidR="00512ED2" w:rsidRDefault="00512ED2" w:rsidP="00512ED2">
      <w:pPr>
        <w:pStyle w:val="Body"/>
      </w:pPr>
      <w:r>
        <w:rPr>
          <w:rFonts w:eastAsia="Arial Unicode MS" w:cs="Arial Unicode MS"/>
          <w:b/>
          <w:bCs/>
        </w:rPr>
        <w:t>Year 2:</w:t>
      </w:r>
    </w:p>
    <w:p w:rsidR="00512ED2" w:rsidRDefault="00512ED2" w:rsidP="00C90D74">
      <w:pPr>
        <w:pStyle w:val="Body"/>
        <w:widowControl/>
        <w:numPr>
          <w:ilvl w:val="1"/>
          <w:numId w:val="36"/>
        </w:numPr>
      </w:pPr>
      <w:r>
        <w:rPr>
          <w:rFonts w:eastAsia="Arial Unicode MS" w:cs="Arial Unicode MS"/>
        </w:rPr>
        <w:t>Increase user base by end of year 250,000</w:t>
      </w:r>
    </w:p>
    <w:p w:rsidR="00512ED2" w:rsidRDefault="00512ED2" w:rsidP="00C90D74">
      <w:pPr>
        <w:pStyle w:val="Body"/>
        <w:widowControl/>
        <w:numPr>
          <w:ilvl w:val="1"/>
          <w:numId w:val="36"/>
        </w:numPr>
      </w:pPr>
      <w:r>
        <w:rPr>
          <w:rFonts w:eastAsia="Arial Unicode MS" w:cs="Arial Unicode MS"/>
        </w:rPr>
        <w:t>increase volume by end of year</w:t>
      </w:r>
    </w:p>
    <w:p w:rsidR="00512ED2" w:rsidRDefault="00512ED2" w:rsidP="00C90D74">
      <w:pPr>
        <w:pStyle w:val="Body"/>
        <w:widowControl/>
        <w:numPr>
          <w:ilvl w:val="1"/>
          <w:numId w:val="36"/>
        </w:numPr>
      </w:pPr>
      <w:r>
        <w:rPr>
          <w:rFonts w:eastAsia="Arial Unicode MS" w:cs="Arial Unicode MS"/>
        </w:rPr>
        <w:t>increase follows</w:t>
      </w:r>
    </w:p>
    <w:p w:rsidR="00512ED2" w:rsidRDefault="00512ED2" w:rsidP="00C90D74">
      <w:pPr>
        <w:pStyle w:val="Body"/>
        <w:widowControl/>
        <w:numPr>
          <w:ilvl w:val="1"/>
          <w:numId w:val="36"/>
        </w:numPr>
      </w:pPr>
      <w:r>
        <w:rPr>
          <w:rFonts w:eastAsia="Arial Unicode MS" w:cs="Arial Unicode MS"/>
        </w:rPr>
        <w:t>Sign up 100 vendors who except bitcoin as payment by year end</w:t>
      </w:r>
    </w:p>
    <w:p w:rsidR="00512ED2" w:rsidRDefault="00512ED2" w:rsidP="00512ED2">
      <w:pPr>
        <w:pStyle w:val="Body"/>
      </w:pPr>
      <w:r>
        <w:rPr>
          <w:rFonts w:eastAsia="Arial Unicode MS" w:cs="Arial Unicode MS"/>
          <w:b/>
          <w:bCs/>
        </w:rPr>
        <w:t>Year 3:</w:t>
      </w:r>
    </w:p>
    <w:p w:rsidR="00512ED2" w:rsidRDefault="00512ED2" w:rsidP="00C90D74">
      <w:pPr>
        <w:pStyle w:val="Body"/>
        <w:widowControl/>
        <w:numPr>
          <w:ilvl w:val="1"/>
          <w:numId w:val="37"/>
        </w:numPr>
      </w:pPr>
      <w:r>
        <w:rPr>
          <w:rFonts w:eastAsia="Arial Unicode MS" w:cs="Arial Unicode MS"/>
        </w:rPr>
        <w:t>Increase user base by end of year 1,000,000</w:t>
      </w:r>
    </w:p>
    <w:p w:rsidR="00512ED2" w:rsidRDefault="00512ED2" w:rsidP="00C90D74">
      <w:pPr>
        <w:pStyle w:val="Body"/>
        <w:widowControl/>
        <w:numPr>
          <w:ilvl w:val="1"/>
          <w:numId w:val="37"/>
        </w:numPr>
      </w:pPr>
      <w:r>
        <w:rPr>
          <w:rFonts w:eastAsia="Arial Unicode MS" w:cs="Arial Unicode MS"/>
        </w:rPr>
        <w:t>account for 25% total volume by end of year</w:t>
      </w:r>
    </w:p>
    <w:p w:rsidR="00512ED2" w:rsidRDefault="00512ED2" w:rsidP="00C90D74">
      <w:pPr>
        <w:pStyle w:val="Body"/>
        <w:widowControl/>
        <w:numPr>
          <w:ilvl w:val="1"/>
          <w:numId w:val="37"/>
        </w:numPr>
      </w:pPr>
      <w:r>
        <w:rPr>
          <w:rFonts w:eastAsia="Arial Unicode MS" w:cs="Arial Unicode MS"/>
        </w:rPr>
        <w:t>increase follows</w:t>
      </w:r>
    </w:p>
    <w:p w:rsidR="00512ED2" w:rsidRDefault="00512ED2" w:rsidP="00C90D74">
      <w:pPr>
        <w:pStyle w:val="Body"/>
        <w:widowControl/>
        <w:numPr>
          <w:ilvl w:val="1"/>
          <w:numId w:val="37"/>
        </w:numPr>
        <w:rPr>
          <w:b/>
          <w:bCs/>
        </w:rPr>
      </w:pPr>
      <w:r>
        <w:rPr>
          <w:rFonts w:eastAsia="Arial Unicode MS" w:cs="Arial Unicode MS"/>
        </w:rPr>
        <w:t>Sign up additional 100 vendors who except bitcoin as payment by year end</w:t>
      </w:r>
    </w:p>
    <w:p w:rsidR="00512ED2" w:rsidRDefault="00512ED2" w:rsidP="003A7C8E"/>
    <w:p w:rsidR="003A7C8E" w:rsidRDefault="003A7C8E" w:rsidP="0046387E">
      <w:pPr>
        <w:pStyle w:val="Heading1"/>
      </w:pPr>
      <w:bookmarkStart w:id="89" w:name="_Toc437701359"/>
      <w:r>
        <w:t>Macro SWOT Analysis</w:t>
      </w:r>
      <w:bookmarkEnd w:id="89"/>
    </w:p>
    <w:p w:rsidR="003A7C8E" w:rsidRDefault="00665216" w:rsidP="003A7C8E">
      <w:r w:rsidRPr="00010A72">
        <w:rPr>
          <w:highlight w:val="yellow"/>
        </w:rPr>
        <w:t>Finished first draft</w:t>
      </w:r>
    </w:p>
    <w:p w:rsidR="00C90D74" w:rsidRDefault="00C90D74" w:rsidP="00C90D74">
      <w:pPr>
        <w:pStyle w:val="Body"/>
        <w:ind w:firstLine="720"/>
        <w:rPr>
          <w:color w:val="0070C0"/>
          <w:u w:color="0070C0"/>
        </w:rPr>
      </w:pPr>
      <w:proofErr w:type="spellStart"/>
      <w:proofErr w:type="gramStart"/>
      <w:r>
        <w:rPr>
          <w:u w:color="0070C0"/>
        </w:rPr>
        <w:t>Aquire</w:t>
      </w:r>
      <w:proofErr w:type="spellEnd"/>
      <w:r>
        <w:rPr>
          <w:u w:color="0070C0"/>
        </w:rPr>
        <w:t xml:space="preserve"> 1,000 users by the end of our first year of operation.</w:t>
      </w:r>
      <w:proofErr w:type="gramEnd"/>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147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38"/>
              </w:numPr>
              <w:pBdr>
                <w:top w:val="nil"/>
                <w:left w:val="nil"/>
                <w:bottom w:val="nil"/>
                <w:right w:val="nil"/>
                <w:between w:val="nil"/>
                <w:bar w:val="nil"/>
              </w:pBdr>
              <w:contextualSpacing w:val="0"/>
            </w:pPr>
            <w:r>
              <w:t>Things we are</w:t>
            </w:r>
          </w:p>
          <w:p w:rsidR="00C90D74" w:rsidRDefault="00C90D74" w:rsidP="00C90D74">
            <w:pPr>
              <w:pStyle w:val="ListParagraph"/>
              <w:widowControl/>
              <w:numPr>
                <w:ilvl w:val="0"/>
                <w:numId w:val="38"/>
              </w:numPr>
              <w:pBdr>
                <w:top w:val="nil"/>
                <w:left w:val="nil"/>
                <w:bottom w:val="nil"/>
                <w:right w:val="nil"/>
                <w:between w:val="nil"/>
                <w:bar w:val="nil"/>
              </w:pBdr>
              <w:contextualSpacing w:val="0"/>
            </w:pPr>
            <w:r>
              <w:t>We are located in New York.</w:t>
            </w:r>
          </w:p>
          <w:p w:rsidR="00C90D74" w:rsidRDefault="00C90D74" w:rsidP="00C90D74">
            <w:pPr>
              <w:pStyle w:val="ListParagraph"/>
              <w:widowControl/>
              <w:numPr>
                <w:ilvl w:val="0"/>
                <w:numId w:val="38"/>
              </w:numPr>
              <w:pBdr>
                <w:top w:val="nil"/>
                <w:left w:val="nil"/>
                <w:bottom w:val="nil"/>
                <w:right w:val="nil"/>
                <w:between w:val="nil"/>
                <w:bar w:val="nil"/>
              </w:pBdr>
              <w:contextualSpacing w:val="0"/>
            </w:pPr>
            <w:r>
              <w:t>Small firm with low overhead</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39"/>
              </w:numPr>
              <w:pBdr>
                <w:top w:val="nil"/>
                <w:left w:val="nil"/>
                <w:bottom w:val="nil"/>
                <w:right w:val="nil"/>
                <w:between w:val="nil"/>
                <w:bar w:val="nil"/>
              </w:pBdr>
              <w:contextualSpacing w:val="0"/>
            </w:pPr>
            <w:r>
              <w:t>If we do this then this might happen</w:t>
            </w:r>
          </w:p>
          <w:p w:rsidR="00C90D74" w:rsidRDefault="00C90D74" w:rsidP="00C90D74">
            <w:pPr>
              <w:pStyle w:val="ListParagraph"/>
              <w:widowControl/>
              <w:numPr>
                <w:ilvl w:val="0"/>
                <w:numId w:val="39"/>
              </w:numPr>
              <w:pBdr>
                <w:top w:val="nil"/>
                <w:left w:val="nil"/>
                <w:bottom w:val="nil"/>
                <w:right w:val="nil"/>
                <w:between w:val="nil"/>
                <w:bar w:val="nil"/>
              </w:pBdr>
              <w:contextualSpacing w:val="0"/>
            </w:pPr>
            <w:r>
              <w:t>If we get some customers we will make money</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147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0"/>
              </w:numPr>
              <w:pBdr>
                <w:top w:val="nil"/>
                <w:left w:val="nil"/>
                <w:bottom w:val="nil"/>
                <w:right w:val="nil"/>
                <w:between w:val="nil"/>
                <w:bar w:val="nil"/>
              </w:pBdr>
              <w:contextualSpacing w:val="0"/>
            </w:pPr>
            <w:r>
              <w:t>Things we are not</w:t>
            </w:r>
          </w:p>
          <w:p w:rsidR="00C90D74" w:rsidRDefault="00C90D74" w:rsidP="00C90D74">
            <w:pPr>
              <w:pStyle w:val="ListParagraph"/>
              <w:widowControl/>
              <w:numPr>
                <w:ilvl w:val="0"/>
                <w:numId w:val="40"/>
              </w:numPr>
              <w:pBdr>
                <w:top w:val="nil"/>
                <w:left w:val="nil"/>
                <w:bottom w:val="nil"/>
                <w:right w:val="nil"/>
                <w:between w:val="nil"/>
                <w:bar w:val="nil"/>
              </w:pBdr>
              <w:contextualSpacing w:val="0"/>
            </w:pPr>
            <w:r>
              <w:t>Have no experience running an exchange</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1"/>
              </w:numPr>
              <w:pBdr>
                <w:top w:val="nil"/>
                <w:left w:val="nil"/>
                <w:bottom w:val="nil"/>
                <w:right w:val="nil"/>
                <w:between w:val="nil"/>
                <w:bar w:val="nil"/>
              </w:pBdr>
              <w:contextualSpacing w:val="0"/>
            </w:pPr>
            <w:r>
              <w:t>If this happens then this might happen</w:t>
            </w:r>
          </w:p>
          <w:p w:rsidR="00C90D74" w:rsidRDefault="00C90D74" w:rsidP="00C90D74">
            <w:pPr>
              <w:pStyle w:val="ListParagraph"/>
              <w:widowControl/>
              <w:numPr>
                <w:ilvl w:val="0"/>
                <w:numId w:val="41"/>
              </w:numPr>
              <w:pBdr>
                <w:top w:val="nil"/>
                <w:left w:val="nil"/>
                <w:bottom w:val="nil"/>
                <w:right w:val="nil"/>
                <w:between w:val="nil"/>
                <w:bar w:val="nil"/>
              </w:pBdr>
              <w:contextualSpacing w:val="0"/>
            </w:pPr>
            <w:r>
              <w:t xml:space="preserve">If government change </w:t>
            </w:r>
            <w:proofErr w:type="spellStart"/>
            <w:r>
              <w:t>there</w:t>
            </w:r>
            <w:proofErr w:type="spellEnd"/>
            <w:r>
              <w:t xml:space="preserve"> view of </w:t>
            </w:r>
            <w:r>
              <w:lastRenderedPageBreak/>
              <w:t>bitcoin the market could collapse</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pPr>
      <w:r>
        <w:rPr>
          <w:rFonts w:eastAsia="Arial Unicode MS" w:cs="Arial Unicode MS"/>
          <w:b/>
          <w:bCs/>
        </w:rPr>
        <w:t>Strengths</w:t>
      </w:r>
      <w:r>
        <w:rPr>
          <w:rFonts w:eastAsia="Arial Unicode MS" w:cs="Arial Unicode MS"/>
        </w:rPr>
        <w:t>:</w:t>
      </w:r>
    </w:p>
    <w:p w:rsidR="00C90D74" w:rsidRDefault="00C90D74" w:rsidP="00C90D74">
      <w:pPr>
        <w:pStyle w:val="Body"/>
      </w:pPr>
      <w:r>
        <w:rPr>
          <w:rFonts w:eastAsia="Arial Unicode MS" w:cs="Arial Unicode MS"/>
        </w:rPr>
        <w:tab/>
        <w:t>Rational for Strength</w:t>
      </w:r>
    </w:p>
    <w:p w:rsidR="00C90D74" w:rsidRDefault="00C90D74" w:rsidP="00C90D74">
      <w:pPr>
        <w:pStyle w:val="Body"/>
        <w:rPr>
          <w:b/>
          <w:bCs/>
        </w:rPr>
      </w:pPr>
      <w:r>
        <w:rPr>
          <w:rFonts w:eastAsia="Arial Unicode MS" w:cs="Arial Unicode MS"/>
          <w:b/>
          <w:bCs/>
        </w:rPr>
        <w:t>Weaknesses:</w:t>
      </w:r>
    </w:p>
    <w:p w:rsidR="00C90D74" w:rsidRDefault="00C90D74" w:rsidP="00C90D74">
      <w:pPr>
        <w:pStyle w:val="Body"/>
      </w:pPr>
      <w:r>
        <w:rPr>
          <w:rFonts w:eastAsia="Arial Unicode MS" w:cs="Arial Unicode MS"/>
        </w:rPr>
        <w:tab/>
        <w:t>Rational for Weaknesses</w:t>
      </w:r>
    </w:p>
    <w:p w:rsidR="00C90D74" w:rsidRDefault="00C90D74" w:rsidP="00C90D74">
      <w:pPr>
        <w:pStyle w:val="Body"/>
        <w:rPr>
          <w:b/>
          <w:bCs/>
        </w:rPr>
      </w:pPr>
      <w:r>
        <w:rPr>
          <w:rFonts w:eastAsia="Arial Unicode MS" w:cs="Arial Unicode MS"/>
          <w:b/>
          <w:bCs/>
        </w:rPr>
        <w:t>Opportunities:</w:t>
      </w:r>
    </w:p>
    <w:p w:rsidR="00C90D74" w:rsidRDefault="00C90D74" w:rsidP="00C90D74">
      <w:pPr>
        <w:pStyle w:val="Body"/>
      </w:pPr>
      <w:r>
        <w:rPr>
          <w:rFonts w:eastAsia="Arial Unicode MS" w:cs="Arial Unicode MS"/>
        </w:rPr>
        <w:tab/>
        <w:t>Rational for Opportunities</w:t>
      </w:r>
    </w:p>
    <w:p w:rsidR="00C90D74" w:rsidRDefault="00C90D74" w:rsidP="00C90D74">
      <w:pPr>
        <w:pStyle w:val="Body"/>
        <w:rPr>
          <w:b/>
          <w:bCs/>
        </w:rPr>
      </w:pPr>
      <w:r>
        <w:rPr>
          <w:rFonts w:eastAsia="Arial Unicode MS" w:cs="Arial Unicode MS"/>
          <w:b/>
          <w:bCs/>
        </w:rPr>
        <w:t>Threats:</w:t>
      </w:r>
    </w:p>
    <w:p w:rsidR="00C90D74" w:rsidRDefault="00C90D74" w:rsidP="00C90D74">
      <w:pPr>
        <w:pStyle w:val="Body"/>
      </w:pPr>
      <w:r>
        <w:rPr>
          <w:rFonts w:eastAsia="Arial Unicode MS" w:cs="Arial Unicode MS"/>
        </w:rPr>
        <w:tab/>
        <w:t>Rational for Threats</w:t>
      </w:r>
    </w:p>
    <w:p w:rsidR="00C90D74" w:rsidRDefault="00C90D74" w:rsidP="00C90D74">
      <w:pPr>
        <w:pStyle w:val="Body"/>
      </w:pPr>
    </w:p>
    <w:p w:rsidR="00C90D74" w:rsidRDefault="00C90D74" w:rsidP="00C90D74">
      <w:pPr>
        <w:pStyle w:val="Body"/>
        <w:ind w:firstLine="720"/>
        <w:rPr>
          <w:color w:val="0070C0"/>
          <w:u w:color="0070C0"/>
        </w:rPr>
      </w:pPr>
      <w:r>
        <w:rPr>
          <w:u w:color="0070C0"/>
        </w:rPr>
        <w:t>Establish a 20,000 daily volume within first 12 months of doing busines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265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2"/>
              </w:numPr>
              <w:pBdr>
                <w:top w:val="nil"/>
                <w:left w:val="nil"/>
                <w:bottom w:val="nil"/>
                <w:right w:val="nil"/>
                <w:between w:val="nil"/>
                <w:bar w:val="nil"/>
              </w:pBdr>
              <w:contextualSpacing w:val="0"/>
            </w:pPr>
            <w:r>
              <w:t>Located in the financial capital of the country</w:t>
            </w:r>
          </w:p>
          <w:p w:rsidR="00C90D74" w:rsidRDefault="00C90D74" w:rsidP="00C90D74">
            <w:pPr>
              <w:pStyle w:val="ListParagraph"/>
              <w:widowControl/>
              <w:numPr>
                <w:ilvl w:val="0"/>
                <w:numId w:val="42"/>
              </w:numPr>
              <w:pBdr>
                <w:top w:val="nil"/>
                <w:left w:val="nil"/>
                <w:bottom w:val="nil"/>
                <w:right w:val="nil"/>
                <w:between w:val="nil"/>
                <w:bar w:val="nil"/>
              </w:pBdr>
              <w:contextualSpacing w:val="0"/>
            </w:pPr>
            <w:r>
              <w:t>Surrounded by businesses</w:t>
            </w:r>
          </w:p>
          <w:p w:rsidR="00C90D74" w:rsidRDefault="00C90D74" w:rsidP="00C90D74">
            <w:pPr>
              <w:pStyle w:val="ListParagraph"/>
              <w:widowControl/>
              <w:numPr>
                <w:ilvl w:val="0"/>
                <w:numId w:val="42"/>
              </w:numPr>
              <w:pBdr>
                <w:top w:val="nil"/>
                <w:left w:val="nil"/>
                <w:bottom w:val="nil"/>
                <w:right w:val="nil"/>
                <w:between w:val="nil"/>
                <w:bar w:val="nil"/>
              </w:pBdr>
              <w:contextualSpacing w:val="0"/>
            </w:pPr>
            <w:r>
              <w:t>Located in an international city</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3"/>
              </w:numPr>
              <w:pBdr>
                <w:top w:val="nil"/>
                <w:left w:val="nil"/>
                <w:bottom w:val="nil"/>
                <w:right w:val="nil"/>
                <w:between w:val="nil"/>
                <w:bar w:val="nil"/>
              </w:pBdr>
              <w:contextualSpacing w:val="0"/>
            </w:pPr>
            <w:r>
              <w:t>If we do this then this might happen</w:t>
            </w:r>
          </w:p>
          <w:p w:rsidR="00C90D74" w:rsidRDefault="00C90D74" w:rsidP="00C90D74">
            <w:pPr>
              <w:pStyle w:val="ListParagraph"/>
              <w:widowControl/>
              <w:numPr>
                <w:ilvl w:val="0"/>
                <w:numId w:val="43"/>
              </w:numPr>
              <w:pBdr>
                <w:top w:val="nil"/>
                <w:left w:val="nil"/>
                <w:bottom w:val="nil"/>
                <w:right w:val="nil"/>
                <w:between w:val="nil"/>
                <w:bar w:val="nil"/>
              </w:pBdr>
              <w:contextualSpacing w:val="0"/>
            </w:pPr>
            <w:r>
              <w:t>If we get some international customers we can capitalize on the fact that international Bitcoin transfers are cheap</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206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4"/>
              </w:numPr>
              <w:pBdr>
                <w:top w:val="nil"/>
                <w:left w:val="nil"/>
                <w:bottom w:val="nil"/>
                <w:right w:val="nil"/>
                <w:between w:val="nil"/>
                <w:bar w:val="nil"/>
              </w:pBdr>
              <w:contextualSpacing w:val="0"/>
            </w:pPr>
            <w:r>
              <w:lastRenderedPageBreak/>
              <w:t>Things we are not</w:t>
            </w:r>
          </w:p>
          <w:p w:rsidR="00C90D74" w:rsidRDefault="00C90D74" w:rsidP="00C90D74">
            <w:pPr>
              <w:pStyle w:val="ListParagraph"/>
              <w:widowControl/>
              <w:numPr>
                <w:ilvl w:val="0"/>
                <w:numId w:val="44"/>
              </w:numPr>
              <w:pBdr>
                <w:top w:val="nil"/>
                <w:left w:val="nil"/>
                <w:bottom w:val="nil"/>
                <w:right w:val="nil"/>
                <w:between w:val="nil"/>
                <w:bar w:val="nil"/>
              </w:pBdr>
              <w:contextualSpacing w:val="0"/>
            </w:pPr>
            <w:r>
              <w:t>Established in other countries</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5"/>
              </w:numPr>
              <w:pBdr>
                <w:top w:val="nil"/>
                <w:left w:val="nil"/>
                <w:bottom w:val="nil"/>
                <w:right w:val="nil"/>
                <w:between w:val="nil"/>
                <w:bar w:val="nil"/>
              </w:pBdr>
              <w:contextualSpacing w:val="0"/>
            </w:pPr>
            <w:r>
              <w:t>If this happens then this might happen</w:t>
            </w:r>
          </w:p>
          <w:p w:rsidR="00C90D74" w:rsidRDefault="00C90D74" w:rsidP="00C90D74">
            <w:pPr>
              <w:pStyle w:val="ListParagraph"/>
              <w:widowControl/>
              <w:numPr>
                <w:ilvl w:val="0"/>
                <w:numId w:val="45"/>
              </w:numPr>
              <w:pBdr>
                <w:top w:val="nil"/>
                <w:left w:val="nil"/>
                <w:bottom w:val="nil"/>
                <w:right w:val="nil"/>
                <w:between w:val="nil"/>
                <w:bar w:val="nil"/>
              </w:pBdr>
              <w:contextualSpacing w:val="0"/>
            </w:pPr>
            <w:r>
              <w:t>Heavily regulate Crypto currencies the cost of compliance will increase the cost of operating the exchange</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pPr>
      <w:r>
        <w:rPr>
          <w:rFonts w:eastAsia="Arial Unicode MS" w:cs="Arial Unicode MS"/>
          <w:b/>
          <w:bCs/>
        </w:rPr>
        <w:t>Strengths</w:t>
      </w:r>
      <w:r>
        <w:rPr>
          <w:rFonts w:eastAsia="Arial Unicode MS" w:cs="Arial Unicode MS"/>
        </w:rPr>
        <w:t>:</w:t>
      </w:r>
    </w:p>
    <w:p w:rsidR="00C90D74" w:rsidRDefault="00C90D74" w:rsidP="00C90D74">
      <w:pPr>
        <w:pStyle w:val="Body"/>
      </w:pPr>
      <w:r>
        <w:rPr>
          <w:rFonts w:eastAsia="Arial Unicode MS" w:cs="Arial Unicode MS"/>
        </w:rPr>
        <w:tab/>
        <w:t>Rational for Strength</w:t>
      </w:r>
    </w:p>
    <w:p w:rsidR="00C90D74" w:rsidRDefault="00C90D74" w:rsidP="00C90D74">
      <w:pPr>
        <w:pStyle w:val="Body"/>
        <w:rPr>
          <w:b/>
          <w:bCs/>
        </w:rPr>
      </w:pPr>
      <w:r>
        <w:rPr>
          <w:rFonts w:eastAsia="Arial Unicode MS" w:cs="Arial Unicode MS"/>
          <w:b/>
          <w:bCs/>
        </w:rPr>
        <w:t>Weaknesses:</w:t>
      </w:r>
    </w:p>
    <w:p w:rsidR="00C90D74" w:rsidRDefault="00C90D74" w:rsidP="00C90D74">
      <w:pPr>
        <w:pStyle w:val="Body"/>
      </w:pPr>
      <w:r>
        <w:rPr>
          <w:rFonts w:eastAsia="Arial Unicode MS" w:cs="Arial Unicode MS"/>
        </w:rPr>
        <w:tab/>
        <w:t>Rational for Weaknesses</w:t>
      </w:r>
    </w:p>
    <w:p w:rsidR="00C90D74" w:rsidRDefault="00C90D74" w:rsidP="00C90D74">
      <w:pPr>
        <w:pStyle w:val="Body"/>
        <w:rPr>
          <w:b/>
          <w:bCs/>
        </w:rPr>
      </w:pPr>
      <w:r>
        <w:rPr>
          <w:rFonts w:eastAsia="Arial Unicode MS" w:cs="Arial Unicode MS"/>
          <w:b/>
          <w:bCs/>
        </w:rPr>
        <w:t>Opportunities:</w:t>
      </w:r>
    </w:p>
    <w:p w:rsidR="00C90D74" w:rsidRDefault="00C90D74" w:rsidP="00C90D74">
      <w:pPr>
        <w:pStyle w:val="Body"/>
      </w:pPr>
      <w:r>
        <w:rPr>
          <w:rFonts w:eastAsia="Arial Unicode MS" w:cs="Arial Unicode MS"/>
        </w:rPr>
        <w:tab/>
        <w:t>Rational for Opportunities</w:t>
      </w:r>
    </w:p>
    <w:p w:rsidR="00C90D74" w:rsidRDefault="00C90D74" w:rsidP="00C90D74">
      <w:pPr>
        <w:pStyle w:val="Body"/>
        <w:rPr>
          <w:b/>
          <w:bCs/>
        </w:rPr>
      </w:pPr>
      <w:r>
        <w:rPr>
          <w:rFonts w:eastAsia="Arial Unicode MS" w:cs="Arial Unicode MS"/>
          <w:b/>
          <w:bCs/>
        </w:rPr>
        <w:t>Threats:</w:t>
      </w:r>
    </w:p>
    <w:p w:rsidR="00C90D74" w:rsidRDefault="00C90D74" w:rsidP="00C90D74">
      <w:pPr>
        <w:pStyle w:val="Body"/>
      </w:pPr>
      <w:r>
        <w:rPr>
          <w:rFonts w:eastAsia="Arial Unicode MS" w:cs="Arial Unicode MS"/>
        </w:rPr>
        <w:tab/>
        <w:t>Rational for Threats</w:t>
      </w:r>
    </w:p>
    <w:p w:rsidR="00C90D74" w:rsidRDefault="00C90D74" w:rsidP="00C90D74">
      <w:pPr>
        <w:pStyle w:val="Body"/>
      </w:pPr>
    </w:p>
    <w:p w:rsidR="00C90D74" w:rsidRDefault="00C90D74" w:rsidP="00C90D74">
      <w:pPr>
        <w:pStyle w:val="Body"/>
        <w:ind w:firstLine="720"/>
        <w:rPr>
          <w:color w:val="0070C0"/>
          <w:u w:color="0070C0"/>
        </w:rPr>
      </w:pPr>
      <w:r>
        <w:t>Establish a presence on Facebook and Twitter and have at least 1,000 followers by within 6 months of operation</w:t>
      </w:r>
      <w:r>
        <w:rPr>
          <w:u w:color="0070C0"/>
        </w:rPr>
        <w:t>.</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265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6"/>
              </w:numPr>
              <w:pBdr>
                <w:top w:val="nil"/>
                <w:left w:val="nil"/>
                <w:bottom w:val="nil"/>
                <w:right w:val="nil"/>
                <w:between w:val="nil"/>
                <w:bar w:val="nil"/>
              </w:pBdr>
              <w:contextualSpacing w:val="0"/>
            </w:pPr>
            <w:r>
              <w:t>Things we are</w:t>
            </w:r>
          </w:p>
          <w:p w:rsidR="00C90D74" w:rsidRDefault="00C90D74" w:rsidP="00C90D74">
            <w:pPr>
              <w:pStyle w:val="ListParagraph"/>
              <w:widowControl/>
              <w:numPr>
                <w:ilvl w:val="0"/>
                <w:numId w:val="46"/>
              </w:numPr>
              <w:pBdr>
                <w:top w:val="nil"/>
                <w:left w:val="nil"/>
                <w:bottom w:val="nil"/>
                <w:right w:val="nil"/>
                <w:between w:val="nil"/>
                <w:bar w:val="nil"/>
              </w:pBdr>
              <w:contextualSpacing w:val="0"/>
            </w:pPr>
            <w:r>
              <w:t>Internet based company</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7"/>
              </w:numPr>
              <w:pBdr>
                <w:top w:val="nil"/>
                <w:left w:val="nil"/>
                <w:bottom w:val="nil"/>
                <w:right w:val="nil"/>
                <w:between w:val="nil"/>
                <w:bar w:val="nil"/>
              </w:pBdr>
              <w:contextualSpacing w:val="0"/>
            </w:pPr>
            <w:r>
              <w:t>If we do this then this might happen</w:t>
            </w:r>
          </w:p>
          <w:p w:rsidR="00C90D74" w:rsidRDefault="00C90D74" w:rsidP="00C90D74">
            <w:pPr>
              <w:pStyle w:val="ListParagraph"/>
              <w:widowControl/>
              <w:numPr>
                <w:ilvl w:val="0"/>
                <w:numId w:val="47"/>
              </w:numPr>
              <w:pBdr>
                <w:top w:val="nil"/>
                <w:left w:val="nil"/>
                <w:bottom w:val="nil"/>
                <w:right w:val="nil"/>
                <w:between w:val="nil"/>
                <w:bar w:val="nil"/>
              </w:pBdr>
              <w:contextualSpacing w:val="0"/>
            </w:pPr>
            <w:r>
              <w:t>If we can be the first to reach new Bitcoin users and give them a good experience we can create loyal customer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lastRenderedPageBreak/>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147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8"/>
              </w:numPr>
              <w:pBdr>
                <w:top w:val="nil"/>
                <w:left w:val="nil"/>
                <w:bottom w:val="nil"/>
                <w:right w:val="nil"/>
                <w:between w:val="nil"/>
                <w:bar w:val="nil"/>
              </w:pBdr>
              <w:contextualSpacing w:val="0"/>
            </w:pPr>
            <w:r>
              <w:t>Things we are not</w:t>
            </w:r>
          </w:p>
          <w:p w:rsidR="00C90D74" w:rsidRDefault="00C90D74" w:rsidP="00C90D74">
            <w:pPr>
              <w:pStyle w:val="ListParagraph"/>
              <w:widowControl/>
              <w:numPr>
                <w:ilvl w:val="0"/>
                <w:numId w:val="48"/>
              </w:numPr>
              <w:pBdr>
                <w:top w:val="nil"/>
                <w:left w:val="nil"/>
                <w:bottom w:val="nil"/>
                <w:right w:val="nil"/>
                <w:between w:val="nil"/>
                <w:bar w:val="nil"/>
              </w:pBdr>
              <w:contextualSpacing w:val="0"/>
            </w:pPr>
            <w:r>
              <w:t>We do not have an established following to tap into</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9"/>
              </w:numPr>
              <w:pBdr>
                <w:top w:val="nil"/>
                <w:left w:val="nil"/>
                <w:bottom w:val="nil"/>
                <w:right w:val="nil"/>
                <w:between w:val="nil"/>
                <w:bar w:val="nil"/>
              </w:pBdr>
              <w:contextualSpacing w:val="0"/>
            </w:pPr>
            <w:r>
              <w:t>If this happens then this might happen</w:t>
            </w:r>
          </w:p>
          <w:p w:rsidR="00C90D74" w:rsidRDefault="00C90D74" w:rsidP="00C90D74">
            <w:pPr>
              <w:pStyle w:val="ListParagraph"/>
              <w:widowControl/>
              <w:numPr>
                <w:ilvl w:val="0"/>
                <w:numId w:val="49"/>
              </w:numPr>
              <w:pBdr>
                <w:top w:val="nil"/>
                <w:left w:val="nil"/>
                <w:bottom w:val="nil"/>
                <w:right w:val="nil"/>
                <w:between w:val="nil"/>
                <w:bar w:val="nil"/>
              </w:pBdr>
              <w:contextualSpacing w:val="0"/>
            </w:pPr>
            <w:r>
              <w:t xml:space="preserve">If </w:t>
            </w:r>
            <w:proofErr w:type="gramStart"/>
            <w:r>
              <w:t>user have</w:t>
            </w:r>
            <w:proofErr w:type="gramEnd"/>
            <w:r>
              <w:t xml:space="preserve"> a bad experience they may reject Bitcoin.</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pPr>
      <w:r>
        <w:rPr>
          <w:rFonts w:eastAsia="Arial Unicode MS" w:cs="Arial Unicode MS"/>
          <w:b/>
          <w:bCs/>
        </w:rPr>
        <w:t>Strengths</w:t>
      </w:r>
      <w:r>
        <w:rPr>
          <w:rFonts w:eastAsia="Arial Unicode MS" w:cs="Arial Unicode MS"/>
        </w:rPr>
        <w:t>:</w:t>
      </w:r>
    </w:p>
    <w:p w:rsidR="00C90D74" w:rsidRDefault="00C90D74" w:rsidP="00C90D74">
      <w:pPr>
        <w:pStyle w:val="Body"/>
      </w:pPr>
      <w:r>
        <w:rPr>
          <w:rFonts w:eastAsia="Arial Unicode MS" w:cs="Arial Unicode MS"/>
        </w:rPr>
        <w:tab/>
        <w:t>Rational for Strength</w:t>
      </w:r>
    </w:p>
    <w:p w:rsidR="00C90D74" w:rsidRDefault="00C90D74" w:rsidP="00C90D74">
      <w:pPr>
        <w:pStyle w:val="Body"/>
        <w:rPr>
          <w:b/>
          <w:bCs/>
        </w:rPr>
      </w:pPr>
      <w:r>
        <w:rPr>
          <w:rFonts w:eastAsia="Arial Unicode MS" w:cs="Arial Unicode MS"/>
          <w:b/>
          <w:bCs/>
        </w:rPr>
        <w:t>Weaknesses:</w:t>
      </w:r>
    </w:p>
    <w:p w:rsidR="00C90D74" w:rsidRDefault="00C90D74" w:rsidP="00C90D74">
      <w:pPr>
        <w:pStyle w:val="Body"/>
      </w:pPr>
      <w:r>
        <w:rPr>
          <w:rFonts w:eastAsia="Arial Unicode MS" w:cs="Arial Unicode MS"/>
        </w:rPr>
        <w:tab/>
        <w:t>Rational for Weaknesses</w:t>
      </w:r>
    </w:p>
    <w:p w:rsidR="00C90D74" w:rsidRDefault="00C90D74" w:rsidP="00C90D74">
      <w:pPr>
        <w:pStyle w:val="Body"/>
        <w:rPr>
          <w:b/>
          <w:bCs/>
        </w:rPr>
      </w:pPr>
      <w:r>
        <w:rPr>
          <w:rFonts w:eastAsia="Arial Unicode MS" w:cs="Arial Unicode MS"/>
          <w:b/>
          <w:bCs/>
        </w:rPr>
        <w:t>Opportunities:</w:t>
      </w:r>
    </w:p>
    <w:p w:rsidR="00C90D74" w:rsidRDefault="00C90D74" w:rsidP="00C90D74">
      <w:pPr>
        <w:pStyle w:val="Body"/>
      </w:pPr>
      <w:r>
        <w:rPr>
          <w:rFonts w:eastAsia="Arial Unicode MS" w:cs="Arial Unicode MS"/>
        </w:rPr>
        <w:tab/>
        <w:t>Rational for Opportunities</w:t>
      </w:r>
    </w:p>
    <w:p w:rsidR="00C90D74" w:rsidRDefault="00C90D74" w:rsidP="00C90D74">
      <w:pPr>
        <w:pStyle w:val="Body"/>
        <w:rPr>
          <w:b/>
          <w:bCs/>
        </w:rPr>
      </w:pPr>
      <w:r>
        <w:rPr>
          <w:rFonts w:eastAsia="Arial Unicode MS" w:cs="Arial Unicode MS"/>
          <w:b/>
          <w:bCs/>
        </w:rPr>
        <w:t>Threats:</w:t>
      </w:r>
    </w:p>
    <w:p w:rsidR="00C90D74" w:rsidRDefault="00C90D74" w:rsidP="00C90D74">
      <w:pPr>
        <w:pStyle w:val="Body"/>
      </w:pPr>
      <w:r>
        <w:rPr>
          <w:rFonts w:eastAsia="Arial Unicode MS" w:cs="Arial Unicode MS"/>
        </w:rPr>
        <w:tab/>
        <w:t>Rational for Threats</w:t>
      </w:r>
    </w:p>
    <w:p w:rsidR="00C90D74" w:rsidRDefault="00C90D74" w:rsidP="003A7C8E"/>
    <w:p w:rsidR="003A7C8E" w:rsidRDefault="003A7C8E" w:rsidP="0046387E">
      <w:pPr>
        <w:pStyle w:val="Heading1"/>
      </w:pPr>
      <w:bookmarkStart w:id="90" w:name="_Toc437701360"/>
      <w:r>
        <w:t>Segmentation</w:t>
      </w:r>
      <w:bookmarkEnd w:id="90"/>
    </w:p>
    <w:p w:rsidR="003A7C8E" w:rsidRDefault="00665216" w:rsidP="003A7C8E">
      <w:r w:rsidRPr="00010A72">
        <w:rPr>
          <w:highlight w:val="yellow"/>
        </w:rPr>
        <w:t>Finished first draft</w:t>
      </w:r>
    </w:p>
    <w:p w:rsidR="00C90D74" w:rsidRDefault="00C90D74" w:rsidP="00C90D74">
      <w:pPr>
        <w:pStyle w:val="Body"/>
        <w:rPr>
          <w:b/>
          <w:bCs/>
        </w:rPr>
      </w:pPr>
      <w:r>
        <w:rPr>
          <w:rFonts w:eastAsia="Arial Unicode MS" w:cs="Arial Unicode MS"/>
          <w:b/>
          <w:bCs/>
          <w:lang w:val="fr-FR"/>
        </w:rPr>
        <w:t>Macro Segment 1</w:t>
      </w:r>
    </w:p>
    <w:p w:rsidR="00C90D74" w:rsidRDefault="00C90D74" w:rsidP="00C90D74">
      <w:pPr>
        <w:pStyle w:val="Body"/>
      </w:pPr>
      <w:r>
        <w:rPr>
          <w:rFonts w:eastAsia="Arial Unicode MS" w:cs="Arial Unicode MS"/>
        </w:rPr>
        <w:t>Domestic Bitcoin users</w:t>
      </w:r>
    </w:p>
    <w:p w:rsidR="00C90D74" w:rsidRDefault="00C90D74" w:rsidP="00C90D74">
      <w:pPr>
        <w:pStyle w:val="Body"/>
        <w:rPr>
          <w:b/>
          <w:bCs/>
        </w:rPr>
      </w:pPr>
      <w:r>
        <w:tab/>
      </w:r>
      <w:r>
        <w:rPr>
          <w:rFonts w:eastAsia="Arial Unicode MS" w:cs="Arial Unicode MS"/>
          <w:b/>
          <w:bCs/>
        </w:rPr>
        <w:t>Micro Segment 1: Contractors/freelancers</w:t>
      </w:r>
    </w:p>
    <w:p w:rsidR="00C90D74" w:rsidRDefault="00C90D74" w:rsidP="00C90D74">
      <w:pPr>
        <w:pStyle w:val="Body"/>
        <w:rPr>
          <w:b/>
          <w:bCs/>
          <w:i/>
          <w:iCs/>
        </w:rPr>
      </w:pPr>
      <w:r>
        <w:rPr>
          <w:b/>
          <w:bCs/>
        </w:rPr>
        <w:tab/>
      </w:r>
      <w:r>
        <w:rPr>
          <w:b/>
          <w:bCs/>
        </w:rPr>
        <w:tab/>
      </w:r>
      <w:r>
        <w:rPr>
          <w:rFonts w:eastAsia="Arial Unicode MS" w:cs="Arial Unicode MS"/>
          <w:b/>
          <w:bCs/>
          <w:i/>
          <w:iCs/>
        </w:rPr>
        <w:t>Demographics</w:t>
      </w:r>
    </w:p>
    <w:p w:rsidR="00C90D74" w:rsidRPr="00B216B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ale</w:t>
      </w:r>
    </w:p>
    <w:p w:rsidR="00C90D74" w:rsidRPr="00B216B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Ages 18 to 35</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edian income: $50,000</w:t>
      </w:r>
    </w:p>
    <w:p w:rsidR="00C90D74" w:rsidRDefault="00C90D74" w:rsidP="00C90D74">
      <w:pPr>
        <w:pStyle w:val="Body"/>
        <w:ind w:left="1440"/>
        <w:rPr>
          <w:b/>
          <w:bCs/>
          <w:i/>
          <w:iCs/>
        </w:rPr>
      </w:pPr>
      <w:r>
        <w:rPr>
          <w:b/>
          <w:bCs/>
          <w:i/>
          <w:iCs/>
        </w:rPr>
        <w:lastRenderedPageBreak/>
        <w:t>Psychographic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Works as an independent contractor or a freelancer</w:t>
      </w:r>
    </w:p>
    <w:p w:rsidR="00C90D74" w:rsidRPr="00B216B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Read technology magazines or similar online content</w:t>
      </w:r>
    </w:p>
    <w:p w:rsidR="00C90D74" w:rsidRPr="00B216B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Libertarian</w:t>
      </w:r>
    </w:p>
    <w:p w:rsidR="00C90D74" w:rsidRPr="00B216B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 xml:space="preserve">Active on social media platforms (e.g., Facebook, twitter, </w:t>
      </w:r>
      <w:proofErr w:type="spellStart"/>
      <w:r>
        <w:t>istagram</w:t>
      </w:r>
      <w:proofErr w:type="spellEnd"/>
      <w:r>
        <w:t>)</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Belongs to Bitcointalk.org</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highlight w:val="yellow"/>
        </w:rPr>
      </w:pPr>
      <w:r w:rsidRPr="008C1BBA">
        <w:rPr>
          <w:highlight w:val="yellow"/>
        </w:rPr>
        <w:t>Belongs to Reddit</w:t>
      </w:r>
    </w:p>
    <w:p w:rsidR="00C90D74" w:rsidRDefault="00C90D74" w:rsidP="00C90D74">
      <w:pPr>
        <w:pStyle w:val="Body"/>
        <w:ind w:left="1440"/>
        <w:rPr>
          <w:b/>
          <w:bCs/>
          <w:i/>
          <w:iCs/>
        </w:rPr>
      </w:pPr>
      <w:r>
        <w:rPr>
          <w:b/>
          <w:bCs/>
          <w:i/>
          <w:iCs/>
        </w:rPr>
        <w:t>Technographics</w:t>
      </w:r>
    </w:p>
    <w:p w:rsidR="00C90D74" w:rsidRPr="00B216B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Pays for good and services online</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Uses PayPal</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Use mobile pay via smartphone where accepted</w:t>
      </w:r>
    </w:p>
    <w:p w:rsidR="00C90D74" w:rsidRDefault="00C90D74" w:rsidP="00C90D74">
      <w:pPr>
        <w:pStyle w:val="Body"/>
        <w:ind w:left="1440"/>
        <w:rPr>
          <w:b/>
          <w:bCs/>
          <w:i/>
          <w:iCs/>
        </w:rPr>
      </w:pPr>
      <w:r>
        <w:rPr>
          <w:b/>
          <w:bCs/>
          <w:i/>
          <w:iCs/>
          <w:lang w:val="de-DE"/>
        </w:rPr>
        <w:t>Position Statement</w:t>
      </w:r>
    </w:p>
    <w:p w:rsidR="00C90D74" w:rsidRDefault="00C90D74" w:rsidP="00C90D74">
      <w:pPr>
        <w:pStyle w:val="Body"/>
        <w:ind w:left="1440"/>
      </w:pPr>
      <w:r>
        <w:t xml:space="preserve">The Currency Exchange will be a safe and reliable place for contractors, freelancers and other individuals to safely convert wages paid in </w:t>
      </w:r>
      <w:proofErr w:type="spellStart"/>
      <w:r>
        <w:t>cryto</w:t>
      </w:r>
      <w:proofErr w:type="spellEnd"/>
      <w:r>
        <w:t>-currencies into government currency.</w:t>
      </w:r>
    </w:p>
    <w:p w:rsidR="00C90D74" w:rsidRDefault="00C90D74" w:rsidP="00C90D74">
      <w:pPr>
        <w:pStyle w:val="Body"/>
        <w:ind w:left="1440"/>
        <w:rPr>
          <w:b/>
          <w:bCs/>
          <w:i/>
          <w:iCs/>
        </w:rPr>
      </w:pPr>
      <w:r>
        <w:rPr>
          <w:b/>
          <w:bCs/>
          <w:i/>
          <w:iCs/>
        </w:rPr>
        <w:t>Micro Challenge</w:t>
      </w:r>
    </w:p>
    <w:p w:rsidR="00C90D74" w:rsidRDefault="00C90D74" w:rsidP="00C90D74">
      <w:pPr>
        <w:pStyle w:val="Body"/>
        <w:ind w:left="1440"/>
      </w:pPr>
      <w:r>
        <w:t xml:space="preserve">We will have </w:t>
      </w:r>
      <w:r w:rsidRPr="008C1BBA">
        <w:rPr>
          <w:highlight w:val="yellow"/>
        </w:rPr>
        <w:t>10,000</w:t>
      </w:r>
      <w:r>
        <w:t xml:space="preserve"> contractors as customers within one year of operation.</w:t>
      </w:r>
    </w:p>
    <w:p w:rsidR="00C90D74" w:rsidRDefault="00C90D74" w:rsidP="00C90D74">
      <w:pPr>
        <w:pStyle w:val="Body"/>
        <w:ind w:left="1440"/>
        <w:rPr>
          <w:color w:val="0070C0"/>
          <w:u w:color="0070C0"/>
        </w:rPr>
      </w:pPr>
      <w:r>
        <w:rPr>
          <w:b/>
          <w:bCs/>
          <w:i/>
          <w:iCs/>
        </w:rPr>
        <w:t>Micro SWOT Analysi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704"/>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2"/>
              </w:numPr>
              <w:pBdr>
                <w:top w:val="nil"/>
                <w:left w:val="nil"/>
                <w:bottom w:val="nil"/>
                <w:right w:val="nil"/>
                <w:between w:val="nil"/>
                <w:bar w:val="nil"/>
              </w:pBdr>
              <w:contextualSpacing w:val="0"/>
            </w:pPr>
            <w:r>
              <w:t>Things we are</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3"/>
              </w:numPr>
              <w:pBdr>
                <w:top w:val="nil"/>
                <w:left w:val="nil"/>
                <w:bottom w:val="nil"/>
                <w:right w:val="nil"/>
                <w:between w:val="nil"/>
                <w:bar w:val="nil"/>
              </w:pBdr>
              <w:contextualSpacing w:val="0"/>
            </w:pPr>
            <w:r>
              <w:t>If we do this then this might happen</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4"/>
              </w:numPr>
              <w:pBdr>
                <w:top w:val="nil"/>
                <w:left w:val="nil"/>
                <w:bottom w:val="nil"/>
                <w:right w:val="nil"/>
                <w:between w:val="nil"/>
                <w:bar w:val="nil"/>
              </w:pBdr>
              <w:contextualSpacing w:val="0"/>
            </w:pPr>
            <w:r>
              <w:t>Things we are not</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5"/>
              </w:numPr>
              <w:pBdr>
                <w:top w:val="nil"/>
                <w:left w:val="nil"/>
                <w:bottom w:val="nil"/>
                <w:right w:val="nil"/>
                <w:between w:val="nil"/>
                <w:bar w:val="nil"/>
              </w:pBdr>
              <w:contextualSpacing w:val="0"/>
            </w:pPr>
            <w:r>
              <w:t>If this happens then this might happen</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ind w:firstLine="720"/>
        <w:rPr>
          <w:b/>
          <w:bCs/>
        </w:rPr>
      </w:pPr>
      <w:r>
        <w:rPr>
          <w:b/>
          <w:bCs/>
        </w:rPr>
        <w:t>Micro Segment 2: People who want to buy goods and services with bitcoin</w:t>
      </w:r>
    </w:p>
    <w:p w:rsidR="00C90D74" w:rsidRDefault="00C90D74" w:rsidP="00C90D74">
      <w:pPr>
        <w:pStyle w:val="Body"/>
        <w:rPr>
          <w:b/>
          <w:bCs/>
          <w:i/>
          <w:iCs/>
        </w:rPr>
      </w:pPr>
      <w:r>
        <w:rPr>
          <w:b/>
          <w:bCs/>
        </w:rPr>
        <w:tab/>
      </w:r>
      <w:r>
        <w:rPr>
          <w:b/>
          <w:bCs/>
        </w:rPr>
        <w:tab/>
      </w:r>
      <w:r>
        <w:rPr>
          <w:rFonts w:eastAsia="Arial Unicode MS" w:cs="Arial Unicode MS"/>
          <w:b/>
          <w:bCs/>
          <w:i/>
          <w:iCs/>
        </w:rPr>
        <w:t>Demographics</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ale or Female</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Ages 18 to 35</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edian income: $35,000</w:t>
      </w:r>
    </w:p>
    <w:p w:rsidR="00C90D74" w:rsidRDefault="00C90D74" w:rsidP="00C90D74">
      <w:pPr>
        <w:pStyle w:val="Body"/>
        <w:ind w:left="1440"/>
        <w:rPr>
          <w:b/>
          <w:bCs/>
          <w:i/>
          <w:iCs/>
        </w:rPr>
      </w:pPr>
      <w:r>
        <w:rPr>
          <w:b/>
          <w:bCs/>
          <w:i/>
          <w:iCs/>
        </w:rPr>
        <w:t>Psychographics</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Buys things online</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rsidRPr="008C1BBA">
        <w:t xml:space="preserve">Has </w:t>
      </w:r>
      <w:r>
        <w:t xml:space="preserve">donated </w:t>
      </w:r>
      <w:r w:rsidRPr="008C1BBA">
        <w:t>to a charity</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Is active on social media</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Was a victim of credit card theft</w:t>
      </w:r>
    </w:p>
    <w:p w:rsidR="00C90D74" w:rsidRDefault="00C90D74" w:rsidP="00C90D74">
      <w:pPr>
        <w:pStyle w:val="Body"/>
        <w:ind w:left="1440"/>
        <w:rPr>
          <w:b/>
          <w:bCs/>
          <w:i/>
          <w:iCs/>
        </w:rPr>
      </w:pPr>
      <w:r>
        <w:rPr>
          <w:b/>
          <w:bCs/>
          <w:i/>
          <w:iCs/>
        </w:rPr>
        <w:t>Technographics</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used PayPal to buy stuff</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rPr>
          <w:bCs/>
          <w:iCs/>
        </w:rPr>
        <w:t>Uses credit card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Use mobile pay via smartphone where accepted</w:t>
      </w:r>
    </w:p>
    <w:p w:rsidR="00C90D74" w:rsidRDefault="00C90D74" w:rsidP="00C90D74">
      <w:pPr>
        <w:pStyle w:val="Body"/>
        <w:ind w:left="1440"/>
        <w:rPr>
          <w:b/>
          <w:bCs/>
          <w:i/>
          <w:iCs/>
        </w:rPr>
      </w:pPr>
      <w:r>
        <w:rPr>
          <w:b/>
          <w:bCs/>
          <w:i/>
          <w:iCs/>
          <w:lang w:val="de-DE"/>
        </w:rPr>
        <w:t>Position Statement</w:t>
      </w:r>
    </w:p>
    <w:p w:rsidR="00C90D74" w:rsidRDefault="00C90D74" w:rsidP="00C90D74">
      <w:pPr>
        <w:pStyle w:val="Body"/>
        <w:ind w:left="1440"/>
      </w:pPr>
      <w:r>
        <w:t>The currency exchange online wallet will enable customers to quickly convert cash into crypto currency to make online purchases.</w:t>
      </w:r>
    </w:p>
    <w:p w:rsidR="00C90D74" w:rsidRDefault="00C90D74" w:rsidP="00C90D74">
      <w:pPr>
        <w:pStyle w:val="Body"/>
        <w:ind w:left="1440"/>
        <w:rPr>
          <w:b/>
          <w:bCs/>
          <w:i/>
          <w:iCs/>
        </w:rPr>
      </w:pPr>
      <w:r>
        <w:rPr>
          <w:b/>
          <w:bCs/>
          <w:i/>
          <w:iCs/>
        </w:rPr>
        <w:t>Micro Challenge</w:t>
      </w:r>
    </w:p>
    <w:p w:rsidR="00C90D74" w:rsidRDefault="00C90D74" w:rsidP="00C90D74">
      <w:pPr>
        <w:pStyle w:val="Body"/>
        <w:ind w:left="1440"/>
      </w:pPr>
      <w:r>
        <w:t>We will sign up 50,000 people to our online wallet within 12 months</w:t>
      </w:r>
    </w:p>
    <w:p w:rsidR="00C90D74" w:rsidRDefault="00C90D74" w:rsidP="00C90D74">
      <w:pPr>
        <w:pStyle w:val="Body"/>
        <w:ind w:left="1440"/>
        <w:rPr>
          <w:color w:val="0070C0"/>
          <w:u w:color="0070C0"/>
        </w:rPr>
      </w:pPr>
      <w:r>
        <w:rPr>
          <w:b/>
          <w:bCs/>
          <w:i/>
          <w:iCs/>
        </w:rPr>
        <w:t>Micro SWOT Analysi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704"/>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6"/>
              </w:numPr>
              <w:pBdr>
                <w:top w:val="nil"/>
                <w:left w:val="nil"/>
                <w:bottom w:val="nil"/>
                <w:right w:val="nil"/>
                <w:between w:val="nil"/>
                <w:bar w:val="nil"/>
              </w:pBdr>
              <w:contextualSpacing w:val="0"/>
            </w:pPr>
            <w:r>
              <w:lastRenderedPageBreak/>
              <w:t>Things we are</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7"/>
              </w:numPr>
              <w:pBdr>
                <w:top w:val="nil"/>
                <w:left w:val="nil"/>
                <w:bottom w:val="nil"/>
                <w:right w:val="nil"/>
                <w:between w:val="nil"/>
                <w:bar w:val="nil"/>
              </w:pBdr>
              <w:contextualSpacing w:val="0"/>
            </w:pPr>
            <w:r>
              <w:t>If we do this then this might happen</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8"/>
              </w:numPr>
              <w:pBdr>
                <w:top w:val="nil"/>
                <w:left w:val="nil"/>
                <w:bottom w:val="nil"/>
                <w:right w:val="nil"/>
                <w:between w:val="nil"/>
                <w:bar w:val="nil"/>
              </w:pBdr>
              <w:contextualSpacing w:val="0"/>
            </w:pPr>
            <w:r>
              <w:t>Things we are not</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9"/>
              </w:numPr>
              <w:pBdr>
                <w:top w:val="nil"/>
                <w:left w:val="nil"/>
                <w:bottom w:val="nil"/>
                <w:right w:val="nil"/>
                <w:between w:val="nil"/>
                <w:bar w:val="nil"/>
              </w:pBdr>
              <w:contextualSpacing w:val="0"/>
            </w:pPr>
            <w:r>
              <w:t>If this happens then this might happen</w:t>
            </w:r>
          </w:p>
        </w:tc>
      </w:tr>
    </w:tbl>
    <w:p w:rsidR="00C90D74" w:rsidRDefault="00C90D74" w:rsidP="00C90D74">
      <w:pPr>
        <w:pStyle w:val="Body"/>
        <w:spacing w:line="240" w:lineRule="auto"/>
        <w:rPr>
          <w:color w:val="0070C0"/>
          <w:u w:color="0070C0"/>
        </w:rPr>
      </w:pPr>
    </w:p>
    <w:p w:rsidR="00C90D74" w:rsidRDefault="00C90D74" w:rsidP="00C90D74">
      <w:pPr>
        <w:pStyle w:val="Body"/>
        <w:ind w:firstLine="720"/>
        <w:rPr>
          <w:b/>
          <w:bCs/>
        </w:rPr>
      </w:pPr>
    </w:p>
    <w:p w:rsidR="00C90D74" w:rsidRDefault="00C90D74" w:rsidP="00C90D74">
      <w:pPr>
        <w:pStyle w:val="Body"/>
        <w:ind w:firstLine="720"/>
        <w:rPr>
          <w:b/>
          <w:bCs/>
        </w:rPr>
      </w:pPr>
      <w:r>
        <w:rPr>
          <w:b/>
          <w:bCs/>
        </w:rPr>
        <w:t>Micro Segment 3: Merchants accepting Bitcoin</w:t>
      </w:r>
    </w:p>
    <w:p w:rsidR="00C90D74" w:rsidRDefault="00C90D74" w:rsidP="00C90D74">
      <w:pPr>
        <w:pStyle w:val="Body"/>
        <w:rPr>
          <w:b/>
          <w:bCs/>
          <w:i/>
          <w:iCs/>
        </w:rPr>
      </w:pPr>
      <w:r>
        <w:rPr>
          <w:b/>
          <w:bCs/>
        </w:rPr>
        <w:tab/>
      </w:r>
      <w:r>
        <w:rPr>
          <w:b/>
          <w:bCs/>
        </w:rPr>
        <w:tab/>
      </w:r>
      <w:r>
        <w:rPr>
          <w:rFonts w:eastAsia="Arial Unicode MS" w:cs="Arial Unicode MS"/>
          <w:b/>
          <w:bCs/>
          <w:i/>
          <w:iCs/>
        </w:rPr>
        <w:t>Demographics</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ale</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Ages 18 to 45</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edian income: $45,000</w:t>
      </w:r>
    </w:p>
    <w:p w:rsidR="00C90D74" w:rsidRDefault="00C90D74" w:rsidP="00C90D74">
      <w:pPr>
        <w:pStyle w:val="Body"/>
        <w:ind w:left="1440"/>
        <w:rPr>
          <w:b/>
          <w:bCs/>
          <w:i/>
          <w:iCs/>
        </w:rPr>
      </w:pPr>
      <w:r>
        <w:rPr>
          <w:b/>
          <w:bCs/>
          <w:i/>
          <w:iCs/>
        </w:rPr>
        <w:t>Psychographic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Owns a business</w:t>
      </w:r>
    </w:p>
    <w:p w:rsidR="00C90D74" w:rsidRPr="007222C5"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Is active on social media</w:t>
      </w:r>
    </w:p>
    <w:p w:rsidR="00C90D74" w:rsidRPr="007222C5"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Is a member of Bitcointalk.org</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been to Reddit</w:t>
      </w:r>
    </w:p>
    <w:p w:rsidR="00C90D74" w:rsidRDefault="00C90D74" w:rsidP="00C90D74">
      <w:pPr>
        <w:pStyle w:val="Body"/>
        <w:ind w:left="1440"/>
        <w:rPr>
          <w:b/>
          <w:bCs/>
          <w:i/>
          <w:iCs/>
        </w:rPr>
      </w:pPr>
      <w:r>
        <w:rPr>
          <w:b/>
          <w:bCs/>
          <w:i/>
          <w:iCs/>
        </w:rPr>
        <w:t>Technographic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Accepts credit and or debit card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a computer and internet connection</w:t>
      </w:r>
    </w:p>
    <w:p w:rsidR="00C90D74" w:rsidRDefault="00C90D74" w:rsidP="00C90D74">
      <w:pPr>
        <w:pStyle w:val="Body"/>
        <w:ind w:left="1440"/>
        <w:rPr>
          <w:b/>
          <w:bCs/>
          <w:i/>
          <w:iCs/>
        </w:rPr>
      </w:pPr>
      <w:r>
        <w:rPr>
          <w:b/>
          <w:bCs/>
          <w:i/>
          <w:iCs/>
          <w:lang w:val="de-DE"/>
        </w:rPr>
        <w:t>Position Statement</w:t>
      </w:r>
    </w:p>
    <w:p w:rsidR="00C90D74" w:rsidRDefault="00C90D74" w:rsidP="00C90D74">
      <w:pPr>
        <w:pStyle w:val="Body"/>
        <w:ind w:left="1440"/>
      </w:pPr>
      <w:r>
        <w:t xml:space="preserve">Currency exchange merchant service account allows you to take crypto currency payments, provided a safe and </w:t>
      </w:r>
      <w:proofErr w:type="spellStart"/>
      <w:r>
        <w:t>realiable</w:t>
      </w:r>
      <w:proofErr w:type="spellEnd"/>
      <w:r>
        <w:t xml:space="preserve"> place for you to convert crypto payments into government currency</w:t>
      </w:r>
    </w:p>
    <w:p w:rsidR="00C90D74" w:rsidRDefault="00C90D74" w:rsidP="00C90D74">
      <w:pPr>
        <w:pStyle w:val="Body"/>
        <w:ind w:left="1440"/>
        <w:rPr>
          <w:b/>
          <w:bCs/>
          <w:i/>
          <w:iCs/>
        </w:rPr>
      </w:pPr>
      <w:r>
        <w:rPr>
          <w:b/>
          <w:bCs/>
          <w:i/>
          <w:iCs/>
        </w:rPr>
        <w:t>Micro Challenge</w:t>
      </w:r>
    </w:p>
    <w:p w:rsidR="00C90D74" w:rsidRDefault="00C90D74" w:rsidP="00C90D74">
      <w:pPr>
        <w:pStyle w:val="Body"/>
        <w:ind w:left="1440"/>
      </w:pPr>
      <w:r>
        <w:lastRenderedPageBreak/>
        <w:t xml:space="preserve">Sign up </w:t>
      </w:r>
      <w:r w:rsidRPr="009B0291">
        <w:rPr>
          <w:highlight w:val="yellow"/>
        </w:rPr>
        <w:t>50,000</w:t>
      </w:r>
      <w:r>
        <w:t xml:space="preserve"> merchants to our merchant account within 12 months </w:t>
      </w:r>
    </w:p>
    <w:p w:rsidR="00C90D74" w:rsidRDefault="00C90D74" w:rsidP="00C90D74">
      <w:pPr>
        <w:pStyle w:val="Body"/>
        <w:ind w:left="1440"/>
        <w:rPr>
          <w:color w:val="0070C0"/>
          <w:u w:color="0070C0"/>
        </w:rPr>
      </w:pPr>
      <w:r>
        <w:rPr>
          <w:b/>
          <w:bCs/>
          <w:i/>
          <w:iCs/>
        </w:rPr>
        <w:t>Micro SWOT Analysi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704"/>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6"/>
              </w:numPr>
              <w:pBdr>
                <w:top w:val="nil"/>
                <w:left w:val="nil"/>
                <w:bottom w:val="nil"/>
                <w:right w:val="nil"/>
                <w:between w:val="nil"/>
                <w:bar w:val="nil"/>
              </w:pBdr>
              <w:contextualSpacing w:val="0"/>
            </w:pPr>
            <w:r>
              <w:t>Things we are</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7"/>
              </w:numPr>
              <w:pBdr>
                <w:top w:val="nil"/>
                <w:left w:val="nil"/>
                <w:bottom w:val="nil"/>
                <w:right w:val="nil"/>
                <w:between w:val="nil"/>
                <w:bar w:val="nil"/>
              </w:pBdr>
              <w:contextualSpacing w:val="0"/>
            </w:pPr>
            <w:r>
              <w:t>If we do this then this might happen</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8"/>
              </w:numPr>
              <w:pBdr>
                <w:top w:val="nil"/>
                <w:left w:val="nil"/>
                <w:bottom w:val="nil"/>
                <w:right w:val="nil"/>
                <w:between w:val="nil"/>
                <w:bar w:val="nil"/>
              </w:pBdr>
              <w:contextualSpacing w:val="0"/>
            </w:pPr>
            <w:r>
              <w:t>Things we are not</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9"/>
              </w:numPr>
              <w:pBdr>
                <w:top w:val="nil"/>
                <w:left w:val="nil"/>
                <w:bottom w:val="nil"/>
                <w:right w:val="nil"/>
                <w:between w:val="nil"/>
                <w:bar w:val="nil"/>
              </w:pBdr>
              <w:contextualSpacing w:val="0"/>
            </w:pPr>
            <w:r>
              <w:t>If this happens then this might happen</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rPr>
          <w:b/>
          <w:bCs/>
        </w:rPr>
      </w:pPr>
      <w:r>
        <w:rPr>
          <w:rFonts w:eastAsia="Arial Unicode MS" w:cs="Arial Unicode MS"/>
          <w:b/>
          <w:bCs/>
          <w:lang w:val="fr-FR"/>
        </w:rPr>
        <w:t>Macro Segment 2</w:t>
      </w:r>
    </w:p>
    <w:p w:rsidR="00C90D74" w:rsidRDefault="00C90D74" w:rsidP="00C90D74">
      <w:pPr>
        <w:pStyle w:val="Body"/>
      </w:pPr>
      <w:r>
        <w:rPr>
          <w:rFonts w:eastAsia="Arial Unicode MS" w:cs="Arial Unicode MS"/>
        </w:rPr>
        <w:t>International Bitcoin users</w:t>
      </w:r>
    </w:p>
    <w:p w:rsidR="00C90D74" w:rsidRDefault="00C90D74" w:rsidP="00C90D74">
      <w:pPr>
        <w:pStyle w:val="Body"/>
        <w:rPr>
          <w:b/>
          <w:bCs/>
        </w:rPr>
      </w:pPr>
      <w:r>
        <w:tab/>
      </w:r>
      <w:r>
        <w:rPr>
          <w:rFonts w:eastAsia="Arial Unicode MS" w:cs="Arial Unicode MS"/>
          <w:b/>
          <w:bCs/>
        </w:rPr>
        <w:t>Micro Segment 1: Bitcoin Miners</w:t>
      </w:r>
    </w:p>
    <w:p w:rsidR="00C90D74" w:rsidRDefault="00C90D74" w:rsidP="00C90D74">
      <w:pPr>
        <w:pStyle w:val="Body"/>
        <w:rPr>
          <w:b/>
          <w:bCs/>
          <w:i/>
          <w:iCs/>
        </w:rPr>
      </w:pPr>
      <w:r>
        <w:rPr>
          <w:b/>
          <w:bCs/>
        </w:rPr>
        <w:tab/>
      </w:r>
      <w:r>
        <w:rPr>
          <w:b/>
          <w:bCs/>
        </w:rPr>
        <w:tab/>
      </w:r>
      <w:r>
        <w:rPr>
          <w:rFonts w:eastAsia="Arial Unicode MS" w:cs="Arial Unicode MS"/>
          <w:b/>
          <w:bCs/>
          <w:i/>
          <w:iCs/>
        </w:rPr>
        <w:t>Demographics</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 xml:space="preserve">Male </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Ages 20 to 35</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edian income: $50,000</w:t>
      </w:r>
    </w:p>
    <w:p w:rsidR="00C90D74" w:rsidRDefault="00C90D74" w:rsidP="00C90D74">
      <w:pPr>
        <w:pStyle w:val="Body"/>
        <w:ind w:left="1440"/>
        <w:rPr>
          <w:b/>
          <w:bCs/>
          <w:i/>
          <w:iCs/>
        </w:rPr>
      </w:pPr>
      <w:r>
        <w:rPr>
          <w:b/>
          <w:bCs/>
          <w:i/>
          <w:iCs/>
        </w:rPr>
        <w:t>Psychographics</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rsidRPr="009B0291">
        <w:t>Drink alcohol</w:t>
      </w:r>
      <w:r>
        <w:t>s</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Smokes</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Gamble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Cs/>
          <w:iCs/>
        </w:rPr>
      </w:pPr>
      <w:r w:rsidRPr="009B0291">
        <w:rPr>
          <w:bCs/>
          <w:iCs/>
        </w:rPr>
        <w:t>Libertarian</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Cs/>
          <w:iCs/>
        </w:rPr>
      </w:pPr>
      <w:r>
        <w:rPr>
          <w:bCs/>
          <w:iCs/>
        </w:rPr>
        <w:t xml:space="preserve">A member of </w:t>
      </w:r>
      <w:r w:rsidRPr="009B0291">
        <w:rPr>
          <w:bCs/>
          <w:iCs/>
        </w:rPr>
        <w:t>Bitcointalk.org</w:t>
      </w:r>
    </w:p>
    <w:p w:rsidR="00C90D74" w:rsidRDefault="00C90D74" w:rsidP="00C90D74">
      <w:pPr>
        <w:pStyle w:val="Body"/>
        <w:ind w:left="1440"/>
        <w:rPr>
          <w:b/>
          <w:bCs/>
          <w:i/>
          <w:iCs/>
        </w:rPr>
      </w:pPr>
      <w:r>
        <w:rPr>
          <w:b/>
          <w:bCs/>
          <w:i/>
          <w:iCs/>
        </w:rPr>
        <w:t>Technographic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Mines crypto-currencies</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lastRenderedPageBreak/>
        <w:t>Has a computer and internet connection</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a debit account</w:t>
      </w:r>
    </w:p>
    <w:p w:rsidR="00C90D74" w:rsidRDefault="00C90D74" w:rsidP="00C90D74">
      <w:pPr>
        <w:pStyle w:val="Body"/>
        <w:ind w:left="1440"/>
        <w:rPr>
          <w:b/>
          <w:bCs/>
          <w:i/>
          <w:iCs/>
        </w:rPr>
      </w:pPr>
      <w:r>
        <w:rPr>
          <w:b/>
          <w:bCs/>
          <w:i/>
          <w:iCs/>
          <w:lang w:val="de-DE"/>
        </w:rPr>
        <w:t>Position Statement</w:t>
      </w:r>
    </w:p>
    <w:p w:rsidR="00C90D74" w:rsidRDefault="00C90D74" w:rsidP="00C90D74">
      <w:pPr>
        <w:pStyle w:val="Body"/>
        <w:ind w:left="1440"/>
      </w:pPr>
      <w:r>
        <w:t>Currency exchange miner program provides discount trading fees to high volume crypto to government traders.</w:t>
      </w:r>
    </w:p>
    <w:p w:rsidR="00C90D74" w:rsidRDefault="00C90D74" w:rsidP="00C90D74">
      <w:pPr>
        <w:pStyle w:val="Body"/>
        <w:ind w:left="1440"/>
        <w:rPr>
          <w:b/>
          <w:bCs/>
          <w:i/>
          <w:iCs/>
        </w:rPr>
      </w:pPr>
      <w:r>
        <w:rPr>
          <w:b/>
          <w:bCs/>
          <w:i/>
          <w:iCs/>
        </w:rPr>
        <w:t xml:space="preserve"> Micro Challenge</w:t>
      </w:r>
    </w:p>
    <w:p w:rsidR="00C90D74" w:rsidRDefault="00C90D74" w:rsidP="00C90D74">
      <w:pPr>
        <w:pStyle w:val="Body"/>
        <w:ind w:left="1440"/>
      </w:pPr>
      <w:r>
        <w:t xml:space="preserve">Sign up </w:t>
      </w:r>
      <w:r w:rsidRPr="00C82F4A">
        <w:rPr>
          <w:highlight w:val="yellow"/>
        </w:rPr>
        <w:t>50,000</w:t>
      </w:r>
      <w:r>
        <w:t xml:space="preserve"> miners to the minor program within 12 months</w:t>
      </w:r>
    </w:p>
    <w:p w:rsidR="00C90D74" w:rsidRDefault="00C90D74" w:rsidP="00C90D74">
      <w:pPr>
        <w:pStyle w:val="Body"/>
        <w:ind w:left="1440"/>
        <w:rPr>
          <w:color w:val="0070C0"/>
          <w:u w:color="0070C0"/>
        </w:rPr>
      </w:pPr>
      <w:r>
        <w:rPr>
          <w:b/>
          <w:bCs/>
          <w:i/>
          <w:iCs/>
        </w:rPr>
        <w:t>Micro SWOT Analysi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704"/>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60"/>
              </w:numPr>
              <w:pBdr>
                <w:top w:val="nil"/>
                <w:left w:val="nil"/>
                <w:bottom w:val="nil"/>
                <w:right w:val="nil"/>
                <w:between w:val="nil"/>
                <w:bar w:val="nil"/>
              </w:pBdr>
              <w:contextualSpacing w:val="0"/>
            </w:pPr>
            <w:r>
              <w:t>Things we are</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61"/>
              </w:numPr>
              <w:pBdr>
                <w:top w:val="nil"/>
                <w:left w:val="nil"/>
                <w:bottom w:val="nil"/>
                <w:right w:val="nil"/>
                <w:between w:val="nil"/>
                <w:bar w:val="nil"/>
              </w:pBdr>
              <w:contextualSpacing w:val="0"/>
            </w:pPr>
            <w:r>
              <w:t>If we do this then this might happen</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62"/>
              </w:numPr>
              <w:pBdr>
                <w:top w:val="nil"/>
                <w:left w:val="nil"/>
                <w:bottom w:val="nil"/>
                <w:right w:val="nil"/>
                <w:between w:val="nil"/>
                <w:bar w:val="nil"/>
              </w:pBdr>
              <w:contextualSpacing w:val="0"/>
            </w:pPr>
            <w:r>
              <w:t>Things we are not</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63"/>
              </w:numPr>
              <w:pBdr>
                <w:top w:val="nil"/>
                <w:left w:val="nil"/>
                <w:bottom w:val="nil"/>
                <w:right w:val="nil"/>
                <w:between w:val="nil"/>
                <w:bar w:val="nil"/>
              </w:pBdr>
              <w:contextualSpacing w:val="0"/>
            </w:pPr>
            <w:r>
              <w:t>If this happens then this might happen</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ind w:firstLine="720"/>
        <w:rPr>
          <w:b/>
          <w:bCs/>
        </w:rPr>
      </w:pPr>
      <w:r>
        <w:rPr>
          <w:b/>
          <w:bCs/>
        </w:rPr>
        <w:t>Micro Segment 2: Organizations requesting donations</w:t>
      </w:r>
    </w:p>
    <w:p w:rsidR="00C90D74" w:rsidRDefault="00C90D74" w:rsidP="00C90D74">
      <w:pPr>
        <w:pStyle w:val="Body"/>
        <w:rPr>
          <w:b/>
          <w:bCs/>
          <w:i/>
          <w:iCs/>
        </w:rPr>
      </w:pPr>
      <w:r>
        <w:rPr>
          <w:b/>
          <w:bCs/>
        </w:rPr>
        <w:tab/>
      </w:r>
      <w:r>
        <w:rPr>
          <w:b/>
          <w:bCs/>
        </w:rPr>
        <w:tab/>
      </w:r>
      <w:r>
        <w:rPr>
          <w:rFonts w:eastAsia="Arial Unicode MS" w:cs="Arial Unicode MS"/>
          <w:b/>
          <w:bCs/>
          <w:i/>
          <w:iCs/>
        </w:rPr>
        <w:t>Demographics</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ale or Female</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Ages 35 to 55</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edian income: $40,000</w:t>
      </w:r>
    </w:p>
    <w:p w:rsidR="00C90D74" w:rsidRDefault="00C90D74" w:rsidP="00C90D74">
      <w:pPr>
        <w:pStyle w:val="Body"/>
        <w:ind w:left="1440"/>
        <w:rPr>
          <w:b/>
          <w:bCs/>
          <w:i/>
          <w:iCs/>
        </w:rPr>
      </w:pPr>
      <w:r>
        <w:rPr>
          <w:b/>
          <w:bCs/>
          <w:i/>
          <w:iCs/>
        </w:rPr>
        <w:t>Psychographic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Is a member of a non-profit charity</w:t>
      </w:r>
    </w:p>
    <w:p w:rsidR="00C90D74" w:rsidRPr="00C82F4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Is active on social media</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given to a charity</w:t>
      </w:r>
    </w:p>
    <w:p w:rsidR="00C90D74" w:rsidRDefault="00C90D74" w:rsidP="00C90D74">
      <w:pPr>
        <w:pStyle w:val="Body"/>
        <w:ind w:left="1440"/>
        <w:rPr>
          <w:b/>
          <w:bCs/>
          <w:i/>
          <w:iCs/>
        </w:rPr>
      </w:pPr>
      <w:r>
        <w:rPr>
          <w:b/>
          <w:bCs/>
          <w:i/>
          <w:iCs/>
        </w:rPr>
        <w:lastRenderedPageBreak/>
        <w:t>Technographic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Accepts online donation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a computer and internet connection</w:t>
      </w:r>
    </w:p>
    <w:p w:rsidR="00C90D74" w:rsidRDefault="00C90D74" w:rsidP="00C90D74">
      <w:pPr>
        <w:pStyle w:val="Body"/>
        <w:ind w:left="1440"/>
        <w:rPr>
          <w:b/>
          <w:bCs/>
          <w:i/>
          <w:iCs/>
        </w:rPr>
      </w:pPr>
      <w:r>
        <w:rPr>
          <w:b/>
          <w:bCs/>
          <w:i/>
          <w:iCs/>
          <w:lang w:val="de-DE"/>
        </w:rPr>
        <w:t>Position Statement</w:t>
      </w:r>
    </w:p>
    <w:p w:rsidR="00C90D74" w:rsidRDefault="00C90D74" w:rsidP="00C90D74">
      <w:pPr>
        <w:pStyle w:val="Body"/>
        <w:ind w:left="1440"/>
      </w:pPr>
      <w:r>
        <w:t>Crypto-currencies are a fast and cheap way to move money across international borders, currency exchange make accepting crypto donations safe and easy.</w:t>
      </w:r>
    </w:p>
    <w:p w:rsidR="00C90D74" w:rsidRDefault="00C90D74" w:rsidP="00C90D74">
      <w:pPr>
        <w:pStyle w:val="Body"/>
        <w:ind w:left="1440"/>
        <w:rPr>
          <w:b/>
          <w:bCs/>
          <w:i/>
          <w:iCs/>
        </w:rPr>
      </w:pPr>
      <w:r>
        <w:rPr>
          <w:b/>
          <w:bCs/>
          <w:i/>
          <w:iCs/>
        </w:rPr>
        <w:t>Micro Challenge</w:t>
      </w:r>
    </w:p>
    <w:p w:rsidR="00C90D74" w:rsidRDefault="00C90D74" w:rsidP="00C90D74">
      <w:pPr>
        <w:pStyle w:val="Body"/>
        <w:ind w:left="1440"/>
      </w:pPr>
      <w:r>
        <w:t>Obtain 10,000 non-profit charities as customer within 12 months</w:t>
      </w:r>
    </w:p>
    <w:p w:rsidR="00C90D74" w:rsidRDefault="00C90D74" w:rsidP="00C90D74">
      <w:pPr>
        <w:pStyle w:val="Body"/>
        <w:ind w:left="1440"/>
        <w:rPr>
          <w:color w:val="0070C0"/>
          <w:u w:color="0070C0"/>
        </w:rPr>
      </w:pPr>
      <w:r>
        <w:rPr>
          <w:b/>
          <w:bCs/>
          <w:i/>
          <w:iCs/>
        </w:rPr>
        <w:t>Micro SWOT Analysi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704"/>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64"/>
              </w:numPr>
              <w:pBdr>
                <w:top w:val="nil"/>
                <w:left w:val="nil"/>
                <w:bottom w:val="nil"/>
                <w:right w:val="nil"/>
                <w:between w:val="nil"/>
                <w:bar w:val="nil"/>
              </w:pBdr>
              <w:contextualSpacing w:val="0"/>
            </w:pPr>
            <w:r>
              <w:t>Things we are</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65"/>
              </w:numPr>
              <w:pBdr>
                <w:top w:val="nil"/>
                <w:left w:val="nil"/>
                <w:bottom w:val="nil"/>
                <w:right w:val="nil"/>
                <w:between w:val="nil"/>
                <w:bar w:val="nil"/>
              </w:pBdr>
              <w:contextualSpacing w:val="0"/>
            </w:pPr>
            <w:r>
              <w:t>If we do this then this might happen</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66"/>
              </w:numPr>
              <w:pBdr>
                <w:top w:val="nil"/>
                <w:left w:val="nil"/>
                <w:bottom w:val="nil"/>
                <w:right w:val="nil"/>
                <w:between w:val="nil"/>
                <w:bar w:val="nil"/>
              </w:pBdr>
              <w:contextualSpacing w:val="0"/>
            </w:pPr>
            <w:r>
              <w:t>Things we are not</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67"/>
              </w:numPr>
              <w:pBdr>
                <w:top w:val="nil"/>
                <w:left w:val="nil"/>
                <w:bottom w:val="nil"/>
                <w:right w:val="nil"/>
                <w:between w:val="nil"/>
                <w:bar w:val="nil"/>
              </w:pBdr>
              <w:contextualSpacing w:val="0"/>
            </w:pPr>
            <w:r>
              <w:t>If this happens then this might happen</w:t>
            </w:r>
          </w:p>
        </w:tc>
      </w:tr>
    </w:tbl>
    <w:p w:rsidR="00C90D74" w:rsidRDefault="00C90D74" w:rsidP="00C90D74">
      <w:pPr>
        <w:pStyle w:val="Body"/>
        <w:spacing w:line="240" w:lineRule="auto"/>
        <w:rPr>
          <w:color w:val="0070C0"/>
          <w:u w:color="0070C0"/>
        </w:rPr>
      </w:pPr>
    </w:p>
    <w:p w:rsidR="00C90D74" w:rsidRDefault="00C90D74" w:rsidP="0046387E">
      <w:pPr>
        <w:pStyle w:val="Heading1"/>
      </w:pPr>
    </w:p>
    <w:p w:rsidR="003A7C8E" w:rsidRDefault="003A7C8E" w:rsidP="0046387E">
      <w:pPr>
        <w:pStyle w:val="Heading1"/>
      </w:pPr>
      <w:bookmarkStart w:id="91" w:name="_Toc437701361"/>
      <w:r>
        <w:t>Product</w:t>
      </w:r>
      <w:bookmarkEnd w:id="91"/>
    </w:p>
    <w:p w:rsidR="00665216" w:rsidRPr="009F4AA1" w:rsidRDefault="00665216" w:rsidP="00665216">
      <w:r>
        <w:t>The principle product provided by the exchange is the service of exchanging one type of currency for another.  On launch day the exchange will provide one trading pair between US dollars (USD) and Bitcoin (BTC).  Ancillary services provided by the exchange include service related to customer account creation, withdraws /deposits to the exchange and safe storage of customer funds.   In year on services will be focused on trading inside the US.</w:t>
      </w:r>
    </w:p>
    <w:p w:rsidR="00665216" w:rsidRDefault="00665216" w:rsidP="00665216">
      <w:pPr>
        <w:pStyle w:val="Heading2"/>
      </w:pPr>
      <w:bookmarkStart w:id="92" w:name="_Toc437088774"/>
      <w:bookmarkStart w:id="93" w:name="_Toc437701362"/>
      <w:r>
        <w:t>Year 1 products</w:t>
      </w:r>
      <w:bookmarkEnd w:id="92"/>
      <w:bookmarkEnd w:id="93"/>
    </w:p>
    <w:p w:rsidR="00665216" w:rsidRDefault="00665216" w:rsidP="00C90D74">
      <w:pPr>
        <w:pStyle w:val="ListParagraph"/>
        <w:numPr>
          <w:ilvl w:val="0"/>
          <w:numId w:val="12"/>
        </w:numPr>
      </w:pPr>
      <w:r>
        <w:t>Deposit and withdraw USD</w:t>
      </w:r>
    </w:p>
    <w:p w:rsidR="00665216" w:rsidRDefault="00665216" w:rsidP="00C90D74">
      <w:pPr>
        <w:pStyle w:val="ListParagraph"/>
        <w:numPr>
          <w:ilvl w:val="0"/>
          <w:numId w:val="12"/>
        </w:numPr>
      </w:pPr>
      <w:r>
        <w:lastRenderedPageBreak/>
        <w:t>Deposit and withdraw BTC, LTC</w:t>
      </w:r>
    </w:p>
    <w:p w:rsidR="00665216" w:rsidRDefault="00665216" w:rsidP="00C90D74">
      <w:pPr>
        <w:pStyle w:val="ListParagraph"/>
        <w:numPr>
          <w:ilvl w:val="0"/>
          <w:numId w:val="12"/>
        </w:numPr>
      </w:pPr>
      <w:r>
        <w:t>Trading pair BTC/USD, LTC/USD</w:t>
      </w:r>
    </w:p>
    <w:p w:rsidR="00665216" w:rsidRDefault="00665216" w:rsidP="00C90D74">
      <w:pPr>
        <w:pStyle w:val="ListParagraph"/>
        <w:numPr>
          <w:ilvl w:val="0"/>
          <w:numId w:val="12"/>
        </w:numPr>
      </w:pPr>
      <w:r>
        <w:t>Full API</w:t>
      </w:r>
    </w:p>
    <w:p w:rsidR="00665216" w:rsidRDefault="00665216" w:rsidP="00C90D74">
      <w:pPr>
        <w:pStyle w:val="ListParagraph"/>
        <w:numPr>
          <w:ilvl w:val="0"/>
          <w:numId w:val="12"/>
        </w:numPr>
      </w:pPr>
      <w:r>
        <w:t>Secure cold wallet storage to hold crypto-currencies</w:t>
      </w:r>
    </w:p>
    <w:p w:rsidR="00665216" w:rsidRDefault="00665216" w:rsidP="00C90D74">
      <w:pPr>
        <w:pStyle w:val="ListParagraph"/>
        <w:numPr>
          <w:ilvl w:val="0"/>
          <w:numId w:val="12"/>
        </w:numPr>
      </w:pPr>
      <w:r>
        <w:t>Two-factor authentication</w:t>
      </w:r>
    </w:p>
    <w:p w:rsidR="00665216" w:rsidRDefault="00665216" w:rsidP="00C90D74">
      <w:pPr>
        <w:pStyle w:val="ListParagraph"/>
        <w:numPr>
          <w:ilvl w:val="0"/>
          <w:numId w:val="12"/>
        </w:numPr>
      </w:pPr>
      <w:r>
        <w:t>Smart phone wallet app</w:t>
      </w:r>
    </w:p>
    <w:p w:rsidR="00665216" w:rsidRDefault="00665216" w:rsidP="00C90D74">
      <w:pPr>
        <w:pStyle w:val="ListParagraph"/>
        <w:numPr>
          <w:ilvl w:val="0"/>
          <w:numId w:val="12"/>
        </w:numPr>
      </w:pPr>
      <w:r>
        <w:t>Encrypted hot wallet protection</w:t>
      </w:r>
    </w:p>
    <w:p w:rsidR="00665216" w:rsidRDefault="00665216" w:rsidP="00C90D74">
      <w:pPr>
        <w:pStyle w:val="ListParagraph"/>
        <w:numPr>
          <w:ilvl w:val="0"/>
          <w:numId w:val="12"/>
        </w:numPr>
      </w:pPr>
      <w:r>
        <w:t>Multiple deposit / withdraw options; Cash, Linked debit/credit account, wire transfer</w:t>
      </w:r>
    </w:p>
    <w:p w:rsidR="00665216" w:rsidRPr="00971221" w:rsidRDefault="00665216" w:rsidP="00C90D74">
      <w:pPr>
        <w:pStyle w:val="ListParagraph"/>
        <w:numPr>
          <w:ilvl w:val="0"/>
          <w:numId w:val="12"/>
        </w:numPr>
      </w:pPr>
      <w:r>
        <w:t>Merchant wallet / payment application</w:t>
      </w:r>
    </w:p>
    <w:p w:rsidR="00665216" w:rsidRDefault="00665216" w:rsidP="00665216">
      <w:r>
        <w:t>In year two of operations the exchange will expand to Europe trading by offering Euro (EUR) trading pairs and SEPA transfers.  We will also expand our trading system to allow margin and futures trading.</w:t>
      </w:r>
    </w:p>
    <w:p w:rsidR="00665216" w:rsidRDefault="00665216" w:rsidP="00665216">
      <w:pPr>
        <w:pStyle w:val="Heading2"/>
      </w:pPr>
      <w:bookmarkStart w:id="94" w:name="_Toc437088775"/>
      <w:bookmarkStart w:id="95" w:name="_Toc437701363"/>
      <w:r>
        <w:t>Year 2 products</w:t>
      </w:r>
      <w:bookmarkEnd w:id="94"/>
      <w:bookmarkEnd w:id="95"/>
    </w:p>
    <w:p w:rsidR="00665216" w:rsidRDefault="00665216" w:rsidP="00C90D74">
      <w:pPr>
        <w:pStyle w:val="ListParagraph"/>
        <w:numPr>
          <w:ilvl w:val="0"/>
          <w:numId w:val="13"/>
        </w:numPr>
      </w:pPr>
      <w:r>
        <w:t>Futures trading</w:t>
      </w:r>
    </w:p>
    <w:p w:rsidR="00665216" w:rsidRDefault="00665216" w:rsidP="00C90D74">
      <w:pPr>
        <w:pStyle w:val="ListParagraph"/>
        <w:numPr>
          <w:ilvl w:val="0"/>
          <w:numId w:val="13"/>
        </w:numPr>
      </w:pPr>
      <w:r>
        <w:t>Margin trading</w:t>
      </w:r>
    </w:p>
    <w:p w:rsidR="00665216" w:rsidRDefault="00665216" w:rsidP="00C90D74">
      <w:pPr>
        <w:pStyle w:val="ListParagraph"/>
        <w:numPr>
          <w:ilvl w:val="0"/>
          <w:numId w:val="13"/>
        </w:numPr>
      </w:pPr>
      <w:r>
        <w:t>SEPA transfers</w:t>
      </w:r>
    </w:p>
    <w:p w:rsidR="00665216" w:rsidRPr="002103C4" w:rsidRDefault="00665216" w:rsidP="00C90D74">
      <w:pPr>
        <w:pStyle w:val="ListParagraph"/>
        <w:numPr>
          <w:ilvl w:val="0"/>
          <w:numId w:val="13"/>
        </w:numPr>
      </w:pPr>
      <w:r>
        <w:t>EUR trading pair and wallets</w:t>
      </w:r>
    </w:p>
    <w:p w:rsidR="003A7C8E" w:rsidRDefault="003A7C8E" w:rsidP="0046387E">
      <w:pPr>
        <w:pStyle w:val="Heading1"/>
      </w:pPr>
      <w:bookmarkStart w:id="96" w:name="_Toc437701364"/>
      <w:r>
        <w:t>Place</w:t>
      </w:r>
      <w:bookmarkEnd w:id="96"/>
    </w:p>
    <w:p w:rsidR="00665216" w:rsidRDefault="00665216" w:rsidP="00665216">
      <w:pPr>
        <w:rPr>
          <w:rFonts w:cs="Times New Roman"/>
          <w:szCs w:val="24"/>
        </w:rPr>
      </w:pPr>
      <w:r>
        <w:rPr>
          <w:rFonts w:cs="Times New Roman"/>
          <w:szCs w:val="24"/>
        </w:rPr>
        <w:t xml:space="preserve">Currency exchange will be operated from three locations; the corporate headquarters in New York, NY, one east coast data center and one west coast data center. Currency Exchange will operate from one location in New York, NY.  The exchange will use a direct distribution channel.  All services will be provided via the company website, or through the customer service call center. The company web site which will be hosted in the company data center.  The </w:t>
      </w:r>
      <w:r>
        <w:rPr>
          <w:rFonts w:cs="Times New Roman"/>
          <w:szCs w:val="24"/>
        </w:rPr>
        <w:lastRenderedPageBreak/>
        <w:t>corporate headquarters will include a call center to handle customer service.</w:t>
      </w:r>
    </w:p>
    <w:p w:rsidR="00665216" w:rsidRDefault="00665216" w:rsidP="00665216">
      <w:pPr>
        <w:rPr>
          <w:rFonts w:cs="Times New Roman"/>
          <w:szCs w:val="24"/>
        </w:rPr>
      </w:pPr>
      <w:r>
        <w:rPr>
          <w:rFonts w:cs="Times New Roman"/>
          <w:szCs w:val="24"/>
        </w:rPr>
        <w:tab/>
        <w:t>The exchange will offer two methods for customers to interact with the exchange.  The primary channel for interacting with the exchange will be the web site where customers can setup an account, deposit and withdraw funds, exchange currency, access the exchange message board and contact customer service.  Advanced users and developers will be able to access all exchange service via the exchange API.</w:t>
      </w:r>
    </w:p>
    <w:p w:rsidR="00665216" w:rsidRDefault="00665216" w:rsidP="00665216">
      <w:pPr>
        <w:rPr>
          <w:rFonts w:cs="Times New Roman"/>
          <w:szCs w:val="24"/>
        </w:rPr>
      </w:pPr>
      <w:r>
        <w:rPr>
          <w:rFonts w:cs="Times New Roman"/>
          <w:szCs w:val="24"/>
        </w:rPr>
        <w:tab/>
        <w:t xml:space="preserve">Currency Exchange will maintain a two tiered storage system for crypto currencies.   To minimize the risks of theft 95% of customer funds will be held in servers which not connected to the internet.   The remaining 5% of customer funds will be stored in the primary exchange servers.  To facilitate long term crypto currency storage the exchange will operate a cold storage facility where customer funds will be stored in servers that are completely offline. </w:t>
      </w:r>
    </w:p>
    <w:p w:rsidR="00665216" w:rsidRDefault="00665216" w:rsidP="00665216">
      <w:pPr>
        <w:pStyle w:val="Heading2"/>
      </w:pPr>
      <w:bookmarkStart w:id="97" w:name="_Toc437691680"/>
      <w:bookmarkStart w:id="98" w:name="_Toc437701365"/>
      <w:r>
        <w:t>Channel System</w:t>
      </w:r>
      <w:bookmarkEnd w:id="97"/>
      <w:bookmarkEnd w:id="98"/>
    </w:p>
    <w:p w:rsidR="00665216" w:rsidRPr="005C7715" w:rsidRDefault="00665216" w:rsidP="00665216">
      <w:pPr>
        <w:rPr>
          <w:rFonts w:cs="Times New Roman"/>
          <w:szCs w:val="24"/>
        </w:rPr>
      </w:pPr>
      <w:r>
        <w:rPr>
          <w:rFonts w:cs="Times New Roman"/>
          <w:szCs w:val="24"/>
        </w:rPr>
        <w:tab/>
      </w:r>
      <w:r>
        <w:rPr>
          <w:rFonts w:cs="Times New Roman"/>
          <w:i/>
          <w:szCs w:val="24"/>
        </w:rPr>
        <w:t>Dir</w:t>
      </w:r>
      <w:r w:rsidRPr="005C7715">
        <w:rPr>
          <w:rFonts w:cs="Times New Roman"/>
          <w:i/>
          <w:szCs w:val="24"/>
        </w:rPr>
        <w:t>ect</w:t>
      </w:r>
      <w:r>
        <w:rPr>
          <w:rFonts w:cs="Times New Roman"/>
          <w:i/>
          <w:szCs w:val="24"/>
        </w:rPr>
        <w:t>:</w:t>
      </w:r>
      <w:r>
        <w:rPr>
          <w:rFonts w:cs="Times New Roman"/>
          <w:szCs w:val="24"/>
        </w:rPr>
        <w:t xml:space="preserve"> The only channel system Currency exchange will use is a direct channel.</w:t>
      </w:r>
    </w:p>
    <w:p w:rsidR="00665216" w:rsidRPr="005C7715" w:rsidRDefault="00665216" w:rsidP="00665216">
      <w:pPr>
        <w:rPr>
          <w:rFonts w:cs="Times New Roman"/>
          <w:szCs w:val="24"/>
        </w:rPr>
      </w:pPr>
      <w:r>
        <w:rPr>
          <w:rFonts w:cs="Times New Roman"/>
          <w:szCs w:val="24"/>
        </w:rPr>
        <w:tab/>
      </w:r>
      <w:r w:rsidRPr="005C7715">
        <w:rPr>
          <w:rFonts w:cs="Times New Roman"/>
          <w:i/>
          <w:szCs w:val="24"/>
        </w:rPr>
        <w:t>Indirect</w:t>
      </w:r>
      <w:r>
        <w:rPr>
          <w:rFonts w:cs="Times New Roman"/>
          <w:i/>
          <w:szCs w:val="24"/>
        </w:rPr>
        <w:t>:</w:t>
      </w:r>
      <w:r>
        <w:rPr>
          <w:rFonts w:cs="Times New Roman"/>
          <w:szCs w:val="24"/>
        </w:rPr>
        <w:t xml:space="preserve"> NA</w:t>
      </w:r>
    </w:p>
    <w:p w:rsidR="00665216" w:rsidRDefault="00665216" w:rsidP="00665216">
      <w:pPr>
        <w:pStyle w:val="Heading2"/>
      </w:pPr>
      <w:bookmarkStart w:id="99" w:name="_Toc437691681"/>
      <w:bookmarkStart w:id="100" w:name="_Toc437701366"/>
      <w:r>
        <w:t>Wholesalers</w:t>
      </w:r>
      <w:bookmarkEnd w:id="99"/>
      <w:bookmarkEnd w:id="100"/>
    </w:p>
    <w:p w:rsidR="00665216" w:rsidRPr="005C7715" w:rsidRDefault="00665216" w:rsidP="00665216">
      <w:r>
        <w:tab/>
        <w:t>NA</w:t>
      </w:r>
    </w:p>
    <w:p w:rsidR="00665216" w:rsidRDefault="00665216" w:rsidP="00665216">
      <w:pPr>
        <w:pStyle w:val="Heading2"/>
      </w:pPr>
      <w:bookmarkStart w:id="101" w:name="_Toc437691682"/>
      <w:bookmarkStart w:id="102" w:name="_Toc437701367"/>
      <w:r>
        <w:t>Retailers</w:t>
      </w:r>
      <w:bookmarkEnd w:id="101"/>
      <w:bookmarkEnd w:id="102"/>
    </w:p>
    <w:p w:rsidR="00665216" w:rsidRPr="005C7715" w:rsidRDefault="00665216" w:rsidP="00665216">
      <w:r>
        <w:tab/>
        <w:t>NA</w:t>
      </w:r>
    </w:p>
    <w:p w:rsidR="00665216" w:rsidRDefault="00665216" w:rsidP="00665216">
      <w:pPr>
        <w:pStyle w:val="Heading2"/>
      </w:pPr>
      <w:bookmarkStart w:id="103" w:name="_Toc437691683"/>
      <w:bookmarkStart w:id="104" w:name="_Toc437701368"/>
      <w:r>
        <w:t>Logistics</w:t>
      </w:r>
      <w:bookmarkEnd w:id="103"/>
      <w:bookmarkEnd w:id="104"/>
    </w:p>
    <w:p w:rsidR="00665216" w:rsidRPr="002120B5" w:rsidRDefault="00665216" w:rsidP="00665216">
      <w:pPr>
        <w:rPr>
          <w:rFonts w:cs="Times New Roman"/>
          <w:szCs w:val="24"/>
        </w:rPr>
      </w:pPr>
      <w:r w:rsidRPr="000E1F47">
        <w:rPr>
          <w:rFonts w:cs="Times New Roman"/>
          <w:i/>
          <w:szCs w:val="24"/>
        </w:rPr>
        <w:tab/>
      </w:r>
      <w:r w:rsidRPr="002120B5">
        <w:rPr>
          <w:rFonts w:cs="Times New Roman"/>
          <w:szCs w:val="24"/>
        </w:rPr>
        <w:t xml:space="preserve">What user will experience will depend on the type of users.  When customers first visit the exchange web site they will be non-registered users.  Customers will be able to register with the exchange which will give them access to services not available to non-registered users (e.g., bitcoin deposits and withdraws, active trading).  To become a full registered user customers will </w:t>
      </w:r>
      <w:r w:rsidRPr="002120B5">
        <w:rPr>
          <w:rFonts w:cs="Times New Roman"/>
          <w:szCs w:val="24"/>
        </w:rPr>
        <w:lastRenderedPageBreak/>
        <w:t xml:space="preserve">have provide the exchange with a debit and credit account which will be verified and linked to the users account.   The processes each type of user will encounter are outlined below. </w:t>
      </w:r>
    </w:p>
    <w:p w:rsidR="00665216" w:rsidRPr="002120B5" w:rsidRDefault="00665216" w:rsidP="00665216">
      <w:pPr>
        <w:rPr>
          <w:rFonts w:cs="Times New Roman"/>
          <w:b/>
          <w:szCs w:val="24"/>
        </w:rPr>
      </w:pPr>
      <w:r w:rsidRPr="002120B5">
        <w:rPr>
          <w:rFonts w:cs="Times New Roman"/>
          <w:szCs w:val="24"/>
        </w:rPr>
        <w:tab/>
      </w:r>
      <w:r w:rsidRPr="002120B5">
        <w:rPr>
          <w:rFonts w:cs="Times New Roman"/>
          <w:b/>
          <w:szCs w:val="24"/>
        </w:rPr>
        <w:t>Non-registered users</w:t>
      </w:r>
    </w:p>
    <w:p w:rsidR="00665216" w:rsidRPr="002120B5" w:rsidRDefault="00665216" w:rsidP="00C90D74">
      <w:pPr>
        <w:pStyle w:val="ListParagraph"/>
        <w:numPr>
          <w:ilvl w:val="0"/>
          <w:numId w:val="14"/>
        </w:numPr>
        <w:rPr>
          <w:rFonts w:cs="Times New Roman"/>
          <w:szCs w:val="24"/>
        </w:rPr>
      </w:pPr>
      <w:r w:rsidRPr="002120B5">
        <w:rPr>
          <w:rFonts w:cs="Times New Roman"/>
          <w:szCs w:val="24"/>
        </w:rPr>
        <w:t>Visit home page</w:t>
      </w:r>
    </w:p>
    <w:p w:rsidR="00665216" w:rsidRPr="002120B5" w:rsidRDefault="00665216" w:rsidP="00C90D74">
      <w:pPr>
        <w:pStyle w:val="ListParagraph"/>
        <w:numPr>
          <w:ilvl w:val="0"/>
          <w:numId w:val="14"/>
        </w:numPr>
        <w:rPr>
          <w:rFonts w:cs="Times New Roman"/>
          <w:szCs w:val="24"/>
        </w:rPr>
      </w:pPr>
      <w:r w:rsidRPr="002120B5">
        <w:rPr>
          <w:rFonts w:cs="Times New Roman"/>
          <w:szCs w:val="24"/>
        </w:rPr>
        <w:t>View live order book</w:t>
      </w:r>
    </w:p>
    <w:p w:rsidR="00665216" w:rsidRPr="002120B5" w:rsidRDefault="00665216" w:rsidP="00C90D74">
      <w:pPr>
        <w:pStyle w:val="ListParagraph"/>
        <w:numPr>
          <w:ilvl w:val="0"/>
          <w:numId w:val="14"/>
        </w:numPr>
        <w:rPr>
          <w:rFonts w:cs="Times New Roman"/>
          <w:szCs w:val="24"/>
        </w:rPr>
      </w:pPr>
      <w:r w:rsidRPr="002120B5">
        <w:rPr>
          <w:rFonts w:cs="Times New Roman"/>
          <w:szCs w:val="24"/>
        </w:rPr>
        <w:t>View trade history</w:t>
      </w:r>
    </w:p>
    <w:p w:rsidR="00665216" w:rsidRPr="002120B5" w:rsidRDefault="00665216" w:rsidP="00C90D74">
      <w:pPr>
        <w:pStyle w:val="ListParagraph"/>
        <w:numPr>
          <w:ilvl w:val="0"/>
          <w:numId w:val="14"/>
        </w:numPr>
        <w:rPr>
          <w:rFonts w:cs="Times New Roman"/>
          <w:szCs w:val="24"/>
        </w:rPr>
      </w:pPr>
      <w:r w:rsidRPr="002120B5">
        <w:rPr>
          <w:rFonts w:cs="Times New Roman"/>
          <w:szCs w:val="24"/>
        </w:rPr>
        <w:t>View terms of use and FAQ</w:t>
      </w:r>
    </w:p>
    <w:p w:rsidR="00665216" w:rsidRPr="002120B5" w:rsidRDefault="00665216" w:rsidP="00C90D74">
      <w:pPr>
        <w:pStyle w:val="ListParagraph"/>
        <w:numPr>
          <w:ilvl w:val="0"/>
          <w:numId w:val="14"/>
        </w:numPr>
        <w:rPr>
          <w:rFonts w:cs="Times New Roman"/>
          <w:szCs w:val="24"/>
        </w:rPr>
      </w:pPr>
      <w:r w:rsidRPr="002120B5">
        <w:rPr>
          <w:rFonts w:cs="Times New Roman"/>
          <w:szCs w:val="24"/>
        </w:rPr>
        <w:t>Create a user account</w:t>
      </w:r>
    </w:p>
    <w:p w:rsidR="00665216" w:rsidRPr="002120B5" w:rsidRDefault="00665216" w:rsidP="00C90D74">
      <w:pPr>
        <w:pStyle w:val="ListParagraph"/>
        <w:numPr>
          <w:ilvl w:val="0"/>
          <w:numId w:val="14"/>
        </w:numPr>
        <w:rPr>
          <w:rFonts w:cs="Times New Roman"/>
          <w:szCs w:val="24"/>
        </w:rPr>
      </w:pPr>
      <w:r w:rsidRPr="002120B5">
        <w:rPr>
          <w:rFonts w:cs="Times New Roman"/>
          <w:szCs w:val="24"/>
        </w:rPr>
        <w:t>Contact customer service Via email or phone</w:t>
      </w:r>
    </w:p>
    <w:p w:rsidR="00665216" w:rsidRPr="002120B5" w:rsidRDefault="00665216" w:rsidP="00665216">
      <w:pPr>
        <w:rPr>
          <w:rFonts w:cs="Times New Roman"/>
          <w:b/>
          <w:szCs w:val="24"/>
        </w:rPr>
      </w:pPr>
      <w:r w:rsidRPr="002120B5">
        <w:rPr>
          <w:rFonts w:cs="Times New Roman"/>
          <w:szCs w:val="24"/>
        </w:rPr>
        <w:tab/>
      </w:r>
      <w:r w:rsidRPr="002120B5">
        <w:rPr>
          <w:rFonts w:cs="Times New Roman"/>
          <w:b/>
          <w:szCs w:val="24"/>
        </w:rPr>
        <w:t>Partially registered users</w:t>
      </w:r>
    </w:p>
    <w:p w:rsidR="00665216" w:rsidRPr="002120B5" w:rsidRDefault="00665216" w:rsidP="00C90D74">
      <w:pPr>
        <w:pStyle w:val="ListParagraph"/>
        <w:numPr>
          <w:ilvl w:val="0"/>
          <w:numId w:val="15"/>
        </w:numPr>
        <w:rPr>
          <w:rFonts w:cs="Times New Roman"/>
          <w:szCs w:val="24"/>
        </w:rPr>
      </w:pPr>
      <w:r w:rsidRPr="002120B5">
        <w:rPr>
          <w:rFonts w:cs="Times New Roman"/>
          <w:szCs w:val="24"/>
        </w:rPr>
        <w:t>Log into user account, using two factor authentication</w:t>
      </w:r>
    </w:p>
    <w:p w:rsidR="00665216" w:rsidRPr="002120B5" w:rsidRDefault="00665216" w:rsidP="00C90D74">
      <w:pPr>
        <w:pStyle w:val="ListParagraph"/>
        <w:numPr>
          <w:ilvl w:val="0"/>
          <w:numId w:val="15"/>
        </w:numPr>
        <w:rPr>
          <w:rFonts w:cs="Times New Roman"/>
          <w:szCs w:val="24"/>
        </w:rPr>
      </w:pPr>
      <w:r w:rsidRPr="002120B5">
        <w:rPr>
          <w:rFonts w:cs="Times New Roman"/>
          <w:szCs w:val="24"/>
        </w:rPr>
        <w:t>View account balances</w:t>
      </w:r>
    </w:p>
    <w:p w:rsidR="00665216" w:rsidRPr="002120B5" w:rsidRDefault="00665216" w:rsidP="00C90D74">
      <w:pPr>
        <w:pStyle w:val="ListParagraph"/>
        <w:numPr>
          <w:ilvl w:val="0"/>
          <w:numId w:val="15"/>
        </w:numPr>
        <w:rPr>
          <w:rFonts w:cs="Times New Roman"/>
          <w:szCs w:val="24"/>
        </w:rPr>
      </w:pPr>
      <w:r w:rsidRPr="002120B5">
        <w:rPr>
          <w:rFonts w:cs="Times New Roman"/>
          <w:szCs w:val="24"/>
        </w:rPr>
        <w:t>Deposit and withdraw crypto currencies</w:t>
      </w:r>
    </w:p>
    <w:p w:rsidR="00665216" w:rsidRPr="002120B5" w:rsidRDefault="00665216" w:rsidP="00C90D74">
      <w:pPr>
        <w:pStyle w:val="ListParagraph"/>
        <w:numPr>
          <w:ilvl w:val="0"/>
          <w:numId w:val="15"/>
        </w:numPr>
        <w:rPr>
          <w:rFonts w:cs="Times New Roman"/>
          <w:szCs w:val="24"/>
        </w:rPr>
      </w:pPr>
      <w:r w:rsidRPr="002120B5">
        <w:rPr>
          <w:rFonts w:cs="Times New Roman"/>
          <w:szCs w:val="24"/>
        </w:rPr>
        <w:t>Submit buy and sell orders to live order book</w:t>
      </w:r>
    </w:p>
    <w:p w:rsidR="00665216" w:rsidRPr="002120B5" w:rsidRDefault="00665216" w:rsidP="00C90D74">
      <w:pPr>
        <w:pStyle w:val="ListParagraph"/>
        <w:numPr>
          <w:ilvl w:val="0"/>
          <w:numId w:val="15"/>
        </w:numPr>
        <w:rPr>
          <w:rFonts w:cs="Times New Roman"/>
          <w:szCs w:val="24"/>
        </w:rPr>
      </w:pPr>
      <w:r w:rsidRPr="002120B5">
        <w:rPr>
          <w:rFonts w:cs="Times New Roman"/>
          <w:szCs w:val="24"/>
        </w:rPr>
        <w:t>Send service request to customer service</w:t>
      </w:r>
    </w:p>
    <w:p w:rsidR="00665216" w:rsidRPr="002120B5" w:rsidRDefault="00665216" w:rsidP="00665216">
      <w:pPr>
        <w:rPr>
          <w:rFonts w:cs="Times New Roman"/>
          <w:b/>
          <w:szCs w:val="24"/>
        </w:rPr>
      </w:pPr>
      <w:r w:rsidRPr="002120B5">
        <w:rPr>
          <w:rFonts w:cs="Times New Roman"/>
          <w:szCs w:val="24"/>
        </w:rPr>
        <w:tab/>
      </w:r>
      <w:r w:rsidRPr="002120B5">
        <w:rPr>
          <w:rFonts w:cs="Times New Roman"/>
          <w:b/>
          <w:szCs w:val="24"/>
        </w:rPr>
        <w:t>Full registered users</w:t>
      </w:r>
    </w:p>
    <w:p w:rsidR="00665216" w:rsidRPr="002120B5" w:rsidRDefault="00665216" w:rsidP="00C90D74">
      <w:pPr>
        <w:pStyle w:val="ListParagraph"/>
        <w:numPr>
          <w:ilvl w:val="0"/>
          <w:numId w:val="16"/>
        </w:numPr>
        <w:rPr>
          <w:rFonts w:cs="Times New Roman"/>
          <w:szCs w:val="24"/>
        </w:rPr>
      </w:pPr>
      <w:r w:rsidRPr="002120B5">
        <w:rPr>
          <w:rFonts w:cs="Times New Roman"/>
          <w:szCs w:val="24"/>
        </w:rPr>
        <w:t>Deposit withdraw USD</w:t>
      </w:r>
    </w:p>
    <w:p w:rsidR="00665216" w:rsidRPr="002120B5" w:rsidRDefault="00665216" w:rsidP="00C90D74">
      <w:pPr>
        <w:pStyle w:val="ListParagraph"/>
        <w:numPr>
          <w:ilvl w:val="0"/>
          <w:numId w:val="16"/>
        </w:numPr>
        <w:rPr>
          <w:rFonts w:cs="Times New Roman"/>
          <w:szCs w:val="24"/>
        </w:rPr>
      </w:pPr>
      <w:r w:rsidRPr="002120B5">
        <w:rPr>
          <w:rFonts w:cs="Times New Roman"/>
          <w:szCs w:val="24"/>
        </w:rPr>
        <w:t>Margin trading</w:t>
      </w:r>
    </w:p>
    <w:p w:rsidR="00665216" w:rsidRPr="002120B5" w:rsidRDefault="00665216" w:rsidP="00C90D74">
      <w:pPr>
        <w:pStyle w:val="ListParagraph"/>
        <w:numPr>
          <w:ilvl w:val="0"/>
          <w:numId w:val="16"/>
        </w:numPr>
        <w:rPr>
          <w:rFonts w:cs="Times New Roman"/>
          <w:szCs w:val="24"/>
        </w:rPr>
      </w:pPr>
      <w:r w:rsidRPr="002120B5">
        <w:rPr>
          <w:rFonts w:cs="Times New Roman"/>
          <w:szCs w:val="24"/>
        </w:rPr>
        <w:t>Futures trading</w:t>
      </w:r>
    </w:p>
    <w:p w:rsidR="00665216" w:rsidRDefault="00665216" w:rsidP="00665216">
      <w:pPr>
        <w:pStyle w:val="Heading2"/>
      </w:pPr>
      <w:bookmarkStart w:id="105" w:name="_Toc437691684"/>
      <w:bookmarkStart w:id="106" w:name="_Toc437701369"/>
      <w:r>
        <w:t>Customer Services</w:t>
      </w:r>
      <w:bookmarkEnd w:id="105"/>
      <w:bookmarkEnd w:id="106"/>
    </w:p>
    <w:p w:rsidR="00665216" w:rsidRDefault="00665216" w:rsidP="00665216">
      <w:pPr>
        <w:rPr>
          <w:rFonts w:cs="Times New Roman"/>
          <w:szCs w:val="24"/>
        </w:rPr>
      </w:pPr>
      <w:r>
        <w:rPr>
          <w:rFonts w:cs="Times New Roman"/>
          <w:szCs w:val="24"/>
        </w:rPr>
        <w:tab/>
        <w:t xml:space="preserve">Good customer service is essential to the operation of the currency exchange.  The quality of service will be measured by how fast customers issues can be resolved and how satisfied customers are by the resolution.  Whenever a customer issue is resolved a survey will be </w:t>
      </w:r>
      <w:r>
        <w:rPr>
          <w:rFonts w:cs="Times New Roman"/>
          <w:szCs w:val="24"/>
        </w:rPr>
        <w:lastRenderedPageBreak/>
        <w:t>sent to the customer asking them to rate the experience for quality assurance purposed.</w:t>
      </w:r>
    </w:p>
    <w:p w:rsidR="00665216" w:rsidRPr="000E1F47" w:rsidRDefault="00665216" w:rsidP="00665216">
      <w:pPr>
        <w:rPr>
          <w:rFonts w:cs="Times New Roman"/>
          <w:i/>
          <w:color w:val="548DD4" w:themeColor="text2" w:themeTint="99"/>
          <w:szCs w:val="24"/>
        </w:rPr>
      </w:pPr>
      <w:r>
        <w:rPr>
          <w:rFonts w:cs="Times New Roman"/>
          <w:szCs w:val="24"/>
        </w:rPr>
        <w:tab/>
        <w:t>To facilitate good customer relation and effect resolution of customer issues the exchange will staff and operate a call center in the corporate headquarters.  The call center will be maned 24 / 7 year round to ensure customers will be able to speak with a company representative who can assist them with whatever issue prompted the call.  In addition to the call center customer will be able to reach the customer service representatives via Email.  Registered customers will be able to create a service request via the company website.</w:t>
      </w:r>
    </w:p>
    <w:p w:rsidR="003A7C8E" w:rsidRDefault="003A7C8E" w:rsidP="0046387E">
      <w:pPr>
        <w:pStyle w:val="Heading1"/>
      </w:pPr>
      <w:bookmarkStart w:id="107" w:name="_Toc437701370"/>
      <w:r>
        <w:t>Promotion</w:t>
      </w:r>
      <w:bookmarkEnd w:id="107"/>
    </w:p>
    <w:p w:rsidR="0087792D" w:rsidRDefault="0087792D" w:rsidP="0087792D">
      <w:r>
        <w:t>Promotional efforts will be divided into four primary activities; Social media posting, Networking at conferences, print media adds and email campaign.</w:t>
      </w:r>
    </w:p>
    <w:p w:rsidR="0087792D" w:rsidRDefault="0087792D" w:rsidP="0087792D">
      <w:pPr>
        <w:pStyle w:val="Heading2"/>
      </w:pPr>
      <w:bookmarkStart w:id="108" w:name="_Toc437091703"/>
      <w:bookmarkStart w:id="109" w:name="_Toc437701371"/>
      <w:r>
        <w:t>Social media posting</w:t>
      </w:r>
      <w:bookmarkEnd w:id="108"/>
      <w:bookmarkEnd w:id="109"/>
    </w:p>
    <w:p w:rsidR="0087792D" w:rsidRPr="00490DB1" w:rsidRDefault="0087792D" w:rsidP="0087792D">
      <w:r>
        <w:t>Posting on social media will be primarily performed by the CEO, COO and customer service representatives.  The time spent posting on line will be valued at $18,750 per quarter.  Social media posting will be focused on the following platforms.</w:t>
      </w:r>
    </w:p>
    <w:p w:rsidR="0087792D" w:rsidRDefault="0087792D" w:rsidP="00C90D74">
      <w:pPr>
        <w:pStyle w:val="ListParagraph"/>
        <w:numPr>
          <w:ilvl w:val="0"/>
          <w:numId w:val="17"/>
        </w:numPr>
      </w:pPr>
      <w:r>
        <w:t>Facebook</w:t>
      </w:r>
    </w:p>
    <w:p w:rsidR="0087792D" w:rsidRDefault="0087792D" w:rsidP="00C90D74">
      <w:pPr>
        <w:pStyle w:val="ListParagraph"/>
        <w:numPr>
          <w:ilvl w:val="0"/>
          <w:numId w:val="17"/>
        </w:numPr>
      </w:pPr>
      <w:r>
        <w:t>Twitter</w:t>
      </w:r>
    </w:p>
    <w:p w:rsidR="0087792D" w:rsidRDefault="0087792D" w:rsidP="00C90D74">
      <w:pPr>
        <w:pStyle w:val="ListParagraph"/>
        <w:numPr>
          <w:ilvl w:val="0"/>
          <w:numId w:val="17"/>
        </w:numPr>
      </w:pPr>
      <w:r w:rsidRPr="00E41DAC">
        <w:t>Reddit</w:t>
      </w:r>
    </w:p>
    <w:p w:rsidR="0087792D" w:rsidRDefault="0087792D" w:rsidP="00C90D74">
      <w:pPr>
        <w:pStyle w:val="ListParagraph"/>
        <w:numPr>
          <w:ilvl w:val="0"/>
          <w:numId w:val="17"/>
        </w:numPr>
      </w:pPr>
      <w:r>
        <w:t>LinkedIn</w:t>
      </w:r>
    </w:p>
    <w:p w:rsidR="0087792D" w:rsidRPr="00490DB1" w:rsidRDefault="0087792D" w:rsidP="0087792D">
      <w:r>
        <w:rPr>
          <w:i/>
        </w:rPr>
        <w:t xml:space="preserve">Rational:  </w:t>
      </w:r>
      <w:r>
        <w:t>Most competitors have a strong presence on the above platforms and use it as their primary method of reaching out to potential customers.</w:t>
      </w:r>
    </w:p>
    <w:p w:rsidR="0087792D" w:rsidRDefault="0087792D" w:rsidP="0087792D">
      <w:pPr>
        <w:pStyle w:val="Heading2"/>
      </w:pPr>
      <w:bookmarkStart w:id="110" w:name="_Toc437091704"/>
      <w:bookmarkStart w:id="111" w:name="_Toc437701372"/>
      <w:r>
        <w:t>Bitcoin Conferences</w:t>
      </w:r>
      <w:bookmarkEnd w:id="110"/>
      <w:bookmarkEnd w:id="111"/>
    </w:p>
    <w:p w:rsidR="0087792D" w:rsidRPr="00490DB1" w:rsidRDefault="0087792D" w:rsidP="0087792D">
      <w:r>
        <w:t xml:space="preserve">As the Bitcoin eco system has grown Bitcoin conferences have become increasing popular.  Having a presence at these conferences is good way to reach potential customers.  Most </w:t>
      </w:r>
      <w:r>
        <w:lastRenderedPageBreak/>
        <w:t>competitors regularly attend these conferences.  $2,000 will be set aside each quarter to support conference attending activities.</w:t>
      </w:r>
    </w:p>
    <w:p w:rsidR="0087792D" w:rsidRDefault="0087792D" w:rsidP="0087792D">
      <w:pPr>
        <w:pStyle w:val="Heading2"/>
      </w:pPr>
      <w:bookmarkStart w:id="112" w:name="_Toc437091705"/>
      <w:bookmarkStart w:id="113" w:name="_Toc437701373"/>
      <w:r>
        <w:t>Print Media</w:t>
      </w:r>
      <w:bookmarkEnd w:id="112"/>
      <w:bookmarkEnd w:id="113"/>
    </w:p>
    <w:p w:rsidR="0087792D" w:rsidRPr="00AD6F33" w:rsidRDefault="0087792D" w:rsidP="0087792D">
      <w:r w:rsidRPr="00AD6F33">
        <w:rPr>
          <w:i/>
        </w:rPr>
        <w:t>Magazine</w:t>
      </w:r>
      <w:r>
        <w:rPr>
          <w:i/>
        </w:rPr>
        <w:t xml:space="preserve">:  </w:t>
      </w:r>
      <w:r>
        <w:t>One effort per quarter budget at 5000 per quarter</w:t>
      </w:r>
    </w:p>
    <w:p w:rsidR="0087792D" w:rsidRPr="00AD6F33" w:rsidRDefault="0087792D" w:rsidP="0087792D">
      <w:r w:rsidRPr="00AD6F33">
        <w:rPr>
          <w:i/>
        </w:rPr>
        <w:t>New paper</w:t>
      </w:r>
      <w:r>
        <w:rPr>
          <w:i/>
        </w:rPr>
        <w:t xml:space="preserve">:  </w:t>
      </w:r>
      <w:r>
        <w:t>One effort per quarter budget at 5000 per quarter</w:t>
      </w:r>
    </w:p>
    <w:p w:rsidR="0087792D" w:rsidRDefault="0087792D" w:rsidP="0087792D">
      <w:pPr>
        <w:pStyle w:val="Heading2"/>
      </w:pPr>
      <w:bookmarkStart w:id="114" w:name="_Toc437091706"/>
      <w:bookmarkStart w:id="115" w:name="_Toc437701374"/>
      <w:r>
        <w:t>Email</w:t>
      </w:r>
      <w:bookmarkEnd w:id="114"/>
      <w:bookmarkEnd w:id="115"/>
    </w:p>
    <w:p w:rsidR="0087792D" w:rsidRPr="00AD6F33" w:rsidRDefault="0087792D" w:rsidP="0087792D">
      <w:r>
        <w:t>One effort per quarter budget at 1000 per quarter</w:t>
      </w:r>
    </w:p>
    <w:p w:rsidR="0087792D" w:rsidRPr="00AD6F33" w:rsidRDefault="0087792D" w:rsidP="0087792D"/>
    <w:p w:rsidR="0087792D" w:rsidRDefault="0087792D" w:rsidP="0087792D">
      <w:pPr>
        <w:pStyle w:val="Heading2"/>
      </w:pPr>
      <w:bookmarkStart w:id="116" w:name="_Toc437091707"/>
      <w:bookmarkStart w:id="117" w:name="_Toc437701375"/>
      <w:r>
        <w:t>Marketing Plan</w:t>
      </w:r>
      <w:bookmarkEnd w:id="116"/>
      <w:bookmarkEnd w:id="117"/>
    </w:p>
    <w:p w:rsidR="0087792D" w:rsidRPr="005D541D" w:rsidRDefault="0087792D" w:rsidP="0087792D">
      <w:r w:rsidRPr="00D466F4">
        <w:rPr>
          <w:noProof/>
        </w:rPr>
        <w:drawing>
          <wp:inline distT="0" distB="0" distL="0" distR="0" wp14:anchorId="4243BD00" wp14:editId="3BB6811E">
            <wp:extent cx="5943600" cy="292642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926425"/>
                    </a:xfrm>
                    <a:prstGeom prst="rect">
                      <a:avLst/>
                    </a:prstGeom>
                    <a:noFill/>
                    <a:ln>
                      <a:noFill/>
                    </a:ln>
                  </pic:spPr>
                </pic:pic>
              </a:graphicData>
            </a:graphic>
          </wp:inline>
        </w:drawing>
      </w:r>
    </w:p>
    <w:p w:rsidR="0056529C" w:rsidRPr="0056529C" w:rsidRDefault="0056529C" w:rsidP="0056529C"/>
    <w:p w:rsidR="003A7C8E" w:rsidRDefault="003A7C8E" w:rsidP="0046387E">
      <w:pPr>
        <w:pStyle w:val="Heading1"/>
      </w:pPr>
      <w:bookmarkStart w:id="118" w:name="_Toc437701376"/>
      <w:r>
        <w:t>Operations</w:t>
      </w:r>
      <w:bookmarkEnd w:id="118"/>
    </w:p>
    <w:p w:rsidR="00350CB9" w:rsidRDefault="00350CB9" w:rsidP="00350CB9">
      <w:pPr>
        <w:pStyle w:val="Heading2"/>
      </w:pPr>
      <w:bookmarkStart w:id="119" w:name="_Toc1"/>
      <w:bookmarkStart w:id="120" w:name="_Toc437701377"/>
      <w:r>
        <w:rPr>
          <w:rFonts w:eastAsia="Arial Unicode MS" w:cs="Arial Unicode MS"/>
        </w:rPr>
        <w:t>Location and Layout</w:t>
      </w:r>
      <w:bookmarkEnd w:id="119"/>
      <w:bookmarkEnd w:id="120"/>
    </w:p>
    <w:p w:rsidR="00350CB9" w:rsidRDefault="00350CB9" w:rsidP="00350CB9">
      <w:pPr>
        <w:pStyle w:val="Body"/>
      </w:pPr>
      <w:r>
        <w:rPr>
          <w:rFonts w:eastAsia="Arial Unicode MS" w:cs="Arial Unicode MS"/>
        </w:rPr>
        <w:t>The exchange will be located in Manhattan New York.  The main office will be approximately 2,000 square feet and consist of the following:</w:t>
      </w:r>
    </w:p>
    <w:p w:rsidR="00350CB9" w:rsidRDefault="00350CB9" w:rsidP="00C90D74">
      <w:pPr>
        <w:pStyle w:val="ListParagraph"/>
        <w:numPr>
          <w:ilvl w:val="0"/>
          <w:numId w:val="19"/>
        </w:numPr>
        <w:pBdr>
          <w:top w:val="nil"/>
          <w:left w:val="nil"/>
          <w:bottom w:val="nil"/>
          <w:right w:val="nil"/>
          <w:between w:val="nil"/>
          <w:bar w:val="nil"/>
        </w:pBdr>
        <w:contextualSpacing w:val="0"/>
      </w:pPr>
      <w:r>
        <w:t>Reception area</w:t>
      </w:r>
    </w:p>
    <w:p w:rsidR="00350CB9" w:rsidRDefault="00350CB9" w:rsidP="00C90D74">
      <w:pPr>
        <w:pStyle w:val="ListParagraph"/>
        <w:numPr>
          <w:ilvl w:val="0"/>
          <w:numId w:val="19"/>
        </w:numPr>
        <w:pBdr>
          <w:top w:val="nil"/>
          <w:left w:val="nil"/>
          <w:bottom w:val="nil"/>
          <w:right w:val="nil"/>
          <w:between w:val="nil"/>
          <w:bar w:val="nil"/>
        </w:pBdr>
        <w:contextualSpacing w:val="0"/>
      </w:pPr>
      <w:r>
        <w:lastRenderedPageBreak/>
        <w:t>Offices for management personal</w:t>
      </w:r>
    </w:p>
    <w:p w:rsidR="00350CB9" w:rsidRDefault="00350CB9" w:rsidP="00C90D74">
      <w:pPr>
        <w:pStyle w:val="ListParagraph"/>
        <w:numPr>
          <w:ilvl w:val="0"/>
          <w:numId w:val="19"/>
        </w:numPr>
        <w:pBdr>
          <w:top w:val="nil"/>
          <w:left w:val="nil"/>
          <w:bottom w:val="nil"/>
          <w:right w:val="nil"/>
          <w:between w:val="nil"/>
          <w:bar w:val="nil"/>
        </w:pBdr>
        <w:contextualSpacing w:val="0"/>
      </w:pPr>
      <w:r>
        <w:t>Cubes for support personnel</w:t>
      </w:r>
    </w:p>
    <w:p w:rsidR="00350CB9" w:rsidRDefault="00350CB9" w:rsidP="00C90D74">
      <w:pPr>
        <w:pStyle w:val="ListParagraph"/>
        <w:numPr>
          <w:ilvl w:val="0"/>
          <w:numId w:val="19"/>
        </w:numPr>
        <w:pBdr>
          <w:top w:val="nil"/>
          <w:left w:val="nil"/>
          <w:bottom w:val="nil"/>
          <w:right w:val="nil"/>
          <w:between w:val="nil"/>
          <w:bar w:val="nil"/>
        </w:pBdr>
        <w:contextualSpacing w:val="0"/>
      </w:pPr>
      <w:r>
        <w:t>Secure data center</w:t>
      </w:r>
    </w:p>
    <w:p w:rsidR="00350CB9" w:rsidRDefault="00350CB9" w:rsidP="00C90D74">
      <w:pPr>
        <w:pStyle w:val="ListParagraph"/>
        <w:numPr>
          <w:ilvl w:val="0"/>
          <w:numId w:val="19"/>
        </w:numPr>
        <w:pBdr>
          <w:top w:val="nil"/>
          <w:left w:val="nil"/>
          <w:bottom w:val="nil"/>
          <w:right w:val="nil"/>
          <w:between w:val="nil"/>
          <w:bar w:val="nil"/>
        </w:pBdr>
        <w:contextualSpacing w:val="0"/>
      </w:pPr>
      <w:r>
        <w:t>Employee pantry</w:t>
      </w:r>
    </w:p>
    <w:p w:rsidR="00350CB9" w:rsidRDefault="00350CB9" w:rsidP="00C90D74">
      <w:pPr>
        <w:pStyle w:val="ListParagraph"/>
        <w:numPr>
          <w:ilvl w:val="0"/>
          <w:numId w:val="19"/>
        </w:numPr>
        <w:pBdr>
          <w:top w:val="nil"/>
          <w:left w:val="nil"/>
          <w:bottom w:val="nil"/>
          <w:right w:val="nil"/>
          <w:between w:val="nil"/>
          <w:bar w:val="nil"/>
        </w:pBdr>
        <w:contextualSpacing w:val="0"/>
      </w:pPr>
      <w:r>
        <w:t>Protected storage for on-site cash</w:t>
      </w:r>
    </w:p>
    <w:p w:rsidR="00350CB9" w:rsidRDefault="00350CB9" w:rsidP="00350CB9">
      <w:pPr>
        <w:pStyle w:val="Heading2"/>
      </w:pPr>
      <w:bookmarkStart w:id="121" w:name="_Toc2"/>
      <w:bookmarkStart w:id="122" w:name="_Toc437701378"/>
      <w:r>
        <w:rPr>
          <w:rFonts w:eastAsia="Arial Unicode MS" w:cs="Arial Unicode MS"/>
        </w:rPr>
        <w:t>Supply Chain</w:t>
      </w:r>
      <w:bookmarkEnd w:id="121"/>
      <w:bookmarkEnd w:id="122"/>
    </w:p>
    <w:p w:rsidR="00350CB9" w:rsidRDefault="00350CB9" w:rsidP="00350CB9">
      <w:pPr>
        <w:pStyle w:val="Body"/>
      </w:pPr>
      <w:r>
        <w:rPr>
          <w:rFonts w:eastAsia="Arial Unicode MS" w:cs="Arial Unicode MS"/>
        </w:rPr>
        <w:tab/>
        <w:t>NA – The exchange will deal directly with customers.  All services will be provided via the company web portal or in person at the company office.</w:t>
      </w:r>
    </w:p>
    <w:p w:rsidR="00350CB9" w:rsidRDefault="00350CB9" w:rsidP="00350CB9">
      <w:pPr>
        <w:pStyle w:val="Heading2"/>
      </w:pPr>
      <w:bookmarkStart w:id="123" w:name="_Toc3"/>
      <w:bookmarkStart w:id="124" w:name="_Toc437701379"/>
      <w:r>
        <w:rPr>
          <w:rFonts w:eastAsia="Arial Unicode MS" w:cs="Arial Unicode MS"/>
        </w:rPr>
        <w:t>Technology</w:t>
      </w:r>
      <w:bookmarkEnd w:id="123"/>
      <w:bookmarkEnd w:id="124"/>
    </w:p>
    <w:p w:rsidR="00350CB9" w:rsidRDefault="00350CB9" w:rsidP="00C90D74">
      <w:pPr>
        <w:pStyle w:val="ListParagraph"/>
        <w:numPr>
          <w:ilvl w:val="0"/>
          <w:numId w:val="21"/>
        </w:numPr>
        <w:pBdr>
          <w:top w:val="nil"/>
          <w:left w:val="nil"/>
          <w:bottom w:val="nil"/>
          <w:right w:val="nil"/>
          <w:between w:val="nil"/>
          <w:bar w:val="nil"/>
        </w:pBdr>
        <w:contextualSpacing w:val="0"/>
      </w:pPr>
      <w:r>
        <w:t>Internet</w:t>
      </w:r>
    </w:p>
    <w:p w:rsidR="00350CB9" w:rsidRDefault="00350CB9" w:rsidP="00C90D74">
      <w:pPr>
        <w:pStyle w:val="ListParagraph"/>
        <w:numPr>
          <w:ilvl w:val="0"/>
          <w:numId w:val="21"/>
        </w:numPr>
        <w:pBdr>
          <w:top w:val="nil"/>
          <w:left w:val="nil"/>
          <w:bottom w:val="nil"/>
          <w:right w:val="nil"/>
          <w:between w:val="nil"/>
          <w:bar w:val="nil"/>
        </w:pBdr>
        <w:contextualSpacing w:val="0"/>
      </w:pPr>
      <w:r>
        <w:t>Phone system</w:t>
      </w:r>
    </w:p>
    <w:p w:rsidR="00350CB9" w:rsidRDefault="00350CB9" w:rsidP="00C90D74">
      <w:pPr>
        <w:pStyle w:val="ListParagraph"/>
        <w:numPr>
          <w:ilvl w:val="0"/>
          <w:numId w:val="21"/>
        </w:numPr>
        <w:pBdr>
          <w:top w:val="nil"/>
          <w:left w:val="nil"/>
          <w:bottom w:val="nil"/>
          <w:right w:val="nil"/>
          <w:between w:val="nil"/>
          <w:bar w:val="nil"/>
        </w:pBdr>
        <w:contextualSpacing w:val="0"/>
      </w:pPr>
      <w:r>
        <w:t>Personal computers for employees</w:t>
      </w:r>
    </w:p>
    <w:p w:rsidR="00350CB9" w:rsidRDefault="00350CB9" w:rsidP="00C90D74">
      <w:pPr>
        <w:pStyle w:val="ListParagraph"/>
        <w:numPr>
          <w:ilvl w:val="0"/>
          <w:numId w:val="21"/>
        </w:numPr>
        <w:pBdr>
          <w:top w:val="nil"/>
          <w:left w:val="nil"/>
          <w:bottom w:val="nil"/>
          <w:right w:val="nil"/>
          <w:between w:val="nil"/>
          <w:bar w:val="nil"/>
        </w:pBdr>
        <w:contextualSpacing w:val="0"/>
      </w:pPr>
      <w:r>
        <w:t>Kiosk computers for customers</w:t>
      </w:r>
    </w:p>
    <w:p w:rsidR="00350CB9" w:rsidRDefault="00350CB9" w:rsidP="00C90D74">
      <w:pPr>
        <w:pStyle w:val="ListParagraph"/>
        <w:numPr>
          <w:ilvl w:val="0"/>
          <w:numId w:val="21"/>
        </w:numPr>
        <w:pBdr>
          <w:top w:val="nil"/>
          <w:left w:val="nil"/>
          <w:bottom w:val="nil"/>
          <w:right w:val="nil"/>
          <w:between w:val="nil"/>
          <w:bar w:val="nil"/>
        </w:pBdr>
        <w:contextualSpacing w:val="0"/>
      </w:pPr>
      <w:r>
        <w:t>Networking equipment</w:t>
      </w:r>
    </w:p>
    <w:p w:rsidR="00350CB9" w:rsidRDefault="00350CB9" w:rsidP="00C90D74">
      <w:pPr>
        <w:pStyle w:val="ListParagraph"/>
        <w:numPr>
          <w:ilvl w:val="0"/>
          <w:numId w:val="21"/>
        </w:numPr>
        <w:pBdr>
          <w:top w:val="nil"/>
          <w:left w:val="nil"/>
          <w:bottom w:val="nil"/>
          <w:right w:val="nil"/>
          <w:between w:val="nil"/>
          <w:bar w:val="nil"/>
        </w:pBdr>
        <w:contextualSpacing w:val="0"/>
      </w:pPr>
      <w:r>
        <w:t>Servers</w:t>
      </w:r>
    </w:p>
    <w:p w:rsidR="00350CB9" w:rsidRDefault="00350CB9" w:rsidP="00C90D74">
      <w:pPr>
        <w:pStyle w:val="ListParagraph"/>
        <w:numPr>
          <w:ilvl w:val="0"/>
          <w:numId w:val="21"/>
        </w:numPr>
        <w:pBdr>
          <w:top w:val="nil"/>
          <w:left w:val="nil"/>
          <w:bottom w:val="nil"/>
          <w:right w:val="nil"/>
          <w:between w:val="nil"/>
          <w:bar w:val="nil"/>
        </w:pBdr>
        <w:contextualSpacing w:val="0"/>
      </w:pPr>
      <w:r>
        <w:t>Proprietary software</w:t>
      </w:r>
    </w:p>
    <w:p w:rsidR="00350CB9" w:rsidRDefault="00350CB9" w:rsidP="00C90D74">
      <w:pPr>
        <w:pStyle w:val="ListParagraph"/>
        <w:numPr>
          <w:ilvl w:val="0"/>
          <w:numId w:val="21"/>
        </w:numPr>
        <w:pBdr>
          <w:top w:val="nil"/>
          <w:left w:val="nil"/>
          <w:bottom w:val="nil"/>
          <w:right w:val="nil"/>
          <w:between w:val="nil"/>
          <w:bar w:val="nil"/>
        </w:pBdr>
        <w:contextualSpacing w:val="0"/>
      </w:pPr>
      <w:r>
        <w:t>Email system</w:t>
      </w:r>
    </w:p>
    <w:p w:rsidR="00350CB9" w:rsidRDefault="00350CB9" w:rsidP="00350CB9">
      <w:pPr>
        <w:pStyle w:val="Heading2"/>
      </w:pPr>
      <w:bookmarkStart w:id="125" w:name="_Toc4"/>
      <w:bookmarkStart w:id="126" w:name="_Toc437701380"/>
      <w:r>
        <w:rPr>
          <w:rFonts w:eastAsia="Arial Unicode MS" w:cs="Arial Unicode MS"/>
          <w:lang w:val="da-DK"/>
        </w:rPr>
        <w:lastRenderedPageBreak/>
        <w:t>Operation Budget</w:t>
      </w:r>
      <w:bookmarkEnd w:id="125"/>
      <w:bookmarkEnd w:id="126"/>
    </w:p>
    <w:p w:rsidR="00350CB9" w:rsidRDefault="00350CB9" w:rsidP="00350CB9">
      <w:pPr>
        <w:pStyle w:val="Body"/>
      </w:pPr>
      <w:r>
        <w:rPr>
          <w:noProof/>
        </w:rPr>
        <w:drawing>
          <wp:inline distT="0" distB="0" distL="0" distR="0" wp14:anchorId="5810C053" wp14:editId="15AF08A5">
            <wp:extent cx="3813175" cy="2837815"/>
            <wp:effectExtent l="0" t="0" r="0" b="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df"/>
                    <pic:cNvPicPr>
                      <a:picLocks noChangeAspect="1"/>
                    </pic:cNvPicPr>
                  </pic:nvPicPr>
                  <pic:blipFill>
                    <a:blip r:embed="rId12">
                      <a:extLst/>
                    </a:blip>
                    <a:stretch>
                      <a:fillRect/>
                    </a:stretch>
                  </pic:blipFill>
                  <pic:spPr>
                    <a:xfrm>
                      <a:off x="0" y="0"/>
                      <a:ext cx="3813175" cy="2837815"/>
                    </a:xfrm>
                    <a:prstGeom prst="rect">
                      <a:avLst/>
                    </a:prstGeom>
                    <a:ln w="12700" cap="flat">
                      <a:noFill/>
                      <a:miter lim="400000"/>
                    </a:ln>
                    <a:effectLst/>
                  </pic:spPr>
                </pic:pic>
              </a:graphicData>
            </a:graphic>
          </wp:inline>
        </w:drawing>
      </w:r>
    </w:p>
    <w:p w:rsidR="00350CB9" w:rsidRDefault="00350CB9" w:rsidP="00350CB9">
      <w:pPr>
        <w:pStyle w:val="Heading2"/>
      </w:pPr>
    </w:p>
    <w:p w:rsidR="00350CB9" w:rsidRDefault="00350CB9" w:rsidP="00350CB9">
      <w:pPr>
        <w:pStyle w:val="Heading2"/>
      </w:pPr>
      <w:bookmarkStart w:id="127" w:name="_Toc5"/>
      <w:bookmarkStart w:id="128" w:name="_Toc437701381"/>
      <w:r>
        <w:rPr>
          <w:rFonts w:eastAsia="Arial Unicode MS" w:cs="Arial Unicode MS"/>
          <w:lang w:val="it-IT"/>
        </w:rPr>
        <w:t>One-Time/Start-up Costs</w:t>
      </w:r>
      <w:bookmarkEnd w:id="127"/>
      <w:bookmarkEnd w:id="128"/>
    </w:p>
    <w:p w:rsidR="00350CB9" w:rsidRDefault="00350CB9" w:rsidP="00350CB9">
      <w:pPr>
        <w:pStyle w:val="Body"/>
        <w:rPr>
          <w:b/>
          <w:bCs/>
        </w:rPr>
      </w:pPr>
      <w:r>
        <w:rPr>
          <w:rFonts w:eastAsia="Arial Unicode MS" w:cs="Arial Unicode MS"/>
          <w:b/>
          <w:bCs/>
          <w:lang w:val="sv-SE"/>
        </w:rPr>
        <w:t>Summary</w:t>
      </w:r>
    </w:p>
    <w:p w:rsidR="00350CB9" w:rsidRDefault="00350CB9" w:rsidP="00350CB9">
      <w:pPr>
        <w:pStyle w:val="Body"/>
      </w:pPr>
      <w:r>
        <w:rPr>
          <w:noProof/>
        </w:rPr>
        <w:drawing>
          <wp:inline distT="0" distB="0" distL="0" distR="0" wp14:anchorId="76D62F78" wp14:editId="11E81000">
            <wp:extent cx="2915921" cy="2208530"/>
            <wp:effectExtent l="0" t="0" r="0" b="0"/>
            <wp:docPr id="1073741826" name="officeArt object"/>
            <wp:cNvGraphicFramePr/>
            <a:graphic xmlns:a="http://schemas.openxmlformats.org/drawingml/2006/main">
              <a:graphicData uri="http://schemas.openxmlformats.org/drawingml/2006/picture">
                <pic:pic xmlns:pic="http://schemas.openxmlformats.org/drawingml/2006/picture">
                  <pic:nvPicPr>
                    <pic:cNvPr id="1073741826" name="image2.pdf"/>
                    <pic:cNvPicPr>
                      <a:picLocks noChangeAspect="1"/>
                    </pic:cNvPicPr>
                  </pic:nvPicPr>
                  <pic:blipFill>
                    <a:blip r:embed="rId13">
                      <a:extLst/>
                    </a:blip>
                    <a:stretch>
                      <a:fillRect/>
                    </a:stretch>
                  </pic:blipFill>
                  <pic:spPr>
                    <a:xfrm>
                      <a:off x="0" y="0"/>
                      <a:ext cx="2915921" cy="2208530"/>
                    </a:xfrm>
                    <a:prstGeom prst="rect">
                      <a:avLst/>
                    </a:prstGeom>
                    <a:ln w="12700" cap="flat">
                      <a:noFill/>
                      <a:miter lim="400000"/>
                    </a:ln>
                    <a:effectLst/>
                  </pic:spPr>
                </pic:pic>
              </a:graphicData>
            </a:graphic>
          </wp:inline>
        </w:drawing>
      </w:r>
    </w:p>
    <w:p w:rsidR="00350CB9" w:rsidRDefault="00350CB9" w:rsidP="00350CB9">
      <w:pPr>
        <w:pStyle w:val="Body"/>
        <w:rPr>
          <w:b/>
          <w:bCs/>
        </w:rPr>
      </w:pPr>
      <w:r>
        <w:rPr>
          <w:rFonts w:eastAsia="Arial Unicode MS" w:cs="Arial Unicode MS"/>
          <w:b/>
          <w:bCs/>
        </w:rPr>
        <w:t>Details</w:t>
      </w:r>
    </w:p>
    <w:p w:rsidR="00350CB9" w:rsidRDefault="00350CB9" w:rsidP="00350CB9">
      <w:pPr>
        <w:pStyle w:val="Body"/>
      </w:pPr>
      <w:r>
        <w:rPr>
          <w:noProof/>
        </w:rPr>
        <w:lastRenderedPageBreak/>
        <w:drawing>
          <wp:inline distT="0" distB="0" distL="0" distR="0" wp14:anchorId="69963D59" wp14:editId="43BC7DBC">
            <wp:extent cx="5943600" cy="2689545"/>
            <wp:effectExtent l="0" t="0" r="0" b="0"/>
            <wp:docPr id="1073741827" name="officeArt object"/>
            <wp:cNvGraphicFramePr/>
            <a:graphic xmlns:a="http://schemas.openxmlformats.org/drawingml/2006/main">
              <a:graphicData uri="http://schemas.openxmlformats.org/drawingml/2006/picture">
                <pic:pic xmlns:pic="http://schemas.openxmlformats.org/drawingml/2006/picture">
                  <pic:nvPicPr>
                    <pic:cNvPr id="1073741827" name="image3.pdf"/>
                    <pic:cNvPicPr>
                      <a:picLocks noChangeAspect="1"/>
                    </pic:cNvPicPr>
                  </pic:nvPicPr>
                  <pic:blipFill>
                    <a:blip r:embed="rId14">
                      <a:extLst/>
                    </a:blip>
                    <a:stretch>
                      <a:fillRect/>
                    </a:stretch>
                  </pic:blipFill>
                  <pic:spPr>
                    <a:xfrm>
                      <a:off x="0" y="0"/>
                      <a:ext cx="5943600" cy="2689545"/>
                    </a:xfrm>
                    <a:prstGeom prst="rect">
                      <a:avLst/>
                    </a:prstGeom>
                    <a:ln w="12700" cap="flat">
                      <a:noFill/>
                      <a:miter lim="400000"/>
                    </a:ln>
                    <a:effectLst/>
                  </pic:spPr>
                </pic:pic>
              </a:graphicData>
            </a:graphic>
          </wp:inline>
        </w:drawing>
      </w:r>
    </w:p>
    <w:p w:rsidR="00350CB9" w:rsidRDefault="00350CB9" w:rsidP="00350CB9">
      <w:pPr>
        <w:pStyle w:val="Heading2"/>
      </w:pPr>
      <w:bookmarkStart w:id="129" w:name="_Toc6"/>
      <w:bookmarkStart w:id="130" w:name="_Toc437701382"/>
      <w:r>
        <w:rPr>
          <w:rFonts w:eastAsia="Arial Unicode MS" w:cs="Arial Unicode MS"/>
        </w:rPr>
        <w:t>Business Processes</w:t>
      </w:r>
      <w:bookmarkEnd w:id="129"/>
      <w:bookmarkEnd w:id="130"/>
    </w:p>
    <w:p w:rsidR="00350CB9" w:rsidRDefault="00350CB9" w:rsidP="00350CB9">
      <w:pPr>
        <w:pStyle w:val="Body"/>
      </w:pPr>
      <w:r>
        <w:rPr>
          <w:rFonts w:eastAsia="Arial Unicode MS" w:cs="Arial Unicode MS"/>
        </w:rPr>
        <w:t>Business processes will be grouped into the following categories.  For further explanation see Appendix A.</w:t>
      </w:r>
    </w:p>
    <w:p w:rsidR="00350CB9" w:rsidRDefault="00350CB9" w:rsidP="00350CB9">
      <w:pPr>
        <w:pStyle w:val="Body"/>
      </w:pPr>
      <w:r>
        <w:rPr>
          <w:rFonts w:eastAsia="Arial Unicode MS" w:cs="Arial Unicode MS"/>
          <w:i/>
          <w:iCs/>
        </w:rPr>
        <w:t xml:space="preserve">Hire Employee:  </w:t>
      </w:r>
      <w:r>
        <w:rPr>
          <w:rFonts w:eastAsia="Arial Unicode MS" w:cs="Arial Unicode MS"/>
        </w:rPr>
        <w:t>Hire employee processes will include all activities related the on boarding of a new employee.  Included activities will be; develop job description, establish budget for salary, search for candidates, interview candidates, hire employee and setup new hire in HR system.</w:t>
      </w:r>
    </w:p>
    <w:p w:rsidR="00350CB9" w:rsidRDefault="00350CB9" w:rsidP="00350CB9">
      <w:pPr>
        <w:pStyle w:val="Body"/>
        <w:rPr>
          <w:i/>
          <w:iCs/>
        </w:rPr>
      </w:pPr>
      <w:r>
        <w:rPr>
          <w:rFonts w:eastAsia="Arial Unicode MS" w:cs="Arial Unicode MS"/>
          <w:i/>
          <w:iCs/>
        </w:rPr>
        <w:t xml:space="preserve">Pay Employee:  </w:t>
      </w:r>
      <w:r>
        <w:rPr>
          <w:rFonts w:eastAsia="Arial Unicode MS" w:cs="Arial Unicode MS"/>
        </w:rPr>
        <w:t>Processes related to payroll</w:t>
      </w:r>
    </w:p>
    <w:p w:rsidR="00350CB9" w:rsidRDefault="00350CB9" w:rsidP="00350CB9">
      <w:pPr>
        <w:pStyle w:val="Body"/>
        <w:rPr>
          <w:i/>
          <w:iCs/>
        </w:rPr>
      </w:pPr>
      <w:r>
        <w:rPr>
          <w:rFonts w:eastAsia="Arial Unicode MS" w:cs="Arial Unicode MS"/>
          <w:i/>
          <w:iCs/>
        </w:rPr>
        <w:t xml:space="preserve">Add new customer account:  </w:t>
      </w:r>
      <w:r>
        <w:rPr>
          <w:rFonts w:eastAsia="Arial Unicode MS" w:cs="Arial Unicode MS"/>
        </w:rPr>
        <w:t xml:space="preserve">Adding new users processes include; registering user in system, verifying </w:t>
      </w:r>
      <w:proofErr w:type="gramStart"/>
      <w:r>
        <w:rPr>
          <w:rFonts w:eastAsia="Arial Unicode MS" w:cs="Arial Unicode MS"/>
        </w:rPr>
        <w:t>customers</w:t>
      </w:r>
      <w:proofErr w:type="gramEnd"/>
      <w:r>
        <w:rPr>
          <w:rFonts w:eastAsia="Arial Unicode MS" w:cs="Arial Unicode MS"/>
        </w:rPr>
        <w:t xml:space="preserve"> identity, setting up two factor authentication, adding credit/debit account to customers profile.</w:t>
      </w:r>
    </w:p>
    <w:p w:rsidR="00350CB9" w:rsidRDefault="00350CB9" w:rsidP="00350CB9">
      <w:pPr>
        <w:pStyle w:val="Body"/>
        <w:rPr>
          <w:i/>
          <w:iCs/>
        </w:rPr>
      </w:pPr>
      <w:r>
        <w:rPr>
          <w:rFonts w:eastAsia="Arial Unicode MS" w:cs="Arial Unicode MS"/>
          <w:i/>
          <w:iCs/>
        </w:rPr>
        <w:t xml:space="preserve">Deposit money:  </w:t>
      </w:r>
      <w:r>
        <w:rPr>
          <w:rFonts w:eastAsia="Arial Unicode MS" w:cs="Arial Unicode MS"/>
        </w:rPr>
        <w:t>Processes for handling all types of deposits such as; online credit / debit, in person cash deposits, wire transfers.</w:t>
      </w:r>
    </w:p>
    <w:p w:rsidR="00350CB9" w:rsidRDefault="00350CB9" w:rsidP="00350CB9">
      <w:pPr>
        <w:pStyle w:val="Body"/>
        <w:rPr>
          <w:i/>
          <w:iCs/>
        </w:rPr>
      </w:pPr>
      <w:r>
        <w:rPr>
          <w:rFonts w:eastAsia="Arial Unicode MS" w:cs="Arial Unicode MS"/>
          <w:i/>
          <w:iCs/>
        </w:rPr>
        <w:t xml:space="preserve">Withdraw money:  </w:t>
      </w:r>
      <w:r>
        <w:rPr>
          <w:rFonts w:eastAsia="Arial Unicode MS" w:cs="Arial Unicode MS"/>
        </w:rPr>
        <w:t>Processes for handling all types of withdraws such as; online credit / debit, in person cash withdraws, wire transfers.</w:t>
      </w:r>
    </w:p>
    <w:p w:rsidR="00350CB9" w:rsidRDefault="00350CB9" w:rsidP="00350CB9">
      <w:pPr>
        <w:pStyle w:val="Body"/>
        <w:rPr>
          <w:i/>
          <w:iCs/>
        </w:rPr>
      </w:pPr>
      <w:r>
        <w:rPr>
          <w:rFonts w:eastAsia="Arial Unicode MS" w:cs="Arial Unicode MS"/>
          <w:i/>
          <w:iCs/>
          <w:lang w:val="sv-SE"/>
        </w:rPr>
        <w:t>Post Trade:</w:t>
      </w:r>
      <w:r>
        <w:rPr>
          <w:rFonts w:eastAsia="Arial Unicode MS" w:cs="Arial Unicode MS"/>
          <w:i/>
          <w:iCs/>
        </w:rPr>
        <w:t xml:space="preserve">  </w:t>
      </w:r>
      <w:r>
        <w:rPr>
          <w:rFonts w:eastAsia="Arial Unicode MS" w:cs="Arial Unicode MS"/>
        </w:rPr>
        <w:t xml:space="preserve">These processes relate to all trading activities including; retrieve order book status, </w:t>
      </w:r>
      <w:r>
        <w:rPr>
          <w:rFonts w:eastAsia="Arial Unicode MS" w:cs="Arial Unicode MS"/>
        </w:rPr>
        <w:lastRenderedPageBreak/>
        <w:t xml:space="preserve">retrieving trade history, posting bid / ask, completing buys and sells, assessing trade fees, canceling bid /ask. </w:t>
      </w:r>
    </w:p>
    <w:p w:rsidR="00350CB9" w:rsidRDefault="00350CB9" w:rsidP="00350CB9">
      <w:pPr>
        <w:pStyle w:val="Body"/>
        <w:rPr>
          <w:i/>
          <w:iCs/>
        </w:rPr>
      </w:pPr>
      <w:r>
        <w:rPr>
          <w:rFonts w:eastAsia="Arial Unicode MS" w:cs="Arial Unicode MS"/>
          <w:i/>
          <w:iCs/>
        </w:rPr>
        <w:t xml:space="preserve">Customer Support:  </w:t>
      </w:r>
      <w:r>
        <w:rPr>
          <w:rFonts w:eastAsia="Arial Unicode MS" w:cs="Arial Unicode MS"/>
        </w:rPr>
        <w:t>Processes relating to customer service issues not covered by adding new customer processes such as; problems withdrawing funds, problems depositing funds, questions about web portal and user apps, help with web API.</w:t>
      </w:r>
    </w:p>
    <w:p w:rsidR="00350CB9" w:rsidRDefault="00350CB9" w:rsidP="00350CB9">
      <w:pPr>
        <w:pStyle w:val="Body"/>
        <w:rPr>
          <w:i/>
          <w:iCs/>
        </w:rPr>
      </w:pPr>
      <w:r>
        <w:rPr>
          <w:rFonts w:eastAsia="Arial Unicode MS" w:cs="Arial Unicode MS"/>
          <w:i/>
          <w:iCs/>
        </w:rPr>
        <w:t xml:space="preserve">Marketing:  </w:t>
      </w:r>
      <w:r>
        <w:rPr>
          <w:rFonts w:eastAsia="Arial Unicode MS" w:cs="Arial Unicode MS"/>
        </w:rPr>
        <w:t>Processes relating to the creating and running of marketing campaigns.  These include all process addressing customer acquisition and retention.</w:t>
      </w:r>
    </w:p>
    <w:p w:rsidR="00350CB9" w:rsidRDefault="00350CB9" w:rsidP="00350CB9">
      <w:pPr>
        <w:pStyle w:val="Heading2"/>
      </w:pPr>
      <w:bookmarkStart w:id="131" w:name="_Toc7"/>
      <w:bookmarkStart w:id="132" w:name="_Toc437701383"/>
      <w:r>
        <w:rPr>
          <w:rFonts w:eastAsia="Arial Unicode MS" w:cs="Arial Unicode MS"/>
        </w:rPr>
        <w:t>Organization Chart</w:t>
      </w:r>
      <w:bookmarkEnd w:id="131"/>
      <w:bookmarkEnd w:id="132"/>
    </w:p>
    <w:p w:rsidR="00350CB9" w:rsidRDefault="00350CB9" w:rsidP="00350CB9">
      <w:pPr>
        <w:pStyle w:val="Body"/>
      </w:pPr>
      <w:r>
        <w:rPr>
          <w:noProof/>
        </w:rPr>
        <w:drawing>
          <wp:inline distT="0" distB="0" distL="0" distR="0" wp14:anchorId="2114CAE3" wp14:editId="35B8197E">
            <wp:extent cx="5193102" cy="2925685"/>
            <wp:effectExtent l="0" t="0" r="0" b="0"/>
            <wp:docPr id="1073741828" name="officeArt object"/>
            <wp:cNvGraphicFramePr/>
            <a:graphic xmlns:a="http://schemas.openxmlformats.org/drawingml/2006/main">
              <a:graphicData uri="http://schemas.openxmlformats.org/drawingml/2006/picture">
                <pic:pic xmlns:pic="http://schemas.openxmlformats.org/drawingml/2006/picture">
                  <pic:nvPicPr>
                    <pic:cNvPr id="1073741828" name="image4.png"/>
                    <pic:cNvPicPr>
                      <a:picLocks noChangeAspect="1"/>
                    </pic:cNvPicPr>
                  </pic:nvPicPr>
                  <pic:blipFill>
                    <a:blip r:embed="rId15">
                      <a:extLst/>
                    </a:blip>
                    <a:stretch>
                      <a:fillRect/>
                    </a:stretch>
                  </pic:blipFill>
                  <pic:spPr>
                    <a:xfrm>
                      <a:off x="0" y="0"/>
                      <a:ext cx="5193102" cy="2925685"/>
                    </a:xfrm>
                    <a:prstGeom prst="rect">
                      <a:avLst/>
                    </a:prstGeom>
                    <a:ln w="12700" cap="flat">
                      <a:noFill/>
                      <a:miter lim="400000"/>
                    </a:ln>
                    <a:effectLst/>
                  </pic:spPr>
                </pic:pic>
              </a:graphicData>
            </a:graphic>
          </wp:inline>
        </w:drawing>
      </w:r>
    </w:p>
    <w:p w:rsidR="00350CB9" w:rsidRDefault="00350CB9" w:rsidP="00350CB9">
      <w:pPr>
        <w:pStyle w:val="Body"/>
        <w:rPr>
          <w:b/>
          <w:bCs/>
        </w:rPr>
      </w:pPr>
      <w:r>
        <w:rPr>
          <w:rFonts w:eastAsia="Arial Unicode MS" w:cs="Arial Unicode MS"/>
          <w:b/>
          <w:bCs/>
        </w:rPr>
        <w:t>Chief Financial Offic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Responsible for overseeing and directing the organization's financial goals, objectives, and budgets. CFO will meet with the Board and other company executives to develop financial goals and budgets.</w:t>
      </w:r>
    </w:p>
    <w:p w:rsidR="00350CB9" w:rsidRDefault="00350CB9" w:rsidP="00350CB9">
      <w:pPr>
        <w:pStyle w:val="Body"/>
      </w:pPr>
      <w:r>
        <w:rPr>
          <w:rFonts w:eastAsia="Arial Unicode MS" w:cs="Arial Unicode MS"/>
          <w:i/>
          <w:iCs/>
        </w:rPr>
        <w:t>Job Responsibilities:</w:t>
      </w:r>
      <w:r>
        <w:rPr>
          <w:rFonts w:eastAsia="Arial Unicode MS" w:cs="Arial Unicode MS"/>
        </w:rPr>
        <w:t xml:space="preserve">  </w:t>
      </w:r>
    </w:p>
    <w:p w:rsidR="00350CB9" w:rsidRDefault="00350CB9" w:rsidP="00C90D74">
      <w:pPr>
        <w:pStyle w:val="ListParagraph"/>
        <w:numPr>
          <w:ilvl w:val="0"/>
          <w:numId w:val="23"/>
        </w:numPr>
        <w:pBdr>
          <w:top w:val="nil"/>
          <w:left w:val="nil"/>
          <w:bottom w:val="nil"/>
          <w:right w:val="nil"/>
          <w:between w:val="nil"/>
          <w:bar w:val="nil"/>
        </w:pBdr>
        <w:contextualSpacing w:val="0"/>
      </w:pPr>
      <w:r>
        <w:t>Develop and implement and organization's financial goals.</w:t>
      </w:r>
    </w:p>
    <w:p w:rsidR="00350CB9" w:rsidRDefault="00350CB9" w:rsidP="00C90D74">
      <w:pPr>
        <w:pStyle w:val="ListParagraph"/>
        <w:numPr>
          <w:ilvl w:val="0"/>
          <w:numId w:val="23"/>
        </w:numPr>
        <w:pBdr>
          <w:top w:val="nil"/>
          <w:left w:val="nil"/>
          <w:bottom w:val="nil"/>
          <w:right w:val="nil"/>
          <w:between w:val="nil"/>
          <w:bar w:val="nil"/>
        </w:pBdr>
        <w:contextualSpacing w:val="0"/>
      </w:pPr>
      <w:r>
        <w:t>Oversee the investment of funds and manage associated risks.</w:t>
      </w:r>
    </w:p>
    <w:p w:rsidR="00350CB9" w:rsidRDefault="00350CB9" w:rsidP="00C90D74">
      <w:pPr>
        <w:pStyle w:val="ListParagraph"/>
        <w:numPr>
          <w:ilvl w:val="0"/>
          <w:numId w:val="23"/>
        </w:numPr>
        <w:pBdr>
          <w:top w:val="nil"/>
          <w:left w:val="nil"/>
          <w:bottom w:val="nil"/>
          <w:right w:val="nil"/>
          <w:between w:val="nil"/>
          <w:bar w:val="nil"/>
        </w:pBdr>
        <w:contextualSpacing w:val="0"/>
      </w:pPr>
      <w:r>
        <w:lastRenderedPageBreak/>
        <w:t>Supervise cash management activities.</w:t>
      </w:r>
    </w:p>
    <w:p w:rsidR="00350CB9" w:rsidRDefault="00350CB9" w:rsidP="00C90D74">
      <w:pPr>
        <w:pStyle w:val="ListParagraph"/>
        <w:numPr>
          <w:ilvl w:val="0"/>
          <w:numId w:val="23"/>
        </w:numPr>
        <w:pBdr>
          <w:top w:val="nil"/>
          <w:left w:val="nil"/>
          <w:bottom w:val="nil"/>
          <w:right w:val="nil"/>
          <w:between w:val="nil"/>
          <w:bar w:val="nil"/>
        </w:pBdr>
        <w:contextualSpacing w:val="0"/>
      </w:pPr>
      <w:r>
        <w:t>Execute capital-raising strategies to support a firm's expansion.</w:t>
      </w:r>
    </w:p>
    <w:p w:rsidR="00350CB9" w:rsidRDefault="00350CB9" w:rsidP="00C90D74">
      <w:pPr>
        <w:pStyle w:val="ListParagraph"/>
        <w:numPr>
          <w:ilvl w:val="0"/>
          <w:numId w:val="23"/>
        </w:numPr>
        <w:pBdr>
          <w:top w:val="nil"/>
          <w:left w:val="nil"/>
          <w:bottom w:val="nil"/>
          <w:right w:val="nil"/>
          <w:between w:val="nil"/>
          <w:bar w:val="nil"/>
        </w:pBdr>
        <w:contextualSpacing w:val="0"/>
      </w:pPr>
      <w:r>
        <w:t>Handle mergers and acquisitions.</w:t>
      </w:r>
    </w:p>
    <w:p w:rsidR="00350CB9" w:rsidRDefault="00350CB9" w:rsidP="00C90D74">
      <w:pPr>
        <w:pStyle w:val="ListParagraph"/>
        <w:numPr>
          <w:ilvl w:val="0"/>
          <w:numId w:val="23"/>
        </w:numPr>
        <w:pBdr>
          <w:top w:val="nil"/>
          <w:left w:val="nil"/>
          <w:bottom w:val="nil"/>
          <w:right w:val="nil"/>
          <w:between w:val="nil"/>
          <w:bar w:val="nil"/>
        </w:pBdr>
        <w:contextualSpacing w:val="0"/>
      </w:pPr>
      <w:r>
        <w:t>Act as financial gatekeeper.</w:t>
      </w:r>
    </w:p>
    <w:p w:rsidR="00350CB9" w:rsidRDefault="00350CB9" w:rsidP="00C90D74">
      <w:pPr>
        <w:pStyle w:val="ListParagraph"/>
        <w:numPr>
          <w:ilvl w:val="0"/>
          <w:numId w:val="23"/>
        </w:numPr>
        <w:pBdr>
          <w:top w:val="nil"/>
          <w:left w:val="nil"/>
          <w:bottom w:val="nil"/>
          <w:right w:val="nil"/>
          <w:between w:val="nil"/>
          <w:bar w:val="nil"/>
        </w:pBdr>
        <w:contextualSpacing w:val="0"/>
      </w:pPr>
      <w:r>
        <w:t>Supervise the preparation of the annual budget.</w:t>
      </w:r>
    </w:p>
    <w:p w:rsidR="00350CB9" w:rsidRDefault="00350CB9" w:rsidP="00C90D74">
      <w:pPr>
        <w:pStyle w:val="ListParagraph"/>
        <w:numPr>
          <w:ilvl w:val="0"/>
          <w:numId w:val="23"/>
        </w:numPr>
        <w:pBdr>
          <w:top w:val="nil"/>
          <w:left w:val="nil"/>
          <w:bottom w:val="nil"/>
          <w:right w:val="nil"/>
          <w:between w:val="nil"/>
          <w:bar w:val="nil"/>
        </w:pBdr>
        <w:contextualSpacing w:val="0"/>
      </w:pPr>
      <w:r>
        <w:t>Monitor and control accounts receivables.</w:t>
      </w:r>
    </w:p>
    <w:p w:rsidR="00350CB9" w:rsidRDefault="00350CB9" w:rsidP="00C90D74">
      <w:pPr>
        <w:pStyle w:val="ListParagraph"/>
        <w:numPr>
          <w:ilvl w:val="0"/>
          <w:numId w:val="23"/>
        </w:numPr>
        <w:pBdr>
          <w:top w:val="nil"/>
          <w:left w:val="nil"/>
          <w:bottom w:val="nil"/>
          <w:right w:val="nil"/>
          <w:between w:val="nil"/>
          <w:bar w:val="nil"/>
        </w:pBdr>
        <w:contextualSpacing w:val="0"/>
      </w:pPr>
      <w:r>
        <w:t>Prepare monthly financial statements, financial packages, and other informational reports/analysis.</w:t>
      </w:r>
    </w:p>
    <w:p w:rsidR="00350CB9" w:rsidRDefault="00350CB9" w:rsidP="00C90D74">
      <w:pPr>
        <w:pStyle w:val="ListParagraph"/>
        <w:numPr>
          <w:ilvl w:val="0"/>
          <w:numId w:val="23"/>
        </w:numPr>
        <w:pBdr>
          <w:top w:val="nil"/>
          <w:left w:val="nil"/>
          <w:bottom w:val="nil"/>
          <w:right w:val="nil"/>
          <w:between w:val="nil"/>
          <w:bar w:val="nil"/>
        </w:pBdr>
        <w:contextualSpacing w:val="0"/>
      </w:pPr>
      <w:r>
        <w:t>Develop and monitor policies and procedures within generally accepted accounting principles and corporate guidelines to ensure sufficient cash flow, reduced operating costs, and increased revenues.</w:t>
      </w:r>
    </w:p>
    <w:p w:rsidR="00350CB9" w:rsidRDefault="00350CB9" w:rsidP="00C90D74">
      <w:pPr>
        <w:pStyle w:val="ListParagraph"/>
        <w:numPr>
          <w:ilvl w:val="0"/>
          <w:numId w:val="23"/>
        </w:numPr>
        <w:pBdr>
          <w:top w:val="nil"/>
          <w:left w:val="nil"/>
          <w:bottom w:val="nil"/>
          <w:right w:val="nil"/>
          <w:between w:val="nil"/>
          <w:bar w:val="nil"/>
        </w:pBdr>
        <w:contextualSpacing w:val="0"/>
      </w:pPr>
      <w:r>
        <w:t>Improve profitability.</w:t>
      </w:r>
    </w:p>
    <w:p w:rsidR="00350CB9" w:rsidRDefault="00350CB9" w:rsidP="00C90D74">
      <w:pPr>
        <w:pStyle w:val="ListParagraph"/>
        <w:numPr>
          <w:ilvl w:val="0"/>
          <w:numId w:val="23"/>
        </w:numPr>
        <w:pBdr>
          <w:top w:val="nil"/>
          <w:left w:val="nil"/>
          <w:bottom w:val="nil"/>
          <w:right w:val="nil"/>
          <w:between w:val="nil"/>
          <w:bar w:val="nil"/>
        </w:pBdr>
        <w:contextualSpacing w:val="0"/>
      </w:pPr>
      <w:r>
        <w:t>Review prior financial results and discusses anticipated changes to highlight future needs and trends.</w:t>
      </w:r>
    </w:p>
    <w:p w:rsidR="00350CB9" w:rsidRDefault="00350CB9" w:rsidP="00C90D74">
      <w:pPr>
        <w:pStyle w:val="ListParagraph"/>
        <w:numPr>
          <w:ilvl w:val="0"/>
          <w:numId w:val="23"/>
        </w:numPr>
        <w:pBdr>
          <w:top w:val="nil"/>
          <w:left w:val="nil"/>
          <w:bottom w:val="nil"/>
          <w:right w:val="nil"/>
          <w:between w:val="nil"/>
          <w:bar w:val="nil"/>
        </w:pBdr>
        <w:contextualSpacing w:val="0"/>
      </w:pPr>
      <w:r>
        <w:t>Ensure underlying accounting records are accurate, complete and in accordance with GAAP.</w:t>
      </w:r>
    </w:p>
    <w:p w:rsidR="00350CB9" w:rsidRDefault="00350CB9" w:rsidP="00C90D74">
      <w:pPr>
        <w:pStyle w:val="ListParagraph"/>
        <w:numPr>
          <w:ilvl w:val="0"/>
          <w:numId w:val="23"/>
        </w:numPr>
        <w:pBdr>
          <w:top w:val="nil"/>
          <w:left w:val="nil"/>
          <w:bottom w:val="nil"/>
          <w:right w:val="nil"/>
          <w:between w:val="nil"/>
          <w:bar w:val="nil"/>
        </w:pBdr>
        <w:contextualSpacing w:val="0"/>
      </w:pPr>
      <w:r>
        <w:t>Review monthly operating reports for accuracy, completeness and major variances between actual and budget results.</w:t>
      </w:r>
    </w:p>
    <w:p w:rsidR="00350CB9" w:rsidRDefault="00350CB9" w:rsidP="00C90D74">
      <w:pPr>
        <w:pStyle w:val="ListParagraph"/>
        <w:numPr>
          <w:ilvl w:val="0"/>
          <w:numId w:val="23"/>
        </w:numPr>
        <w:pBdr>
          <w:top w:val="nil"/>
          <w:left w:val="nil"/>
          <w:bottom w:val="nil"/>
          <w:right w:val="nil"/>
          <w:between w:val="nil"/>
          <w:bar w:val="nil"/>
        </w:pBdr>
        <w:contextualSpacing w:val="0"/>
      </w:pPr>
      <w:r>
        <w:t>Approve monthly bank reconciliations.</w:t>
      </w:r>
    </w:p>
    <w:p w:rsidR="00350CB9" w:rsidRDefault="00350CB9" w:rsidP="00C90D74">
      <w:pPr>
        <w:pStyle w:val="ListParagraph"/>
        <w:numPr>
          <w:ilvl w:val="0"/>
          <w:numId w:val="23"/>
        </w:numPr>
        <w:pBdr>
          <w:top w:val="nil"/>
          <w:left w:val="nil"/>
          <w:bottom w:val="nil"/>
          <w:right w:val="nil"/>
          <w:between w:val="nil"/>
          <w:bar w:val="nil"/>
        </w:pBdr>
        <w:contextualSpacing w:val="0"/>
      </w:pPr>
      <w:r>
        <w:t>Prepare quarterly and annual fair value reports.</w:t>
      </w:r>
    </w:p>
    <w:p w:rsidR="00350CB9" w:rsidRDefault="00350CB9" w:rsidP="00C90D74">
      <w:pPr>
        <w:pStyle w:val="ListParagraph"/>
        <w:numPr>
          <w:ilvl w:val="0"/>
          <w:numId w:val="23"/>
        </w:numPr>
        <w:pBdr>
          <w:top w:val="nil"/>
          <w:left w:val="nil"/>
          <w:bottom w:val="nil"/>
          <w:right w:val="nil"/>
          <w:between w:val="nil"/>
          <w:bar w:val="nil"/>
        </w:pBdr>
        <w:contextualSpacing w:val="0"/>
      </w:pPr>
      <w:r>
        <w:t>Prepare summaries and forecasts for future business growth and general economic outlook.</w:t>
      </w:r>
    </w:p>
    <w:p w:rsidR="00350CB9" w:rsidRDefault="00350CB9" w:rsidP="00350CB9">
      <w:pPr>
        <w:pStyle w:val="Body"/>
      </w:pPr>
      <w:r>
        <w:rPr>
          <w:rFonts w:eastAsia="Arial Unicode MS" w:cs="Arial Unicode MS"/>
          <w:i/>
          <w:iCs/>
        </w:rPr>
        <w:t>Annual Salary:</w:t>
      </w:r>
      <w:r>
        <w:rPr>
          <w:rFonts w:eastAsia="Arial Unicode MS" w:cs="Arial Unicode MS"/>
        </w:rPr>
        <w:t xml:space="preserve"> $75,000 </w:t>
      </w:r>
    </w:p>
    <w:p w:rsidR="00350CB9" w:rsidRDefault="00350CB9" w:rsidP="00350CB9">
      <w:pPr>
        <w:pStyle w:val="Body"/>
      </w:pPr>
      <w:r>
        <w:rPr>
          <w:rFonts w:eastAsia="Arial Unicode MS" w:cs="Arial Unicode MS"/>
          <w:i/>
          <w:iCs/>
        </w:rPr>
        <w:lastRenderedPageBreak/>
        <w:t xml:space="preserve">Education/Experience Required:  </w:t>
      </w:r>
      <w:r>
        <w:rPr>
          <w:rFonts w:eastAsia="Arial Unicode MS" w:cs="Arial Unicode MS"/>
        </w:rPr>
        <w:t>BA accounting or other financial discipline, 7 year financial / accounting experience.</w:t>
      </w:r>
    </w:p>
    <w:p w:rsidR="00350CB9" w:rsidRDefault="00350CB9" w:rsidP="00350CB9">
      <w:pPr>
        <w:pStyle w:val="Body"/>
      </w:pPr>
      <w:r>
        <w:rPr>
          <w:rFonts w:eastAsia="Arial Unicode MS" w:cs="Arial Unicode MS"/>
          <w:i/>
          <w:iCs/>
        </w:rPr>
        <w:t>Personality Synopsis:</w:t>
      </w:r>
      <w:r>
        <w:rPr>
          <w:rFonts w:eastAsia="Arial Unicode MS" w:cs="Arial Unicode MS"/>
        </w:rPr>
        <w:t xml:space="preserve">  This person will be responsible to the financial health of the exchange.  They must be organized, methodical and pay close attention to detail.</w:t>
      </w:r>
    </w:p>
    <w:p w:rsidR="00350CB9" w:rsidRDefault="00350CB9" w:rsidP="00350CB9">
      <w:pPr>
        <w:pStyle w:val="Body"/>
      </w:pPr>
    </w:p>
    <w:p w:rsidR="00350CB9" w:rsidRDefault="00350CB9" w:rsidP="00350CB9">
      <w:pPr>
        <w:pStyle w:val="Body"/>
        <w:rPr>
          <w:b/>
          <w:bCs/>
        </w:rPr>
      </w:pPr>
      <w:r>
        <w:rPr>
          <w:rFonts w:eastAsia="Arial Unicode MS" w:cs="Arial Unicode MS"/>
          <w:b/>
          <w:bCs/>
        </w:rPr>
        <w:t>Chief Information Offic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Responsible for the technological direction of a company. Proposes budgets for programs and projects, purchases and upgrades equipment, supervises computer specialists and IT workers, and presides over IT-related projects.</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25"/>
        </w:numPr>
        <w:pBdr>
          <w:top w:val="nil"/>
          <w:left w:val="nil"/>
          <w:bottom w:val="nil"/>
          <w:right w:val="nil"/>
          <w:between w:val="nil"/>
          <w:bar w:val="nil"/>
        </w:pBdr>
        <w:contextualSpacing w:val="0"/>
      </w:pPr>
      <w:r>
        <w:t>Provide technological guidance within an organization.</w:t>
      </w:r>
    </w:p>
    <w:p w:rsidR="00350CB9" w:rsidRDefault="00350CB9" w:rsidP="00C90D74">
      <w:pPr>
        <w:pStyle w:val="ListParagraph"/>
        <w:numPr>
          <w:ilvl w:val="0"/>
          <w:numId w:val="25"/>
        </w:numPr>
        <w:pBdr>
          <w:top w:val="nil"/>
          <w:left w:val="nil"/>
          <w:bottom w:val="nil"/>
          <w:right w:val="nil"/>
          <w:between w:val="nil"/>
          <w:bar w:val="nil"/>
        </w:pBdr>
        <w:contextualSpacing w:val="0"/>
      </w:pPr>
      <w:r>
        <w:t>Supervise information system and communications network.</w:t>
      </w:r>
    </w:p>
    <w:p w:rsidR="00350CB9" w:rsidRDefault="00350CB9" w:rsidP="00C90D74">
      <w:pPr>
        <w:pStyle w:val="ListParagraph"/>
        <w:numPr>
          <w:ilvl w:val="0"/>
          <w:numId w:val="25"/>
        </w:numPr>
        <w:pBdr>
          <w:top w:val="nil"/>
          <w:left w:val="nil"/>
          <w:bottom w:val="nil"/>
          <w:right w:val="nil"/>
          <w:between w:val="nil"/>
          <w:bar w:val="nil"/>
        </w:pBdr>
        <w:contextualSpacing w:val="0"/>
      </w:pPr>
      <w:r>
        <w:t>Develop and implement a customer service platform to serve the organization in every aspect.</w:t>
      </w:r>
    </w:p>
    <w:p w:rsidR="00350CB9" w:rsidRDefault="00350CB9" w:rsidP="00C90D74">
      <w:pPr>
        <w:pStyle w:val="ListParagraph"/>
        <w:numPr>
          <w:ilvl w:val="0"/>
          <w:numId w:val="25"/>
        </w:numPr>
        <w:pBdr>
          <w:top w:val="nil"/>
          <w:left w:val="nil"/>
          <w:bottom w:val="nil"/>
          <w:right w:val="nil"/>
          <w:between w:val="nil"/>
          <w:bar w:val="nil"/>
        </w:pBdr>
        <w:contextualSpacing w:val="0"/>
      </w:pPr>
      <w:r>
        <w:t>Design, establish, and maintain a network infrastructure for local and wide area connectivity and remote access.</w:t>
      </w:r>
    </w:p>
    <w:p w:rsidR="00350CB9" w:rsidRDefault="00350CB9" w:rsidP="00C90D74">
      <w:pPr>
        <w:pStyle w:val="ListParagraph"/>
        <w:numPr>
          <w:ilvl w:val="0"/>
          <w:numId w:val="25"/>
        </w:numPr>
        <w:pBdr>
          <w:top w:val="nil"/>
          <w:left w:val="nil"/>
          <w:bottom w:val="nil"/>
          <w:right w:val="nil"/>
          <w:between w:val="nil"/>
          <w:bar w:val="nil"/>
        </w:pBdr>
        <w:contextualSpacing w:val="0"/>
      </w:pPr>
      <w:r>
        <w:t>Consult with administration, department managers, and manufacturing representatives to exchange information, present new approaches, and to discuss equipment/system changes.</w:t>
      </w:r>
    </w:p>
    <w:p w:rsidR="00350CB9" w:rsidRDefault="00350CB9" w:rsidP="00C90D74">
      <w:pPr>
        <w:pStyle w:val="ListParagraph"/>
        <w:numPr>
          <w:ilvl w:val="0"/>
          <w:numId w:val="25"/>
        </w:numPr>
        <w:pBdr>
          <w:top w:val="nil"/>
          <w:left w:val="nil"/>
          <w:bottom w:val="nil"/>
          <w:right w:val="nil"/>
          <w:between w:val="nil"/>
          <w:bar w:val="nil"/>
        </w:pBdr>
        <w:contextualSpacing w:val="0"/>
      </w:pPr>
      <w:r>
        <w:t>Participate in vendor contract negotiations for all new computer equipment and software purchased for the corporation.</w:t>
      </w:r>
    </w:p>
    <w:p w:rsidR="00350CB9" w:rsidRDefault="00350CB9" w:rsidP="00C90D74">
      <w:pPr>
        <w:pStyle w:val="ListParagraph"/>
        <w:numPr>
          <w:ilvl w:val="0"/>
          <w:numId w:val="25"/>
        </w:numPr>
        <w:pBdr>
          <w:top w:val="nil"/>
          <w:left w:val="nil"/>
          <w:bottom w:val="nil"/>
          <w:right w:val="nil"/>
          <w:between w:val="nil"/>
          <w:bar w:val="nil"/>
        </w:pBdr>
        <w:contextualSpacing w:val="0"/>
      </w:pPr>
      <w:r>
        <w:t>Create a cost-benefit analysis as well as supporting a detailed definition of data requirements and departmental workflows.</w:t>
      </w:r>
    </w:p>
    <w:p w:rsidR="00350CB9" w:rsidRDefault="00350CB9" w:rsidP="00C90D74">
      <w:pPr>
        <w:pStyle w:val="ListParagraph"/>
        <w:numPr>
          <w:ilvl w:val="0"/>
          <w:numId w:val="25"/>
        </w:numPr>
        <w:pBdr>
          <w:top w:val="nil"/>
          <w:left w:val="nil"/>
          <w:bottom w:val="nil"/>
          <w:right w:val="nil"/>
          <w:between w:val="nil"/>
          <w:bar w:val="nil"/>
        </w:pBdr>
        <w:contextualSpacing w:val="0"/>
      </w:pPr>
      <w:r>
        <w:lastRenderedPageBreak/>
        <w:t>Oversee Internet and computer operations.</w:t>
      </w:r>
    </w:p>
    <w:p w:rsidR="00350CB9" w:rsidRDefault="00350CB9" w:rsidP="00C90D74">
      <w:pPr>
        <w:pStyle w:val="ListParagraph"/>
        <w:numPr>
          <w:ilvl w:val="0"/>
          <w:numId w:val="25"/>
        </w:numPr>
        <w:pBdr>
          <w:top w:val="nil"/>
          <w:left w:val="nil"/>
          <w:bottom w:val="nil"/>
          <w:right w:val="nil"/>
          <w:between w:val="nil"/>
          <w:bar w:val="nil"/>
        </w:pBdr>
        <w:contextualSpacing w:val="0"/>
      </w:pPr>
      <w:r>
        <w:t>Manages the day-to-day operations of the information technology department including directing staff, who support administrative computing, networking, user services, telecommunications and other information technology functions.</w:t>
      </w:r>
    </w:p>
    <w:p w:rsidR="00350CB9" w:rsidRDefault="00350CB9" w:rsidP="00C90D74">
      <w:pPr>
        <w:pStyle w:val="ListParagraph"/>
        <w:numPr>
          <w:ilvl w:val="0"/>
          <w:numId w:val="25"/>
        </w:numPr>
        <w:pBdr>
          <w:top w:val="nil"/>
          <w:left w:val="nil"/>
          <w:bottom w:val="nil"/>
          <w:right w:val="nil"/>
          <w:between w:val="nil"/>
          <w:bar w:val="nil"/>
        </w:pBdr>
        <w:contextualSpacing w:val="0"/>
      </w:pPr>
      <w:r>
        <w:t>Assess and anticipate technology projects and recommend appropriate action and resources.</w:t>
      </w:r>
    </w:p>
    <w:p w:rsidR="00350CB9" w:rsidRDefault="00350CB9" w:rsidP="00C90D74">
      <w:pPr>
        <w:pStyle w:val="ListParagraph"/>
        <w:numPr>
          <w:ilvl w:val="0"/>
          <w:numId w:val="25"/>
        </w:numPr>
        <w:pBdr>
          <w:top w:val="nil"/>
          <w:left w:val="nil"/>
          <w:bottom w:val="nil"/>
          <w:right w:val="nil"/>
          <w:between w:val="nil"/>
          <w:bar w:val="nil"/>
        </w:pBdr>
        <w:contextualSpacing w:val="0"/>
      </w:pPr>
      <w:r>
        <w:t>Establish and direct the strategic and tactical goals, policies, and procedures for the information technology department.</w:t>
      </w:r>
    </w:p>
    <w:p w:rsidR="00350CB9" w:rsidRDefault="00350CB9" w:rsidP="00C90D74">
      <w:pPr>
        <w:pStyle w:val="ListParagraph"/>
        <w:numPr>
          <w:ilvl w:val="0"/>
          <w:numId w:val="25"/>
        </w:numPr>
        <w:pBdr>
          <w:top w:val="nil"/>
          <w:left w:val="nil"/>
          <w:bottom w:val="nil"/>
          <w:right w:val="nil"/>
          <w:between w:val="nil"/>
          <w:bar w:val="nil"/>
        </w:pBdr>
        <w:contextualSpacing w:val="0"/>
      </w:pPr>
      <w:r>
        <w:t>Propose hardware/software solutions to accomplish the company's business objectives.</w:t>
      </w:r>
    </w:p>
    <w:p w:rsidR="00350CB9" w:rsidRDefault="00350CB9" w:rsidP="00C90D74">
      <w:pPr>
        <w:pStyle w:val="ListParagraph"/>
        <w:numPr>
          <w:ilvl w:val="0"/>
          <w:numId w:val="25"/>
        </w:numPr>
        <w:pBdr>
          <w:top w:val="nil"/>
          <w:left w:val="nil"/>
          <w:bottom w:val="nil"/>
          <w:right w:val="nil"/>
          <w:between w:val="nil"/>
          <w:bar w:val="nil"/>
        </w:pBdr>
        <w:contextualSpacing w:val="0"/>
      </w:pPr>
      <w:r>
        <w:t>Identify user needs and resolve problems.</w:t>
      </w:r>
    </w:p>
    <w:p w:rsidR="00350CB9" w:rsidRDefault="00350CB9" w:rsidP="00350CB9">
      <w:pPr>
        <w:pStyle w:val="Body"/>
      </w:pPr>
      <w:r>
        <w:rPr>
          <w:rFonts w:eastAsia="Arial Unicode MS" w:cs="Arial Unicode MS"/>
          <w:i/>
          <w:iCs/>
        </w:rPr>
        <w:t>Annual Salary:  $</w:t>
      </w:r>
      <w:r>
        <w:rPr>
          <w:rFonts w:eastAsia="Arial Unicode MS" w:cs="Arial Unicode MS"/>
        </w:rPr>
        <w:t>75,000</w:t>
      </w:r>
    </w:p>
    <w:p w:rsidR="00350CB9" w:rsidRDefault="00350CB9" w:rsidP="00350CB9">
      <w:pPr>
        <w:pStyle w:val="Body"/>
      </w:pPr>
      <w:r>
        <w:rPr>
          <w:rFonts w:eastAsia="Arial Unicode MS" w:cs="Arial Unicode MS"/>
          <w:i/>
          <w:iCs/>
        </w:rPr>
        <w:t xml:space="preserve">Education/Experience Required:  </w:t>
      </w:r>
      <w:r>
        <w:rPr>
          <w:rFonts w:eastAsia="Arial Unicode MS" w:cs="Arial Unicode MS"/>
        </w:rPr>
        <w:t>BA in Information System Management, 7 year experience as an IT professional. Background must include experience helpdesk and software development.</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This person must be will to wear many hats.  As the leader of the IT the CIO must be forward thinking and always looking for ways to improve business processes.</w:t>
      </w:r>
    </w:p>
    <w:p w:rsidR="00350CB9" w:rsidRDefault="00350CB9" w:rsidP="00350CB9">
      <w:pPr>
        <w:pStyle w:val="Body"/>
      </w:pPr>
    </w:p>
    <w:p w:rsidR="00350CB9" w:rsidRDefault="00350CB9" w:rsidP="00350CB9">
      <w:pPr>
        <w:pStyle w:val="Body"/>
      </w:pPr>
      <w:r>
        <w:rPr>
          <w:rFonts w:eastAsia="Arial Unicode MS" w:cs="Arial Unicode MS"/>
          <w:b/>
          <w:bCs/>
        </w:rPr>
        <w:t>Chief Technology Offic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Responsible for developing, enhancing, and deploying a company's web presence. CTO ensures execution of company's business goals and strategies.</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27"/>
        </w:numPr>
        <w:pBdr>
          <w:top w:val="nil"/>
          <w:left w:val="nil"/>
          <w:bottom w:val="nil"/>
          <w:right w:val="nil"/>
          <w:between w:val="nil"/>
          <w:bar w:val="nil"/>
        </w:pBdr>
        <w:contextualSpacing w:val="0"/>
      </w:pPr>
      <w:r>
        <w:t>Establish governance processes of direction and control to ensure that objectives are achieved.</w:t>
      </w:r>
    </w:p>
    <w:p w:rsidR="00350CB9" w:rsidRDefault="00350CB9" w:rsidP="00C90D74">
      <w:pPr>
        <w:pStyle w:val="ListParagraph"/>
        <w:numPr>
          <w:ilvl w:val="0"/>
          <w:numId w:val="27"/>
        </w:numPr>
        <w:pBdr>
          <w:top w:val="nil"/>
          <w:left w:val="nil"/>
          <w:bottom w:val="nil"/>
          <w:right w:val="nil"/>
          <w:between w:val="nil"/>
          <w:bar w:val="nil"/>
        </w:pBdr>
        <w:contextualSpacing w:val="0"/>
      </w:pPr>
      <w:r>
        <w:t>Direct and development a security plan.</w:t>
      </w:r>
    </w:p>
    <w:p w:rsidR="00350CB9" w:rsidRDefault="00350CB9" w:rsidP="00C90D74">
      <w:pPr>
        <w:pStyle w:val="ListParagraph"/>
        <w:numPr>
          <w:ilvl w:val="0"/>
          <w:numId w:val="27"/>
        </w:numPr>
        <w:pBdr>
          <w:top w:val="nil"/>
          <w:left w:val="nil"/>
          <w:bottom w:val="nil"/>
          <w:right w:val="nil"/>
          <w:between w:val="nil"/>
          <w:bar w:val="nil"/>
        </w:pBdr>
        <w:contextualSpacing w:val="0"/>
      </w:pPr>
      <w:r>
        <w:lastRenderedPageBreak/>
        <w:t>Protect the confidentiality, integrity, and availability of the company’s data and servers.</w:t>
      </w:r>
    </w:p>
    <w:p w:rsidR="00350CB9" w:rsidRDefault="00350CB9" w:rsidP="00C90D74">
      <w:pPr>
        <w:pStyle w:val="ListParagraph"/>
        <w:numPr>
          <w:ilvl w:val="0"/>
          <w:numId w:val="27"/>
        </w:numPr>
        <w:pBdr>
          <w:top w:val="nil"/>
          <w:left w:val="nil"/>
          <w:bottom w:val="nil"/>
          <w:right w:val="nil"/>
          <w:between w:val="nil"/>
          <w:bar w:val="nil"/>
        </w:pBdr>
        <w:contextualSpacing w:val="0"/>
      </w:pPr>
      <w:r>
        <w:t>Identify and implement technology trends and platforms.</w:t>
      </w:r>
    </w:p>
    <w:p w:rsidR="00350CB9" w:rsidRDefault="00350CB9" w:rsidP="00C90D74">
      <w:pPr>
        <w:pStyle w:val="ListParagraph"/>
        <w:numPr>
          <w:ilvl w:val="0"/>
          <w:numId w:val="27"/>
        </w:numPr>
        <w:pBdr>
          <w:top w:val="nil"/>
          <w:left w:val="nil"/>
          <w:bottom w:val="nil"/>
          <w:right w:val="nil"/>
          <w:between w:val="nil"/>
          <w:bar w:val="nil"/>
        </w:pBdr>
        <w:contextualSpacing w:val="0"/>
      </w:pPr>
      <w:r>
        <w:t>Communicate the company’s technology strategy to investors, management, staff, partners, customers, and stakeholders.</w:t>
      </w:r>
    </w:p>
    <w:p w:rsidR="00350CB9" w:rsidRDefault="00350CB9" w:rsidP="00C90D74">
      <w:pPr>
        <w:pStyle w:val="ListParagraph"/>
        <w:numPr>
          <w:ilvl w:val="0"/>
          <w:numId w:val="27"/>
        </w:numPr>
        <w:pBdr>
          <w:top w:val="nil"/>
          <w:left w:val="nil"/>
          <w:bottom w:val="nil"/>
          <w:right w:val="nil"/>
          <w:between w:val="nil"/>
          <w:bar w:val="nil"/>
        </w:pBdr>
        <w:contextualSpacing w:val="0"/>
      </w:pPr>
      <w:r>
        <w:t>Evaluate and recommend technologies.</w:t>
      </w:r>
    </w:p>
    <w:p w:rsidR="00350CB9" w:rsidRDefault="00350CB9" w:rsidP="00C90D74">
      <w:pPr>
        <w:pStyle w:val="ListParagraph"/>
        <w:numPr>
          <w:ilvl w:val="0"/>
          <w:numId w:val="27"/>
        </w:numPr>
        <w:pBdr>
          <w:top w:val="nil"/>
          <w:left w:val="nil"/>
          <w:bottom w:val="nil"/>
          <w:right w:val="nil"/>
          <w:between w:val="nil"/>
          <w:bar w:val="nil"/>
        </w:pBdr>
        <w:contextualSpacing w:val="0"/>
      </w:pPr>
      <w:r>
        <w:t>Select and register company's domain names.</w:t>
      </w:r>
    </w:p>
    <w:p w:rsidR="00350CB9" w:rsidRDefault="00350CB9" w:rsidP="00C90D74">
      <w:pPr>
        <w:pStyle w:val="ListParagraph"/>
        <w:numPr>
          <w:ilvl w:val="0"/>
          <w:numId w:val="27"/>
        </w:numPr>
        <w:pBdr>
          <w:top w:val="nil"/>
          <w:left w:val="nil"/>
          <w:bottom w:val="nil"/>
          <w:right w:val="nil"/>
          <w:between w:val="nil"/>
          <w:bar w:val="nil"/>
        </w:pBdr>
        <w:contextualSpacing w:val="0"/>
      </w:pPr>
      <w:r>
        <w:t>Establish email service.</w:t>
      </w:r>
    </w:p>
    <w:p w:rsidR="00350CB9" w:rsidRDefault="00350CB9" w:rsidP="00C90D74">
      <w:pPr>
        <w:pStyle w:val="ListParagraph"/>
        <w:numPr>
          <w:ilvl w:val="0"/>
          <w:numId w:val="27"/>
        </w:numPr>
        <w:pBdr>
          <w:top w:val="nil"/>
          <w:left w:val="nil"/>
          <w:bottom w:val="nil"/>
          <w:right w:val="nil"/>
          <w:between w:val="nil"/>
          <w:bar w:val="nil"/>
        </w:pBdr>
        <w:contextualSpacing w:val="0"/>
      </w:pPr>
      <w:r>
        <w:t>Implement web-based internal communications system.</w:t>
      </w:r>
    </w:p>
    <w:p w:rsidR="00350CB9" w:rsidRDefault="00350CB9" w:rsidP="00C90D74">
      <w:pPr>
        <w:pStyle w:val="ListParagraph"/>
        <w:numPr>
          <w:ilvl w:val="0"/>
          <w:numId w:val="27"/>
        </w:numPr>
        <w:pBdr>
          <w:top w:val="nil"/>
          <w:left w:val="nil"/>
          <w:bottom w:val="nil"/>
          <w:right w:val="nil"/>
          <w:between w:val="nil"/>
          <w:bar w:val="nil"/>
        </w:pBdr>
        <w:contextualSpacing w:val="0"/>
      </w:pPr>
      <w:r>
        <w:t>Oversee graphic designer's efforts to create a company corporate identity and website.</w:t>
      </w:r>
    </w:p>
    <w:p w:rsidR="00350CB9" w:rsidRDefault="00350CB9" w:rsidP="00C90D74">
      <w:pPr>
        <w:pStyle w:val="ListParagraph"/>
        <w:numPr>
          <w:ilvl w:val="0"/>
          <w:numId w:val="27"/>
        </w:numPr>
        <w:pBdr>
          <w:top w:val="nil"/>
          <w:left w:val="nil"/>
          <w:bottom w:val="nil"/>
          <w:right w:val="nil"/>
          <w:between w:val="nil"/>
          <w:bar w:val="nil"/>
        </w:pBdr>
        <w:contextualSpacing w:val="0"/>
      </w:pPr>
      <w:r>
        <w:t>Manage vendor relationships.</w:t>
      </w:r>
    </w:p>
    <w:p w:rsidR="00350CB9" w:rsidRDefault="00350CB9" w:rsidP="00C90D74">
      <w:pPr>
        <w:pStyle w:val="ListParagraph"/>
        <w:numPr>
          <w:ilvl w:val="0"/>
          <w:numId w:val="27"/>
        </w:numPr>
        <w:pBdr>
          <w:top w:val="nil"/>
          <w:left w:val="nil"/>
          <w:bottom w:val="nil"/>
          <w:right w:val="nil"/>
          <w:between w:val="nil"/>
          <w:bar w:val="nil"/>
        </w:pBdr>
        <w:contextualSpacing w:val="0"/>
      </w:pPr>
      <w:r>
        <w:t>Conduct code reviews and specification conformance testing.</w:t>
      </w:r>
    </w:p>
    <w:p w:rsidR="00350CB9" w:rsidRDefault="00350CB9" w:rsidP="00C90D74">
      <w:pPr>
        <w:pStyle w:val="ListParagraph"/>
        <w:numPr>
          <w:ilvl w:val="0"/>
          <w:numId w:val="27"/>
        </w:numPr>
        <w:pBdr>
          <w:top w:val="nil"/>
          <w:left w:val="nil"/>
          <w:bottom w:val="nil"/>
          <w:right w:val="nil"/>
          <w:between w:val="nil"/>
          <w:bar w:val="nil"/>
        </w:pBdr>
        <w:contextualSpacing w:val="0"/>
      </w:pPr>
      <w:r>
        <w:t>Establish quality assurance process.</w:t>
      </w:r>
    </w:p>
    <w:p w:rsidR="00350CB9" w:rsidRDefault="00350CB9" w:rsidP="00C90D74">
      <w:pPr>
        <w:pStyle w:val="ListParagraph"/>
        <w:numPr>
          <w:ilvl w:val="0"/>
          <w:numId w:val="27"/>
        </w:numPr>
        <w:pBdr>
          <w:top w:val="nil"/>
          <w:left w:val="nil"/>
          <w:bottom w:val="nil"/>
          <w:right w:val="nil"/>
          <w:between w:val="nil"/>
          <w:bar w:val="nil"/>
        </w:pBdr>
        <w:contextualSpacing w:val="0"/>
      </w:pPr>
      <w:r>
        <w:t>Establish an application deployment process.</w:t>
      </w:r>
    </w:p>
    <w:p w:rsidR="00350CB9" w:rsidRDefault="00350CB9" w:rsidP="00C90D74">
      <w:pPr>
        <w:pStyle w:val="ListParagraph"/>
        <w:numPr>
          <w:ilvl w:val="0"/>
          <w:numId w:val="27"/>
        </w:numPr>
        <w:pBdr>
          <w:top w:val="nil"/>
          <w:left w:val="nil"/>
          <w:bottom w:val="nil"/>
          <w:right w:val="nil"/>
          <w:between w:val="nil"/>
          <w:bar w:val="nil"/>
        </w:pBdr>
        <w:contextualSpacing w:val="0"/>
      </w:pPr>
      <w:r>
        <w:t>Monitor web analytics regime to ascertain site traffic.</w:t>
      </w:r>
    </w:p>
    <w:p w:rsidR="00350CB9" w:rsidRDefault="00350CB9" w:rsidP="00C90D74">
      <w:pPr>
        <w:pStyle w:val="ListParagraph"/>
        <w:numPr>
          <w:ilvl w:val="0"/>
          <w:numId w:val="27"/>
        </w:numPr>
        <w:pBdr>
          <w:top w:val="nil"/>
          <w:left w:val="nil"/>
          <w:bottom w:val="nil"/>
          <w:right w:val="nil"/>
          <w:between w:val="nil"/>
          <w:bar w:val="nil"/>
        </w:pBdr>
        <w:contextualSpacing w:val="0"/>
      </w:pPr>
      <w:r>
        <w:t>Implement technical requirements for Internet marketing and search engine optimization.</w:t>
      </w:r>
    </w:p>
    <w:p w:rsidR="00350CB9" w:rsidRDefault="00350CB9" w:rsidP="00C90D74">
      <w:pPr>
        <w:pStyle w:val="ListParagraph"/>
        <w:numPr>
          <w:ilvl w:val="0"/>
          <w:numId w:val="27"/>
        </w:numPr>
        <w:pBdr>
          <w:top w:val="nil"/>
          <w:left w:val="nil"/>
          <w:bottom w:val="nil"/>
          <w:right w:val="nil"/>
          <w:between w:val="nil"/>
          <w:bar w:val="nil"/>
        </w:pBdr>
        <w:contextualSpacing w:val="0"/>
      </w:pPr>
      <w:r>
        <w:t>Integrate customer service and support with the software engineering process to support resolution of customer issues and improve application usability.</w:t>
      </w:r>
    </w:p>
    <w:p w:rsidR="00350CB9" w:rsidRDefault="00350CB9" w:rsidP="00350CB9">
      <w:pPr>
        <w:pStyle w:val="Body"/>
      </w:pPr>
      <w:r>
        <w:rPr>
          <w:rFonts w:eastAsia="Arial Unicode MS" w:cs="Arial Unicode MS"/>
          <w:i/>
          <w:iCs/>
        </w:rPr>
        <w:t xml:space="preserve">Annual Salary:  </w:t>
      </w:r>
      <w:r>
        <w:rPr>
          <w:rFonts w:eastAsia="Arial Unicode MS" w:cs="Arial Unicode MS"/>
        </w:rPr>
        <w:t>$70,000</w:t>
      </w:r>
    </w:p>
    <w:p w:rsidR="00350CB9" w:rsidRDefault="00350CB9" w:rsidP="00350CB9">
      <w:pPr>
        <w:pStyle w:val="Body"/>
        <w:rPr>
          <w:i/>
          <w:iCs/>
        </w:rPr>
      </w:pPr>
      <w:r>
        <w:rPr>
          <w:rFonts w:eastAsia="Arial Unicode MS" w:cs="Arial Unicode MS"/>
          <w:i/>
          <w:iCs/>
        </w:rPr>
        <w:t xml:space="preserve">Education/Experience Required:  </w:t>
      </w:r>
      <w:r>
        <w:rPr>
          <w:rFonts w:eastAsia="Arial Unicode MS" w:cs="Arial Unicode MS"/>
        </w:rPr>
        <w:t xml:space="preserve"> BA in Information System Management, 7 year experience working as </w:t>
      </w:r>
      <w:proofErr w:type="gramStart"/>
      <w:r>
        <w:rPr>
          <w:rFonts w:eastAsia="Arial Unicode MS" w:cs="Arial Unicode MS"/>
        </w:rPr>
        <w:t>a</w:t>
      </w:r>
      <w:proofErr w:type="gramEnd"/>
      <w:r>
        <w:rPr>
          <w:rFonts w:eastAsia="Arial Unicode MS" w:cs="Arial Unicode MS"/>
        </w:rPr>
        <w:t xml:space="preserve"> IT professional including experience implementing software solutions and managing software development efforts.  Must also have experience in direct tech support.</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This person must enjoy the deployment and maintenance of IT systems.  Must display a positive attitude and be ready to assist personal with all technology assistance.</w:t>
      </w:r>
    </w:p>
    <w:p w:rsidR="00350CB9" w:rsidRDefault="00350CB9" w:rsidP="00350CB9">
      <w:pPr>
        <w:pStyle w:val="Body"/>
        <w:rPr>
          <w:b/>
          <w:bCs/>
        </w:rPr>
      </w:pPr>
    </w:p>
    <w:p w:rsidR="00350CB9" w:rsidRDefault="00350CB9" w:rsidP="00350CB9">
      <w:pPr>
        <w:pStyle w:val="Body"/>
        <w:rPr>
          <w:b/>
          <w:bCs/>
        </w:rPr>
      </w:pPr>
      <w:r>
        <w:rPr>
          <w:rFonts w:eastAsia="Arial Unicode MS" w:cs="Arial Unicode MS"/>
          <w:b/>
          <w:bCs/>
        </w:rPr>
        <w:t>Chief Operation Offic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Responsible for overseeing and guiding the day-to-day operations of a company. Presides over; revenue and sales growth, expense, cost and margin control, and monthly, quarterly and annual financial goal management.</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29"/>
        </w:numPr>
        <w:pBdr>
          <w:top w:val="nil"/>
          <w:left w:val="nil"/>
          <w:bottom w:val="nil"/>
          <w:right w:val="nil"/>
          <w:between w:val="nil"/>
          <w:bar w:val="nil"/>
        </w:pBdr>
        <w:contextualSpacing w:val="0"/>
      </w:pPr>
      <w:r>
        <w:t>Develop and implement budgets.</w:t>
      </w:r>
    </w:p>
    <w:p w:rsidR="00350CB9" w:rsidRDefault="00350CB9" w:rsidP="00C90D74">
      <w:pPr>
        <w:pStyle w:val="ListParagraph"/>
        <w:numPr>
          <w:ilvl w:val="0"/>
          <w:numId w:val="29"/>
        </w:numPr>
        <w:pBdr>
          <w:top w:val="nil"/>
          <w:left w:val="nil"/>
          <w:bottom w:val="nil"/>
          <w:right w:val="nil"/>
          <w:between w:val="nil"/>
          <w:bar w:val="nil"/>
        </w:pBdr>
        <w:contextualSpacing w:val="0"/>
      </w:pPr>
      <w:r>
        <w:t>Direct company operations.</w:t>
      </w:r>
    </w:p>
    <w:p w:rsidR="00350CB9" w:rsidRDefault="00350CB9" w:rsidP="00C90D74">
      <w:pPr>
        <w:pStyle w:val="ListParagraph"/>
        <w:numPr>
          <w:ilvl w:val="0"/>
          <w:numId w:val="29"/>
        </w:numPr>
        <w:pBdr>
          <w:top w:val="nil"/>
          <w:left w:val="nil"/>
          <w:bottom w:val="nil"/>
          <w:right w:val="nil"/>
          <w:between w:val="nil"/>
          <w:bar w:val="nil"/>
        </w:pBdr>
        <w:contextualSpacing w:val="0"/>
      </w:pPr>
      <w:r>
        <w:t>Establish performance goals and barometers.</w:t>
      </w:r>
    </w:p>
    <w:p w:rsidR="00350CB9" w:rsidRDefault="00350CB9" w:rsidP="00C90D74">
      <w:pPr>
        <w:pStyle w:val="ListParagraph"/>
        <w:numPr>
          <w:ilvl w:val="0"/>
          <w:numId w:val="29"/>
        </w:numPr>
        <w:pBdr>
          <w:top w:val="nil"/>
          <w:left w:val="nil"/>
          <w:bottom w:val="nil"/>
          <w:right w:val="nil"/>
          <w:between w:val="nil"/>
          <w:bar w:val="nil"/>
        </w:pBdr>
        <w:contextualSpacing w:val="0"/>
      </w:pPr>
      <w:r>
        <w:t>Distribute resources.</w:t>
      </w:r>
    </w:p>
    <w:p w:rsidR="00350CB9" w:rsidRDefault="00350CB9" w:rsidP="00C90D74">
      <w:pPr>
        <w:pStyle w:val="ListParagraph"/>
        <w:numPr>
          <w:ilvl w:val="0"/>
          <w:numId w:val="29"/>
        </w:numPr>
        <w:pBdr>
          <w:top w:val="nil"/>
          <w:left w:val="nil"/>
          <w:bottom w:val="nil"/>
          <w:right w:val="nil"/>
          <w:between w:val="nil"/>
          <w:bar w:val="nil"/>
        </w:pBdr>
        <w:contextualSpacing w:val="0"/>
      </w:pPr>
      <w:r>
        <w:t>Develop, implement, and revise company policies as needed.</w:t>
      </w:r>
    </w:p>
    <w:p w:rsidR="00350CB9" w:rsidRDefault="00350CB9" w:rsidP="00C90D74">
      <w:pPr>
        <w:pStyle w:val="ListParagraph"/>
        <w:numPr>
          <w:ilvl w:val="0"/>
          <w:numId w:val="29"/>
        </w:numPr>
        <w:pBdr>
          <w:top w:val="nil"/>
          <w:left w:val="nil"/>
          <w:bottom w:val="nil"/>
          <w:right w:val="nil"/>
          <w:between w:val="nil"/>
          <w:bar w:val="nil"/>
        </w:pBdr>
        <w:contextualSpacing w:val="0"/>
      </w:pPr>
      <w:r>
        <w:t>Execute business strategies.</w:t>
      </w:r>
    </w:p>
    <w:p w:rsidR="00350CB9" w:rsidRDefault="00350CB9" w:rsidP="00C90D74">
      <w:pPr>
        <w:pStyle w:val="ListParagraph"/>
        <w:numPr>
          <w:ilvl w:val="0"/>
          <w:numId w:val="29"/>
        </w:numPr>
        <w:pBdr>
          <w:top w:val="nil"/>
          <w:left w:val="nil"/>
          <w:bottom w:val="nil"/>
          <w:right w:val="nil"/>
          <w:between w:val="nil"/>
          <w:bar w:val="nil"/>
        </w:pBdr>
        <w:contextualSpacing w:val="0"/>
      </w:pPr>
      <w:r>
        <w:t>Direct and participate in acquisition and growth activities to support overall business objectives and plans.</w:t>
      </w:r>
    </w:p>
    <w:p w:rsidR="00350CB9" w:rsidRDefault="00350CB9" w:rsidP="00C90D74">
      <w:pPr>
        <w:pStyle w:val="ListParagraph"/>
        <w:numPr>
          <w:ilvl w:val="0"/>
          <w:numId w:val="29"/>
        </w:numPr>
        <w:pBdr>
          <w:top w:val="nil"/>
          <w:left w:val="nil"/>
          <w:bottom w:val="nil"/>
          <w:right w:val="nil"/>
          <w:between w:val="nil"/>
          <w:bar w:val="nil"/>
        </w:pBdr>
        <w:contextualSpacing w:val="0"/>
      </w:pPr>
      <w:r>
        <w:t>Establish and monitor performance reporting system.</w:t>
      </w:r>
    </w:p>
    <w:p w:rsidR="00350CB9" w:rsidRDefault="00350CB9" w:rsidP="00C90D74">
      <w:pPr>
        <w:pStyle w:val="ListParagraph"/>
        <w:numPr>
          <w:ilvl w:val="0"/>
          <w:numId w:val="29"/>
        </w:numPr>
        <w:pBdr>
          <w:top w:val="nil"/>
          <w:left w:val="nil"/>
          <w:bottom w:val="nil"/>
          <w:right w:val="nil"/>
          <w:between w:val="nil"/>
          <w:bar w:val="nil"/>
        </w:pBdr>
        <w:contextualSpacing w:val="0"/>
      </w:pPr>
      <w:r>
        <w:t>Monitor department performance against performance goals to ensure that progress is being made.</w:t>
      </w:r>
    </w:p>
    <w:p w:rsidR="00350CB9" w:rsidRDefault="00350CB9" w:rsidP="00C90D74">
      <w:pPr>
        <w:pStyle w:val="ListParagraph"/>
        <w:numPr>
          <w:ilvl w:val="0"/>
          <w:numId w:val="29"/>
        </w:numPr>
        <w:pBdr>
          <w:top w:val="nil"/>
          <w:left w:val="nil"/>
          <w:bottom w:val="nil"/>
          <w:right w:val="nil"/>
          <w:between w:val="nil"/>
          <w:bar w:val="nil"/>
        </w:pBdr>
        <w:contextualSpacing w:val="0"/>
      </w:pPr>
      <w:r>
        <w:t>Oversee human resources department.</w:t>
      </w:r>
    </w:p>
    <w:p w:rsidR="00350CB9" w:rsidRDefault="00350CB9" w:rsidP="00C90D74">
      <w:pPr>
        <w:pStyle w:val="ListParagraph"/>
        <w:numPr>
          <w:ilvl w:val="0"/>
          <w:numId w:val="29"/>
        </w:numPr>
        <w:pBdr>
          <w:top w:val="nil"/>
          <w:left w:val="nil"/>
          <w:bottom w:val="nil"/>
          <w:right w:val="nil"/>
          <w:between w:val="nil"/>
          <w:bar w:val="nil"/>
        </w:pBdr>
        <w:contextualSpacing w:val="0"/>
      </w:pPr>
      <w:r>
        <w:t>Manage business relationships with key suppliers.</w:t>
      </w:r>
    </w:p>
    <w:p w:rsidR="00350CB9" w:rsidRDefault="00350CB9" w:rsidP="00C90D74">
      <w:pPr>
        <w:pStyle w:val="ListParagraph"/>
        <w:numPr>
          <w:ilvl w:val="0"/>
          <w:numId w:val="29"/>
        </w:numPr>
        <w:pBdr>
          <w:top w:val="nil"/>
          <w:left w:val="nil"/>
          <w:bottom w:val="nil"/>
          <w:right w:val="nil"/>
          <w:between w:val="nil"/>
          <w:bar w:val="nil"/>
        </w:pBdr>
        <w:contextualSpacing w:val="0"/>
      </w:pPr>
      <w:r>
        <w:t>Ensure products and services meet standards of quality and cost effectiveness.</w:t>
      </w:r>
    </w:p>
    <w:p w:rsidR="00350CB9" w:rsidRDefault="00350CB9" w:rsidP="00C90D74">
      <w:pPr>
        <w:pStyle w:val="ListParagraph"/>
        <w:numPr>
          <w:ilvl w:val="0"/>
          <w:numId w:val="29"/>
        </w:numPr>
        <w:pBdr>
          <w:top w:val="nil"/>
          <w:left w:val="nil"/>
          <w:bottom w:val="nil"/>
          <w:right w:val="nil"/>
          <w:between w:val="nil"/>
          <w:bar w:val="nil"/>
        </w:pBdr>
        <w:contextualSpacing w:val="0"/>
      </w:pPr>
      <w:r>
        <w:t>Perform quality control and order fulfillment duties.</w:t>
      </w:r>
    </w:p>
    <w:p w:rsidR="00350CB9" w:rsidRDefault="00350CB9" w:rsidP="00C90D74">
      <w:pPr>
        <w:pStyle w:val="ListParagraph"/>
        <w:numPr>
          <w:ilvl w:val="0"/>
          <w:numId w:val="29"/>
        </w:numPr>
        <w:pBdr>
          <w:top w:val="nil"/>
          <w:left w:val="nil"/>
          <w:bottom w:val="nil"/>
          <w:right w:val="nil"/>
          <w:between w:val="nil"/>
          <w:bar w:val="nil"/>
        </w:pBdr>
        <w:contextualSpacing w:val="0"/>
      </w:pPr>
      <w:r>
        <w:t>Manage internal systems and business processes.</w:t>
      </w:r>
    </w:p>
    <w:p w:rsidR="00350CB9" w:rsidRDefault="00350CB9" w:rsidP="00C90D74">
      <w:pPr>
        <w:pStyle w:val="ListParagraph"/>
        <w:numPr>
          <w:ilvl w:val="0"/>
          <w:numId w:val="29"/>
        </w:numPr>
        <w:pBdr>
          <w:top w:val="nil"/>
          <w:left w:val="nil"/>
          <w:bottom w:val="nil"/>
          <w:right w:val="nil"/>
          <w:between w:val="nil"/>
          <w:bar w:val="nil"/>
        </w:pBdr>
        <w:contextualSpacing w:val="0"/>
      </w:pPr>
      <w:r>
        <w:t>Develop new processes and programs.</w:t>
      </w:r>
    </w:p>
    <w:p w:rsidR="00350CB9" w:rsidRDefault="00350CB9" w:rsidP="00C90D74">
      <w:pPr>
        <w:pStyle w:val="ListParagraph"/>
        <w:numPr>
          <w:ilvl w:val="0"/>
          <w:numId w:val="29"/>
        </w:numPr>
        <w:pBdr>
          <w:top w:val="nil"/>
          <w:left w:val="nil"/>
          <w:bottom w:val="nil"/>
          <w:right w:val="nil"/>
          <w:between w:val="nil"/>
          <w:bar w:val="nil"/>
        </w:pBdr>
        <w:contextualSpacing w:val="0"/>
      </w:pPr>
      <w:r>
        <w:lastRenderedPageBreak/>
        <w:t>Inform the chief executive officer, and ultimately the board of directors, of all program issues and accomplishments.</w:t>
      </w:r>
    </w:p>
    <w:p w:rsidR="00350CB9" w:rsidRDefault="00350CB9" w:rsidP="00C90D74">
      <w:pPr>
        <w:pStyle w:val="ListParagraph"/>
        <w:numPr>
          <w:ilvl w:val="0"/>
          <w:numId w:val="29"/>
        </w:numPr>
        <w:pBdr>
          <w:top w:val="nil"/>
          <w:left w:val="nil"/>
          <w:bottom w:val="nil"/>
          <w:right w:val="nil"/>
          <w:between w:val="nil"/>
          <w:bar w:val="nil"/>
        </w:pBdr>
        <w:contextualSpacing w:val="0"/>
      </w:pPr>
      <w:r>
        <w:t>Assist the CEO in planning, organizing, and implementing public and private fund-raising initiatives</w:t>
      </w:r>
    </w:p>
    <w:p w:rsidR="00350CB9" w:rsidRDefault="00350CB9" w:rsidP="00350CB9">
      <w:pPr>
        <w:pStyle w:val="Body"/>
      </w:pPr>
      <w:r>
        <w:rPr>
          <w:rFonts w:eastAsia="Arial Unicode MS" w:cs="Arial Unicode MS"/>
          <w:i/>
          <w:iCs/>
        </w:rPr>
        <w:t xml:space="preserve">Annual Salary:  </w:t>
      </w:r>
      <w:r>
        <w:rPr>
          <w:rFonts w:eastAsia="Arial Unicode MS" w:cs="Arial Unicode MS"/>
        </w:rPr>
        <w:t>$75,000</w:t>
      </w:r>
    </w:p>
    <w:p w:rsidR="00350CB9" w:rsidRDefault="00350CB9" w:rsidP="00350CB9">
      <w:pPr>
        <w:pStyle w:val="Body"/>
        <w:rPr>
          <w:i/>
          <w:iCs/>
        </w:rPr>
      </w:pPr>
      <w:r>
        <w:rPr>
          <w:rFonts w:eastAsia="Arial Unicode MS" w:cs="Arial Unicode MS"/>
          <w:i/>
          <w:iCs/>
        </w:rPr>
        <w:t xml:space="preserve">Education/Experience Required:  </w:t>
      </w:r>
      <w:r>
        <w:rPr>
          <w:rFonts w:eastAsia="Arial Unicode MS" w:cs="Arial Unicode MS"/>
        </w:rPr>
        <w:t>BA in Business management, 5 year management experience.</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 xml:space="preserve">The COO must interact well with other people especially customers.  Working well with others and demonstrated ability to motivate staff are requirements for this position. </w:t>
      </w:r>
    </w:p>
    <w:p w:rsidR="00350CB9" w:rsidRDefault="00350CB9" w:rsidP="00350CB9">
      <w:pPr>
        <w:pStyle w:val="Body"/>
      </w:pPr>
    </w:p>
    <w:p w:rsidR="00350CB9" w:rsidRDefault="00350CB9" w:rsidP="00350CB9">
      <w:pPr>
        <w:pStyle w:val="Body"/>
        <w:rPr>
          <w:b/>
          <w:bCs/>
        </w:rPr>
      </w:pPr>
      <w:r>
        <w:rPr>
          <w:rFonts w:eastAsia="Arial Unicode MS" w:cs="Arial Unicode MS"/>
          <w:b/>
          <w:bCs/>
        </w:rPr>
        <w:t>Chief Compliance Officer</w:t>
      </w:r>
    </w:p>
    <w:p w:rsidR="00350CB9" w:rsidRDefault="00350CB9" w:rsidP="00350CB9">
      <w:pPr>
        <w:pStyle w:val="Body"/>
        <w:rPr>
          <w:i/>
          <w:iCs/>
        </w:rPr>
      </w:pPr>
      <w:r>
        <w:rPr>
          <w:rFonts w:eastAsia="Arial Unicode MS" w:cs="Arial Unicode MS"/>
          <w:i/>
          <w:iCs/>
          <w:lang w:val="sv-SE"/>
        </w:rPr>
        <w:t xml:space="preserve">Summary:  </w:t>
      </w:r>
      <w:r>
        <w:rPr>
          <w:rFonts w:eastAsia="Arial Unicode MS" w:cs="Arial Unicode MS"/>
        </w:rPr>
        <w:t>The Chief Compliance Officer oversees the companies Compliance Program, functioning as an independent and objective body that reviews and evaluates compliance issues/concerns within the organization. The position ensures the Board of Directors, management and employees are in compliance with the rules and regulations of regulatory agencies, that company policies and procedures are being followed, and that behavior in the organization meets the company</w:t>
      </w:r>
      <w:r>
        <w:rPr>
          <w:rFonts w:eastAsia="Arial Unicode MS" w:cs="Arial Unicode MS"/>
          <w:lang w:val="fr-FR"/>
        </w:rPr>
        <w:t>’</w:t>
      </w:r>
      <w:r>
        <w:rPr>
          <w:rFonts w:eastAsia="Arial Unicode MS" w:cs="Arial Unicode MS"/>
        </w:rPr>
        <w:t>s Standards of Conduct.</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31"/>
        </w:numPr>
        <w:pBdr>
          <w:top w:val="nil"/>
          <w:left w:val="nil"/>
          <w:bottom w:val="nil"/>
          <w:right w:val="nil"/>
          <w:between w:val="nil"/>
          <w:bar w:val="nil"/>
        </w:pBdr>
        <w:contextualSpacing w:val="0"/>
      </w:pPr>
      <w:r>
        <w:t>Develop, initiate, maintain, and revise policies and procedures for the general operation of the Compliance Program and its related activities to prevent illegal, unethical, or improper conduct. Manages day-to-day operation of the Program.</w:t>
      </w:r>
    </w:p>
    <w:p w:rsidR="00350CB9" w:rsidRDefault="00350CB9" w:rsidP="00C90D74">
      <w:pPr>
        <w:pStyle w:val="ListParagraph"/>
        <w:numPr>
          <w:ilvl w:val="0"/>
          <w:numId w:val="31"/>
        </w:numPr>
        <w:pBdr>
          <w:top w:val="nil"/>
          <w:left w:val="nil"/>
          <w:bottom w:val="nil"/>
          <w:right w:val="nil"/>
          <w:between w:val="nil"/>
          <w:bar w:val="nil"/>
        </w:pBdr>
        <w:contextualSpacing w:val="0"/>
      </w:pPr>
      <w:r>
        <w:t>Develops and periodically reviews and updates Standards of Conduct to ensure continuing currency and relevance in providing guidance to management and employees.</w:t>
      </w:r>
    </w:p>
    <w:p w:rsidR="00350CB9" w:rsidRDefault="00350CB9" w:rsidP="00C90D74">
      <w:pPr>
        <w:pStyle w:val="ListParagraph"/>
        <w:numPr>
          <w:ilvl w:val="0"/>
          <w:numId w:val="31"/>
        </w:numPr>
        <w:pBdr>
          <w:top w:val="nil"/>
          <w:left w:val="nil"/>
          <w:bottom w:val="nil"/>
          <w:right w:val="nil"/>
          <w:between w:val="nil"/>
          <w:bar w:val="nil"/>
        </w:pBdr>
        <w:contextualSpacing w:val="0"/>
      </w:pPr>
      <w:r>
        <w:lastRenderedPageBreak/>
        <w:t>Collaborates with other departments (e.g., Risk Management, Internal Audit, Employee Services, etc.) to direct compliance issues to appropriate existing channels for investigation and resolution. Consults with the Company attorneys as needed to resolve difficult legal compliance issues.</w:t>
      </w:r>
    </w:p>
    <w:p w:rsidR="00350CB9" w:rsidRDefault="00350CB9" w:rsidP="00C90D74">
      <w:pPr>
        <w:pStyle w:val="ListParagraph"/>
        <w:numPr>
          <w:ilvl w:val="0"/>
          <w:numId w:val="31"/>
        </w:numPr>
        <w:pBdr>
          <w:top w:val="nil"/>
          <w:left w:val="nil"/>
          <w:bottom w:val="nil"/>
          <w:right w:val="nil"/>
          <w:between w:val="nil"/>
          <w:bar w:val="nil"/>
        </w:pBdr>
        <w:contextualSpacing w:val="0"/>
      </w:pPr>
      <w:r>
        <w:t>Responds to alleged violations of rules, regulations, policies, procedures, and Standards of Conduct by evaluating or recommending the initiation of investigative procedures. Develops and oversees a system for uniform handling of such violations.</w:t>
      </w:r>
    </w:p>
    <w:p w:rsidR="00350CB9" w:rsidRDefault="00350CB9" w:rsidP="00C90D74">
      <w:pPr>
        <w:pStyle w:val="ListParagraph"/>
        <w:numPr>
          <w:ilvl w:val="0"/>
          <w:numId w:val="31"/>
        </w:numPr>
        <w:pBdr>
          <w:top w:val="nil"/>
          <w:left w:val="nil"/>
          <w:bottom w:val="nil"/>
          <w:right w:val="nil"/>
          <w:between w:val="nil"/>
          <w:bar w:val="nil"/>
        </w:pBdr>
        <w:contextualSpacing w:val="0"/>
      </w:pPr>
      <w:r>
        <w:t>Acts as an independent review and evaluation body to ensure that compliance Issues/concerns within the organization are being appropriately evaluated, investigated and resolved.</w:t>
      </w:r>
    </w:p>
    <w:p w:rsidR="00350CB9" w:rsidRDefault="00350CB9" w:rsidP="00C90D74">
      <w:pPr>
        <w:pStyle w:val="ListParagraph"/>
        <w:numPr>
          <w:ilvl w:val="0"/>
          <w:numId w:val="31"/>
        </w:numPr>
        <w:pBdr>
          <w:top w:val="nil"/>
          <w:left w:val="nil"/>
          <w:bottom w:val="nil"/>
          <w:right w:val="nil"/>
          <w:between w:val="nil"/>
          <w:bar w:val="nil"/>
        </w:pBdr>
        <w:contextualSpacing w:val="0"/>
      </w:pPr>
      <w:r>
        <w:t>Monitors, and as necessary, coordinates compliance activities of other departments to remain abreast of the status of all compliance activities and to identify trends.</w:t>
      </w:r>
    </w:p>
    <w:p w:rsidR="00350CB9" w:rsidRDefault="00350CB9" w:rsidP="00C90D74">
      <w:pPr>
        <w:pStyle w:val="ListParagraph"/>
        <w:numPr>
          <w:ilvl w:val="0"/>
          <w:numId w:val="31"/>
        </w:numPr>
        <w:pBdr>
          <w:top w:val="nil"/>
          <w:left w:val="nil"/>
          <w:bottom w:val="nil"/>
          <w:right w:val="nil"/>
          <w:between w:val="nil"/>
          <w:bar w:val="nil"/>
        </w:pBdr>
        <w:contextualSpacing w:val="0"/>
      </w:pPr>
      <w:r>
        <w:t>Identifies potential areas of compliance vulnerability and risk; develops/implements corrective action plans for resolution of problematic issues, and provides general guidance on how to avoid or deal with similar situations in the future.</w:t>
      </w:r>
    </w:p>
    <w:p w:rsidR="00350CB9" w:rsidRDefault="00350CB9" w:rsidP="00C90D74">
      <w:pPr>
        <w:pStyle w:val="ListParagraph"/>
        <w:numPr>
          <w:ilvl w:val="0"/>
          <w:numId w:val="31"/>
        </w:numPr>
        <w:pBdr>
          <w:top w:val="nil"/>
          <w:left w:val="nil"/>
          <w:bottom w:val="nil"/>
          <w:right w:val="nil"/>
          <w:between w:val="nil"/>
          <w:bar w:val="nil"/>
        </w:pBdr>
        <w:contextualSpacing w:val="0"/>
      </w:pPr>
      <w:r>
        <w:t>Provides reports on a regular basis, and as directed or requested, to keep the Corporate Compliance Committee of the Board and senior management informed of the operation and progress of compliance efforts.</w:t>
      </w:r>
    </w:p>
    <w:p w:rsidR="00350CB9" w:rsidRDefault="00350CB9" w:rsidP="00C90D74">
      <w:pPr>
        <w:pStyle w:val="ListParagraph"/>
        <w:numPr>
          <w:ilvl w:val="0"/>
          <w:numId w:val="31"/>
        </w:numPr>
        <w:pBdr>
          <w:top w:val="nil"/>
          <w:left w:val="nil"/>
          <w:bottom w:val="nil"/>
          <w:right w:val="nil"/>
          <w:between w:val="nil"/>
          <w:bar w:val="nil"/>
        </w:pBdr>
        <w:contextualSpacing w:val="0"/>
      </w:pPr>
      <w:r>
        <w:t>Ensures proper reporting of violations or potential violations to duly authorized enforcement agencies as appropriate and/or required.</w:t>
      </w:r>
    </w:p>
    <w:p w:rsidR="00350CB9" w:rsidRDefault="00350CB9" w:rsidP="00C90D74">
      <w:pPr>
        <w:pStyle w:val="ListParagraph"/>
        <w:numPr>
          <w:ilvl w:val="0"/>
          <w:numId w:val="31"/>
        </w:numPr>
        <w:pBdr>
          <w:top w:val="nil"/>
          <w:left w:val="nil"/>
          <w:bottom w:val="nil"/>
          <w:right w:val="nil"/>
          <w:between w:val="nil"/>
          <w:bar w:val="nil"/>
        </w:pBdr>
        <w:contextualSpacing w:val="0"/>
      </w:pPr>
      <w:r>
        <w:t>Establishes and provides direction and management of the compliance Hotline.</w:t>
      </w:r>
    </w:p>
    <w:p w:rsidR="00350CB9" w:rsidRDefault="00350CB9" w:rsidP="00C90D74">
      <w:pPr>
        <w:pStyle w:val="ListParagraph"/>
        <w:numPr>
          <w:ilvl w:val="0"/>
          <w:numId w:val="31"/>
        </w:numPr>
        <w:pBdr>
          <w:top w:val="nil"/>
          <w:left w:val="nil"/>
          <w:bottom w:val="nil"/>
          <w:right w:val="nil"/>
          <w:between w:val="nil"/>
          <w:bar w:val="nil"/>
        </w:pBdr>
        <w:contextualSpacing w:val="0"/>
      </w:pPr>
      <w:r>
        <w:t xml:space="preserve">Institutes and maintains an effective compliance communication program for the organization, including promoting (a) use of the Compliance Hotline; (b) heightened </w:t>
      </w:r>
      <w:r>
        <w:lastRenderedPageBreak/>
        <w:t>awareness of Standards of Conduct, and (c) understanding of new and existing compliance issues and related policies and procedures.</w:t>
      </w:r>
    </w:p>
    <w:p w:rsidR="00350CB9" w:rsidRDefault="00350CB9" w:rsidP="00C90D74">
      <w:pPr>
        <w:pStyle w:val="ListParagraph"/>
        <w:numPr>
          <w:ilvl w:val="0"/>
          <w:numId w:val="31"/>
        </w:numPr>
        <w:pBdr>
          <w:top w:val="nil"/>
          <w:left w:val="nil"/>
          <w:bottom w:val="nil"/>
          <w:right w:val="nil"/>
          <w:between w:val="nil"/>
          <w:bar w:val="nil"/>
        </w:pBdr>
        <w:contextualSpacing w:val="0"/>
      </w:pPr>
      <w:r>
        <w:t>Works with the Human Resources Department and others as appropriate to develop an effective compliance training program, including appropriate introductory training for new employees as well as ongoing training for all employees and managers.</w:t>
      </w:r>
    </w:p>
    <w:p w:rsidR="00350CB9" w:rsidRDefault="00350CB9" w:rsidP="00C90D74">
      <w:pPr>
        <w:pStyle w:val="ListParagraph"/>
        <w:numPr>
          <w:ilvl w:val="0"/>
          <w:numId w:val="31"/>
        </w:numPr>
        <w:pBdr>
          <w:top w:val="nil"/>
          <w:left w:val="nil"/>
          <w:bottom w:val="nil"/>
          <w:right w:val="nil"/>
          <w:between w:val="nil"/>
          <w:bar w:val="nil"/>
        </w:pBdr>
        <w:contextualSpacing w:val="0"/>
      </w:pPr>
      <w:r>
        <w:t>Monitors the performance of the Compliance Program and relates activities on a continuing basis, taking appropriate steps to improve its effectiveness.</w:t>
      </w:r>
    </w:p>
    <w:p w:rsidR="00350CB9" w:rsidRDefault="00350CB9" w:rsidP="00350CB9">
      <w:pPr>
        <w:pStyle w:val="Body"/>
      </w:pPr>
      <w:r>
        <w:rPr>
          <w:rFonts w:eastAsia="Arial Unicode MS" w:cs="Arial Unicode MS"/>
          <w:i/>
          <w:iCs/>
        </w:rPr>
        <w:t xml:space="preserve">Annual Salary:  </w:t>
      </w:r>
      <w:r>
        <w:rPr>
          <w:rFonts w:eastAsia="Arial Unicode MS" w:cs="Arial Unicode MS"/>
        </w:rPr>
        <w:t>$75,000</w:t>
      </w:r>
    </w:p>
    <w:p w:rsidR="00350CB9" w:rsidRDefault="00350CB9" w:rsidP="00350CB9">
      <w:pPr>
        <w:pStyle w:val="Body"/>
        <w:rPr>
          <w:i/>
          <w:iCs/>
        </w:rPr>
      </w:pPr>
      <w:r>
        <w:rPr>
          <w:rFonts w:eastAsia="Arial Unicode MS" w:cs="Arial Unicode MS"/>
          <w:i/>
          <w:iCs/>
        </w:rPr>
        <w:t xml:space="preserve">Education/Experience Required:  </w:t>
      </w:r>
      <w:r>
        <w:rPr>
          <w:rFonts w:eastAsia="Arial Unicode MS" w:cs="Arial Unicode MS"/>
        </w:rPr>
        <w:t>A Legal degree plus 7 years</w:t>
      </w:r>
      <w:r>
        <w:rPr>
          <w:rFonts w:eastAsia="Arial Unicode MS" w:cs="Arial Unicode MS"/>
          <w:lang w:val="fr-FR"/>
        </w:rPr>
        <w:t xml:space="preserve">’ </w:t>
      </w:r>
      <w:r>
        <w:rPr>
          <w:rFonts w:eastAsia="Arial Unicode MS" w:cs="Arial Unicode MS"/>
        </w:rPr>
        <w:t>experience working in compliance.</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The compliance officer is the watch dog of the organization.  He/she must be able to enforce company and regulator policies.  The COO must not be afraid of confrontation or difficult situations.</w:t>
      </w:r>
    </w:p>
    <w:p w:rsidR="00350CB9" w:rsidRDefault="00350CB9" w:rsidP="00350CB9">
      <w:pPr>
        <w:pStyle w:val="Body"/>
      </w:pPr>
    </w:p>
    <w:p w:rsidR="00350CB9" w:rsidRDefault="00350CB9" w:rsidP="00350CB9">
      <w:pPr>
        <w:pStyle w:val="Body"/>
        <w:rPr>
          <w:b/>
          <w:bCs/>
        </w:rPr>
      </w:pPr>
      <w:r>
        <w:rPr>
          <w:rFonts w:eastAsia="Arial Unicode MS" w:cs="Arial Unicode MS"/>
          <w:b/>
          <w:bCs/>
          <w:lang w:val="de-DE"/>
        </w:rPr>
        <w:t>Customer Service representative</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The position is the face of the company and will interact directly with customers.</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33"/>
        </w:numPr>
        <w:pBdr>
          <w:top w:val="nil"/>
          <w:left w:val="nil"/>
          <w:bottom w:val="nil"/>
          <w:right w:val="nil"/>
          <w:between w:val="nil"/>
          <w:bar w:val="nil"/>
        </w:pBdr>
        <w:contextualSpacing w:val="0"/>
      </w:pPr>
      <w:r>
        <w:t>Answer phone and address customers issues</w:t>
      </w:r>
    </w:p>
    <w:p w:rsidR="00350CB9" w:rsidRDefault="00350CB9" w:rsidP="00C90D74">
      <w:pPr>
        <w:pStyle w:val="ListParagraph"/>
        <w:numPr>
          <w:ilvl w:val="0"/>
          <w:numId w:val="33"/>
        </w:numPr>
        <w:pBdr>
          <w:top w:val="nil"/>
          <w:left w:val="nil"/>
          <w:bottom w:val="nil"/>
          <w:right w:val="nil"/>
          <w:between w:val="nil"/>
          <w:bar w:val="nil"/>
        </w:pBdr>
        <w:contextualSpacing w:val="0"/>
      </w:pPr>
      <w:r>
        <w:t>Handle cash deposits and withdraws</w:t>
      </w:r>
    </w:p>
    <w:p w:rsidR="00350CB9" w:rsidRDefault="00350CB9" w:rsidP="00C90D74">
      <w:pPr>
        <w:pStyle w:val="ListParagraph"/>
        <w:numPr>
          <w:ilvl w:val="0"/>
          <w:numId w:val="33"/>
        </w:numPr>
        <w:pBdr>
          <w:top w:val="nil"/>
          <w:left w:val="nil"/>
          <w:bottom w:val="nil"/>
          <w:right w:val="nil"/>
          <w:between w:val="nil"/>
          <w:bar w:val="nil"/>
        </w:pBdr>
        <w:contextualSpacing w:val="0"/>
      </w:pPr>
      <w:r>
        <w:t>Register customers</w:t>
      </w:r>
    </w:p>
    <w:p w:rsidR="00350CB9" w:rsidRDefault="00350CB9" w:rsidP="00350CB9">
      <w:pPr>
        <w:pStyle w:val="Body"/>
      </w:pPr>
      <w:r>
        <w:rPr>
          <w:rFonts w:eastAsia="Arial Unicode MS" w:cs="Arial Unicode MS"/>
          <w:i/>
          <w:iCs/>
        </w:rPr>
        <w:t xml:space="preserve">Annual Salary:  </w:t>
      </w:r>
      <w:r>
        <w:rPr>
          <w:rFonts w:eastAsia="Arial Unicode MS" w:cs="Arial Unicode MS"/>
        </w:rPr>
        <w:t>$50,000</w:t>
      </w:r>
    </w:p>
    <w:p w:rsidR="00350CB9" w:rsidRDefault="00350CB9" w:rsidP="00350CB9">
      <w:pPr>
        <w:pStyle w:val="Body"/>
      </w:pPr>
      <w:r>
        <w:rPr>
          <w:rFonts w:eastAsia="Arial Unicode MS" w:cs="Arial Unicode MS"/>
          <w:i/>
          <w:iCs/>
        </w:rPr>
        <w:t xml:space="preserve">Education/Experience Required:  </w:t>
      </w:r>
      <w:r>
        <w:rPr>
          <w:rFonts w:eastAsia="Arial Unicode MS" w:cs="Arial Unicode MS"/>
        </w:rPr>
        <w:t>Associate degree. With 1 year customer service experience</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 xml:space="preserve">Must have a sunny personality and be will to work directly with the </w:t>
      </w:r>
      <w:r>
        <w:rPr>
          <w:rFonts w:eastAsia="Arial Unicode MS" w:cs="Arial Unicode MS"/>
        </w:rPr>
        <w:lastRenderedPageBreak/>
        <w:t>public.  Must be patient and understand and above all friendly and professional.</w:t>
      </w:r>
    </w:p>
    <w:p w:rsidR="00350CB9" w:rsidRDefault="00350CB9" w:rsidP="00350CB9">
      <w:pPr>
        <w:pStyle w:val="Body"/>
        <w:rPr>
          <w:i/>
          <w:iCs/>
        </w:rPr>
      </w:pPr>
    </w:p>
    <w:p w:rsidR="00350CB9" w:rsidRDefault="00350CB9" w:rsidP="00350CB9">
      <w:pPr>
        <w:pStyle w:val="Body"/>
        <w:rPr>
          <w:b/>
          <w:bCs/>
        </w:rPr>
      </w:pPr>
      <w:r>
        <w:rPr>
          <w:rFonts w:eastAsia="Arial Unicode MS" w:cs="Arial Unicode MS"/>
          <w:b/>
          <w:bCs/>
        </w:rPr>
        <w:t>Software Develop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The position will be responsible for the design and development of the exchange software.</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35"/>
        </w:numPr>
        <w:pBdr>
          <w:top w:val="nil"/>
          <w:left w:val="nil"/>
          <w:bottom w:val="nil"/>
          <w:right w:val="nil"/>
          <w:between w:val="nil"/>
          <w:bar w:val="nil"/>
        </w:pBdr>
        <w:contextualSpacing w:val="0"/>
      </w:pPr>
      <w:r>
        <w:t>Design and develop software</w:t>
      </w:r>
    </w:p>
    <w:p w:rsidR="00350CB9" w:rsidRDefault="00350CB9" w:rsidP="00C90D74">
      <w:pPr>
        <w:pStyle w:val="ListParagraph"/>
        <w:numPr>
          <w:ilvl w:val="0"/>
          <w:numId w:val="35"/>
        </w:numPr>
        <w:pBdr>
          <w:top w:val="nil"/>
          <w:left w:val="nil"/>
          <w:bottom w:val="nil"/>
          <w:right w:val="nil"/>
          <w:between w:val="nil"/>
          <w:bar w:val="nil"/>
        </w:pBdr>
        <w:contextualSpacing w:val="0"/>
      </w:pPr>
      <w:r>
        <w:t>Debug and patch existing software</w:t>
      </w:r>
    </w:p>
    <w:p w:rsidR="00350CB9" w:rsidRDefault="00350CB9" w:rsidP="00C90D74">
      <w:pPr>
        <w:pStyle w:val="ListParagraph"/>
        <w:numPr>
          <w:ilvl w:val="0"/>
          <w:numId w:val="35"/>
        </w:numPr>
        <w:pBdr>
          <w:top w:val="nil"/>
          <w:left w:val="nil"/>
          <w:bottom w:val="nil"/>
          <w:right w:val="nil"/>
          <w:between w:val="nil"/>
          <w:bar w:val="nil"/>
        </w:pBdr>
        <w:contextualSpacing w:val="0"/>
      </w:pPr>
      <w:r>
        <w:t>Research new technologies and framework that will benefit the exchange</w:t>
      </w:r>
    </w:p>
    <w:p w:rsidR="00350CB9" w:rsidRDefault="00350CB9" w:rsidP="00350CB9">
      <w:pPr>
        <w:pStyle w:val="Body"/>
      </w:pPr>
      <w:r>
        <w:rPr>
          <w:rFonts w:eastAsia="Arial Unicode MS" w:cs="Arial Unicode MS"/>
          <w:i/>
          <w:iCs/>
        </w:rPr>
        <w:t xml:space="preserve">Annual Salary:  </w:t>
      </w:r>
      <w:r>
        <w:rPr>
          <w:rFonts w:eastAsia="Arial Unicode MS" w:cs="Arial Unicode MS"/>
        </w:rPr>
        <w:t>$50,000</w:t>
      </w:r>
    </w:p>
    <w:p w:rsidR="00350CB9" w:rsidRDefault="00350CB9" w:rsidP="00350CB9">
      <w:pPr>
        <w:pStyle w:val="Body"/>
        <w:rPr>
          <w:i/>
          <w:iCs/>
        </w:rPr>
      </w:pPr>
      <w:r>
        <w:rPr>
          <w:rFonts w:eastAsia="Arial Unicode MS" w:cs="Arial Unicode MS"/>
          <w:i/>
          <w:iCs/>
        </w:rPr>
        <w:t xml:space="preserve">Education/Experience Required:  </w:t>
      </w:r>
      <w:r>
        <w:rPr>
          <w:rFonts w:eastAsia="Arial Unicode MS" w:cs="Arial Unicode MS"/>
        </w:rPr>
        <w:t>Associate degree. With 3 software development experience</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The person must be able to work independently.  He/she must be detail oriented and demonstrate good time management.  He/she must be able to work on multiple projects simultaneously.</w:t>
      </w:r>
    </w:p>
    <w:p w:rsidR="00350CB9" w:rsidRDefault="00350CB9" w:rsidP="00350CB9">
      <w:pPr>
        <w:pStyle w:val="Body"/>
      </w:pPr>
    </w:p>
    <w:p w:rsidR="00350CB9" w:rsidRDefault="00350CB9" w:rsidP="00350CB9">
      <w:pPr>
        <w:pStyle w:val="Body"/>
        <w:rPr>
          <w:b/>
          <w:bCs/>
        </w:rPr>
      </w:pPr>
      <w:r>
        <w:rPr>
          <w:rFonts w:eastAsia="Arial Unicode MS" w:cs="Arial Unicode MS"/>
          <w:b/>
          <w:bCs/>
        </w:rPr>
        <w:t xml:space="preserve">Start-up personal </w:t>
      </w:r>
    </w:p>
    <w:p w:rsidR="00350CB9" w:rsidRDefault="00350CB9" w:rsidP="00350CB9">
      <w:pPr>
        <w:pStyle w:val="Body"/>
      </w:pPr>
      <w:r>
        <w:rPr>
          <w:noProof/>
        </w:rPr>
        <w:lastRenderedPageBreak/>
        <w:drawing>
          <wp:inline distT="0" distB="0" distL="0" distR="0" wp14:anchorId="6A910D3D" wp14:editId="59B5BA4B">
            <wp:extent cx="5520907" cy="3110363"/>
            <wp:effectExtent l="0" t="0" r="0" b="0"/>
            <wp:docPr id="1073741829" name="officeArt object"/>
            <wp:cNvGraphicFramePr/>
            <a:graphic xmlns:a="http://schemas.openxmlformats.org/drawingml/2006/main">
              <a:graphicData uri="http://schemas.openxmlformats.org/drawingml/2006/picture">
                <pic:pic xmlns:pic="http://schemas.openxmlformats.org/drawingml/2006/picture">
                  <pic:nvPicPr>
                    <pic:cNvPr id="1073741829" name="image4.png"/>
                    <pic:cNvPicPr>
                      <a:picLocks noChangeAspect="1"/>
                    </pic:cNvPicPr>
                  </pic:nvPicPr>
                  <pic:blipFill>
                    <a:blip r:embed="rId15">
                      <a:extLst/>
                    </a:blip>
                    <a:stretch>
                      <a:fillRect/>
                    </a:stretch>
                  </pic:blipFill>
                  <pic:spPr>
                    <a:xfrm>
                      <a:off x="0" y="0"/>
                      <a:ext cx="5520907" cy="3110363"/>
                    </a:xfrm>
                    <a:prstGeom prst="rect">
                      <a:avLst/>
                    </a:prstGeom>
                    <a:ln w="12700" cap="flat">
                      <a:noFill/>
                      <a:miter lim="400000"/>
                    </a:ln>
                    <a:effectLst/>
                  </pic:spPr>
                </pic:pic>
              </a:graphicData>
            </a:graphic>
          </wp:inline>
        </w:drawing>
      </w:r>
    </w:p>
    <w:p w:rsidR="00350CB9" w:rsidRDefault="00350CB9" w:rsidP="00350CB9">
      <w:pPr>
        <w:pStyle w:val="Body"/>
      </w:pPr>
      <w:r>
        <w:rPr>
          <w:rFonts w:eastAsia="Arial Unicode MS" w:cs="Arial Unicode MS"/>
          <w:b/>
          <w:bCs/>
        </w:rPr>
        <w:t xml:space="preserve">End of year 1: </w:t>
      </w:r>
      <w:r>
        <w:rPr>
          <w:rFonts w:eastAsia="Arial Unicode MS" w:cs="Arial Unicode MS"/>
        </w:rPr>
        <w:t>If revenue projections hold by then end of year 1 we will add 2 additional developers and one additional customer service representative bring the total developers to three and customer service reps to two.</w:t>
      </w:r>
    </w:p>
    <w:p w:rsidR="00350CB9" w:rsidRDefault="00350CB9" w:rsidP="00350CB9">
      <w:pPr>
        <w:pStyle w:val="Body"/>
      </w:pPr>
      <w:r>
        <w:rPr>
          <w:rFonts w:eastAsia="Arial Unicode MS" w:cs="Arial Unicode MS"/>
          <w:b/>
          <w:bCs/>
        </w:rPr>
        <w:t xml:space="preserve">End of year 2: </w:t>
      </w:r>
      <w:r>
        <w:rPr>
          <w:rFonts w:eastAsia="Arial Unicode MS" w:cs="Arial Unicode MS"/>
        </w:rPr>
        <w:t>If revenue projections for year two hold will add additional developers and customer service representatives as needed.</w:t>
      </w:r>
    </w:p>
    <w:p w:rsidR="00350CB9" w:rsidRDefault="00350CB9" w:rsidP="00350CB9">
      <w:pPr>
        <w:pStyle w:val="Body"/>
      </w:pPr>
    </w:p>
    <w:p w:rsidR="00350CB9" w:rsidRDefault="00350CB9" w:rsidP="00350CB9">
      <w:pPr>
        <w:pStyle w:val="Heading2"/>
      </w:pPr>
      <w:bookmarkStart w:id="133" w:name="_Toc8"/>
      <w:bookmarkStart w:id="134" w:name="_Toc437701384"/>
      <w:r>
        <w:rPr>
          <w:rFonts w:eastAsia="Arial Unicode MS" w:cs="Arial Unicode MS"/>
          <w:lang w:val="fr-FR"/>
        </w:rPr>
        <w:t>Operations calendar</w:t>
      </w:r>
      <w:bookmarkEnd w:id="133"/>
      <w:bookmarkEnd w:id="134"/>
    </w:p>
    <w:p w:rsidR="00350CB9" w:rsidRDefault="00350CB9" w:rsidP="00350CB9">
      <w:pPr>
        <w:pStyle w:val="Body"/>
      </w:pPr>
      <w:r>
        <w:rPr>
          <w:rFonts w:eastAsia="Arial Unicode MS" w:cs="Arial Unicode MS"/>
          <w:b/>
          <w:bCs/>
        </w:rPr>
        <w:t>September 2016:</w:t>
      </w:r>
      <w:r>
        <w:rPr>
          <w:rFonts w:eastAsia="Arial Unicode MS" w:cs="Arial Unicode MS"/>
        </w:rPr>
        <w:t xml:space="preserve">  Hire CFO, CIO, CCO</w:t>
      </w:r>
    </w:p>
    <w:p w:rsidR="00350CB9" w:rsidRDefault="00350CB9" w:rsidP="00350CB9">
      <w:pPr>
        <w:pStyle w:val="Body"/>
      </w:pPr>
      <w:r>
        <w:rPr>
          <w:rFonts w:eastAsia="Arial Unicode MS" w:cs="Arial Unicode MS"/>
          <w:b/>
          <w:bCs/>
        </w:rPr>
        <w:t>December 2016:</w:t>
      </w:r>
      <w:r>
        <w:rPr>
          <w:rFonts w:eastAsia="Arial Unicode MS" w:cs="Arial Unicode MS"/>
        </w:rPr>
        <w:t xml:space="preserve">  Build prototype of exchange software, setup development server.</w:t>
      </w:r>
    </w:p>
    <w:p w:rsidR="00350CB9" w:rsidRDefault="00350CB9" w:rsidP="00350CB9">
      <w:pPr>
        <w:pStyle w:val="Body"/>
      </w:pPr>
      <w:r>
        <w:rPr>
          <w:rFonts w:eastAsia="Arial Unicode MS" w:cs="Arial Unicode MS"/>
          <w:b/>
          <w:bCs/>
          <w:lang w:val="fr-FR"/>
        </w:rPr>
        <w:t>June 2016:</w:t>
      </w:r>
      <w:r>
        <w:rPr>
          <w:rFonts w:eastAsia="Arial Unicode MS" w:cs="Arial Unicode MS"/>
        </w:rPr>
        <w:t xml:space="preserve"> Obtain required licenses and permits.</w:t>
      </w:r>
    </w:p>
    <w:p w:rsidR="00350CB9" w:rsidRDefault="00350CB9" w:rsidP="00350CB9">
      <w:pPr>
        <w:pStyle w:val="Body"/>
      </w:pPr>
      <w:r>
        <w:rPr>
          <w:rFonts w:eastAsia="Arial Unicode MS" w:cs="Arial Unicode MS"/>
          <w:b/>
          <w:bCs/>
        </w:rPr>
        <w:t>July 2016:</w:t>
      </w:r>
      <w:r>
        <w:rPr>
          <w:rFonts w:eastAsia="Arial Unicode MS" w:cs="Arial Unicode MS"/>
        </w:rPr>
        <w:t xml:space="preserve">  Hire CTO and developer.</w:t>
      </w:r>
    </w:p>
    <w:p w:rsidR="00350CB9" w:rsidRDefault="00350CB9" w:rsidP="00350CB9">
      <w:pPr>
        <w:pStyle w:val="Body"/>
      </w:pPr>
      <w:r>
        <w:rPr>
          <w:rFonts w:eastAsia="Arial Unicode MS" w:cs="Arial Unicode MS"/>
          <w:b/>
          <w:bCs/>
        </w:rPr>
        <w:t>July 2017:</w:t>
      </w:r>
      <w:r>
        <w:rPr>
          <w:rFonts w:eastAsia="Arial Unicode MS" w:cs="Arial Unicode MS"/>
        </w:rPr>
        <w:t xml:space="preserve">  Build production datacenter and exchange software</w:t>
      </w:r>
    </w:p>
    <w:p w:rsidR="00350CB9" w:rsidRDefault="00350CB9" w:rsidP="00350CB9">
      <w:pPr>
        <w:pStyle w:val="Body"/>
      </w:pPr>
      <w:r>
        <w:rPr>
          <w:rFonts w:eastAsia="Arial Unicode MS" w:cs="Arial Unicode MS"/>
          <w:b/>
          <w:bCs/>
        </w:rPr>
        <w:t>August 2017:</w:t>
      </w:r>
      <w:r>
        <w:rPr>
          <w:rFonts w:eastAsia="Arial Unicode MS" w:cs="Arial Unicode MS"/>
        </w:rPr>
        <w:t xml:space="preserve">  Hire COO and customer service rep</w:t>
      </w:r>
    </w:p>
    <w:p w:rsidR="00350CB9" w:rsidRDefault="00350CB9" w:rsidP="00350CB9">
      <w:pPr>
        <w:pStyle w:val="Body"/>
      </w:pPr>
      <w:r>
        <w:rPr>
          <w:rFonts w:eastAsia="Arial Unicode MS" w:cs="Arial Unicode MS"/>
          <w:b/>
          <w:bCs/>
        </w:rPr>
        <w:t>September 2017:</w:t>
      </w:r>
      <w:r>
        <w:rPr>
          <w:rFonts w:eastAsia="Arial Unicode MS" w:cs="Arial Unicode MS"/>
        </w:rPr>
        <w:t xml:space="preserve">  Launch exchange</w:t>
      </w:r>
    </w:p>
    <w:p w:rsidR="00350CB9" w:rsidRDefault="00350CB9" w:rsidP="00350CB9">
      <w:pPr>
        <w:pStyle w:val="Body"/>
      </w:pPr>
      <w:r>
        <w:rPr>
          <w:rFonts w:eastAsia="Arial Unicode MS" w:cs="Arial Unicode MS"/>
          <w:b/>
          <w:bCs/>
        </w:rPr>
        <w:lastRenderedPageBreak/>
        <w:t>October 2017:</w:t>
      </w:r>
      <w:r>
        <w:rPr>
          <w:rFonts w:eastAsia="Arial Unicode MS" w:cs="Arial Unicode MS"/>
        </w:rPr>
        <w:t xml:space="preserve">  First promotional effort</w:t>
      </w:r>
    </w:p>
    <w:p w:rsidR="003A7C8E" w:rsidRDefault="003A7C8E" w:rsidP="0046387E">
      <w:pPr>
        <w:pStyle w:val="Heading1"/>
      </w:pPr>
      <w:bookmarkStart w:id="135" w:name="_Toc437701385"/>
      <w:r>
        <w:t>Price</w:t>
      </w:r>
      <w:bookmarkEnd w:id="135"/>
    </w:p>
    <w:p w:rsidR="00B91490" w:rsidRDefault="00B91490" w:rsidP="00B91490">
      <w:pPr>
        <w:pStyle w:val="Heading2"/>
      </w:pPr>
      <w:bookmarkStart w:id="136" w:name="_Toc437701386"/>
      <w:r>
        <w:rPr>
          <w:rFonts w:eastAsia="Arial Unicode MS" w:cs="Arial Unicode MS"/>
        </w:rPr>
        <w:t>Pricing Strategy</w:t>
      </w:r>
      <w:bookmarkEnd w:id="136"/>
    </w:p>
    <w:p w:rsidR="00B91490" w:rsidRDefault="00B91490" w:rsidP="00B91490">
      <w:pPr>
        <w:pStyle w:val="Body"/>
      </w:pPr>
      <w:r>
        <w:rPr>
          <w:rFonts w:eastAsia="Arial Unicode MS" w:cs="Arial Unicode MS"/>
        </w:rPr>
        <w:tab/>
        <w:t>Currently there is very little difference between the products offered by the limited number of existing exchanges.  We will offer most of the service offered by the popular exchanges.  Because the types and quality of services we will be nearly identical to current exchanges lower prices will be the main difference between us and are competitors.  Therefore we will adopt and strategy of keeping our prices lower than the most widely used exchange will the goal of attracting customers concerned about price to our exchange.</w:t>
      </w:r>
    </w:p>
    <w:p w:rsidR="00B91490" w:rsidRDefault="00B91490" w:rsidP="00B91490">
      <w:pPr>
        <w:pStyle w:val="Body"/>
      </w:pPr>
      <w:r>
        <w:rPr>
          <w:rFonts w:eastAsia="Arial Unicode MS" w:cs="Arial Unicode MS"/>
        </w:rPr>
        <w:tab/>
        <w:t>We will use the maker / taker model when assessing trading fees.  A maker is defined as the trader who added value to the order book.  Takers are defined as the trader who removes value from the order book.  Two encourage liquidity all fees will be paid by the taker.</w:t>
      </w:r>
    </w:p>
    <w:p w:rsidR="0089085F" w:rsidRDefault="0089085F" w:rsidP="0089085F">
      <w:pPr>
        <w:pStyle w:val="Heading2"/>
      </w:pPr>
      <w:bookmarkStart w:id="137" w:name="_Toc437701387"/>
      <w:r>
        <w:rPr>
          <w:rFonts w:eastAsia="Arial Unicode MS" w:cs="Arial Unicode MS"/>
        </w:rPr>
        <w:t>Trading fees</w:t>
      </w:r>
      <w:bookmarkEnd w:id="137"/>
    </w:p>
    <w:p w:rsidR="0089085F" w:rsidRDefault="0089085F" w:rsidP="0089085F">
      <w:pPr>
        <w:pStyle w:val="Body"/>
      </w:pPr>
      <w:r>
        <w:rPr>
          <w:noProof/>
        </w:rPr>
        <w:drawing>
          <wp:inline distT="0" distB="0" distL="0" distR="0" wp14:anchorId="1AD80DB1" wp14:editId="6D92085A">
            <wp:extent cx="2759190" cy="2355011"/>
            <wp:effectExtent l="0" t="0" r="0" b="0"/>
            <wp:docPr id="3" name="officeArt object"/>
            <wp:cNvGraphicFramePr/>
            <a:graphic xmlns:a="http://schemas.openxmlformats.org/drawingml/2006/main">
              <a:graphicData uri="http://schemas.openxmlformats.org/drawingml/2006/picture">
                <pic:pic xmlns:pic="http://schemas.openxmlformats.org/drawingml/2006/picture">
                  <pic:nvPicPr>
                    <pic:cNvPr id="1073741825" name="image1.pdf"/>
                    <pic:cNvPicPr>
                      <a:picLocks noChangeAspect="1"/>
                    </pic:cNvPicPr>
                  </pic:nvPicPr>
                  <pic:blipFill>
                    <a:blip r:embed="rId16">
                      <a:extLst/>
                    </a:blip>
                    <a:stretch>
                      <a:fillRect/>
                    </a:stretch>
                  </pic:blipFill>
                  <pic:spPr>
                    <a:xfrm>
                      <a:off x="0" y="0"/>
                      <a:ext cx="2759190" cy="2355011"/>
                    </a:xfrm>
                    <a:prstGeom prst="rect">
                      <a:avLst/>
                    </a:prstGeom>
                    <a:ln w="12700" cap="flat">
                      <a:noFill/>
                      <a:miter lim="400000"/>
                    </a:ln>
                    <a:effectLst/>
                  </pic:spPr>
                </pic:pic>
              </a:graphicData>
            </a:graphic>
          </wp:inline>
        </w:drawing>
      </w:r>
    </w:p>
    <w:p w:rsidR="0089085F" w:rsidRDefault="0089085F" w:rsidP="0089085F">
      <w:pPr>
        <w:pStyle w:val="Heading2"/>
      </w:pPr>
      <w:bookmarkStart w:id="138" w:name="_Toc437701388"/>
      <w:r>
        <w:rPr>
          <w:rFonts w:eastAsia="Arial Unicode MS" w:cs="Arial Unicode MS"/>
        </w:rPr>
        <w:t>Additional fees</w:t>
      </w:r>
      <w:bookmarkEnd w:id="138"/>
    </w:p>
    <w:p w:rsidR="0089085F" w:rsidRDefault="0089085F" w:rsidP="0089085F">
      <w:pPr>
        <w:pStyle w:val="Body"/>
      </w:pPr>
      <w:r>
        <w:rPr>
          <w:rFonts w:eastAsia="Arial Unicode MS" w:cs="Arial Unicode MS"/>
        </w:rPr>
        <w:t>Minimum trade value $1</w:t>
      </w:r>
    </w:p>
    <w:p w:rsidR="0089085F" w:rsidRDefault="0089085F" w:rsidP="0089085F">
      <w:pPr>
        <w:pStyle w:val="Body"/>
      </w:pPr>
      <w:r>
        <w:rPr>
          <w:rFonts w:eastAsia="Arial Unicode MS" w:cs="Arial Unicode MS"/>
        </w:rPr>
        <w:t>No withdraw fees</w:t>
      </w:r>
    </w:p>
    <w:p w:rsidR="0089085F" w:rsidRDefault="0089085F" w:rsidP="0089085F">
      <w:pPr>
        <w:pStyle w:val="Body"/>
      </w:pPr>
      <w:r>
        <w:rPr>
          <w:rFonts w:eastAsia="Arial Unicode MS" w:cs="Arial Unicode MS"/>
        </w:rPr>
        <w:lastRenderedPageBreak/>
        <w:t>Minimum withdraw value $1</w:t>
      </w:r>
    </w:p>
    <w:p w:rsidR="0089085F" w:rsidRDefault="0089085F" w:rsidP="0089085F">
      <w:pPr>
        <w:pStyle w:val="Body"/>
      </w:pPr>
      <w:r>
        <w:rPr>
          <w:rFonts w:eastAsia="Arial Unicode MS" w:cs="Arial Unicode MS"/>
          <w:lang w:val="nl-NL"/>
        </w:rPr>
        <w:t>No maker fees</w:t>
      </w:r>
    </w:p>
    <w:p w:rsidR="0089085F" w:rsidRDefault="0089085F" w:rsidP="0089085F">
      <w:pPr>
        <w:pStyle w:val="Body"/>
      </w:pPr>
      <w:r>
        <w:rPr>
          <w:rFonts w:eastAsia="Arial Unicode MS" w:cs="Arial Unicode MS"/>
          <w:lang w:val="de-DE"/>
        </w:rPr>
        <w:t>$5 fee for wire transfers</w:t>
      </w:r>
    </w:p>
    <w:p w:rsidR="0089085F" w:rsidRDefault="0089085F" w:rsidP="0089085F">
      <w:pPr>
        <w:pStyle w:val="Heading2"/>
      </w:pPr>
      <w:r>
        <w:rPr>
          <w:rFonts w:ascii="Arial Unicode MS" w:eastAsia="Arial Unicode MS" w:hAnsi="Arial Unicode MS" w:cs="Arial Unicode MS"/>
          <w:b w:val="0"/>
          <w:bCs w:val="0"/>
        </w:rPr>
        <w:br w:type="page"/>
      </w:r>
    </w:p>
    <w:p w:rsidR="0089085F" w:rsidRDefault="0089085F" w:rsidP="0089085F">
      <w:pPr>
        <w:pStyle w:val="Heading2"/>
        <w:rPr>
          <w:rFonts w:eastAsia="Arial Unicode MS" w:cs="Arial Unicode MS"/>
        </w:rPr>
      </w:pPr>
      <w:bookmarkStart w:id="139" w:name="_Toc437701389"/>
      <w:r>
        <w:rPr>
          <w:rFonts w:eastAsia="Arial Unicode MS" w:cs="Arial Unicode MS"/>
        </w:rPr>
        <w:lastRenderedPageBreak/>
        <w:t>Marketing Budget</w:t>
      </w:r>
      <w:bookmarkEnd w:id="139"/>
    </w:p>
    <w:p w:rsidR="0089085F" w:rsidRPr="007D7B7D" w:rsidRDefault="0089085F" w:rsidP="0089085F">
      <w:pPr>
        <w:pStyle w:val="Body"/>
      </w:pPr>
      <w:r w:rsidRPr="007D7B7D">
        <w:rPr>
          <w:noProof/>
        </w:rPr>
        <w:drawing>
          <wp:inline distT="0" distB="0" distL="0" distR="0" wp14:anchorId="165768B9" wp14:editId="325936A2">
            <wp:extent cx="5238750" cy="35718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38750" cy="3571875"/>
                    </a:xfrm>
                    <a:prstGeom prst="rect">
                      <a:avLst/>
                    </a:prstGeom>
                    <a:noFill/>
                    <a:ln>
                      <a:noFill/>
                    </a:ln>
                  </pic:spPr>
                </pic:pic>
              </a:graphicData>
            </a:graphic>
          </wp:inline>
        </w:drawing>
      </w:r>
    </w:p>
    <w:p w:rsidR="0089085F" w:rsidRDefault="0089085F" w:rsidP="0089085F">
      <w:pPr>
        <w:pStyle w:val="Heading2"/>
        <w:rPr>
          <w:rFonts w:eastAsia="Arial Unicode MS" w:cs="Arial Unicode MS"/>
        </w:rPr>
      </w:pPr>
      <w:bookmarkStart w:id="140" w:name="_Toc437701390"/>
      <w:r>
        <w:rPr>
          <w:rFonts w:eastAsia="Arial Unicode MS" w:cs="Arial Unicode MS"/>
        </w:rPr>
        <w:t>Promotion Calendar</w:t>
      </w:r>
      <w:bookmarkEnd w:id="140"/>
    </w:p>
    <w:p w:rsidR="0089085F" w:rsidRPr="007D7B7D" w:rsidRDefault="0089085F" w:rsidP="0089085F">
      <w:pPr>
        <w:pStyle w:val="Body"/>
      </w:pPr>
      <w:r w:rsidRPr="008E0E9F">
        <w:rPr>
          <w:noProof/>
        </w:rPr>
        <w:drawing>
          <wp:inline distT="0" distB="0" distL="0" distR="0" wp14:anchorId="2391ABE3" wp14:editId="267BDE6F">
            <wp:extent cx="5048250" cy="32575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8250" cy="3257550"/>
                    </a:xfrm>
                    <a:prstGeom prst="rect">
                      <a:avLst/>
                    </a:prstGeom>
                    <a:noFill/>
                    <a:ln>
                      <a:noFill/>
                    </a:ln>
                  </pic:spPr>
                </pic:pic>
              </a:graphicData>
            </a:graphic>
          </wp:inline>
        </w:drawing>
      </w:r>
    </w:p>
    <w:p w:rsidR="0089085F" w:rsidRDefault="0089085F" w:rsidP="0089085F">
      <w:pPr>
        <w:pStyle w:val="Heading2"/>
      </w:pPr>
      <w:bookmarkStart w:id="141" w:name="_Toc437701391"/>
      <w:r>
        <w:rPr>
          <w:rFonts w:eastAsia="Arial Unicode MS" w:cs="Arial Unicode MS"/>
        </w:rPr>
        <w:lastRenderedPageBreak/>
        <w:t>Print marketing</w:t>
      </w:r>
      <w:r>
        <w:rPr>
          <w:rFonts w:eastAsia="Arial Unicode MS" w:cs="Arial Unicode MS"/>
          <w:lang w:val="nl-NL"/>
        </w:rPr>
        <w:t xml:space="preserve"> break even</w:t>
      </w:r>
      <w:r>
        <w:rPr>
          <w:rFonts w:eastAsia="Arial Unicode MS" w:cs="Arial Unicode MS"/>
        </w:rPr>
        <w:t xml:space="preserve"> analysis</w:t>
      </w:r>
      <w:bookmarkEnd w:id="141"/>
    </w:p>
    <w:p w:rsidR="005F6EE0" w:rsidRDefault="005F6EE0" w:rsidP="005F6EE0">
      <w:pPr>
        <w:pStyle w:val="Body"/>
        <w:rPr>
          <w:b/>
          <w:bCs/>
        </w:rPr>
      </w:pPr>
      <w:r>
        <w:rPr>
          <w:rFonts w:eastAsia="Arial Unicode MS" w:cs="Arial Unicode MS"/>
          <w:b/>
          <w:bCs/>
          <w:lang w:val="it-IT"/>
        </w:rPr>
        <w:t>Magazine</w:t>
      </w:r>
    </w:p>
    <w:p w:rsidR="005F6EE0" w:rsidRDefault="005F6EE0" w:rsidP="005F6EE0">
      <w:pPr>
        <w:pStyle w:val="Body"/>
        <w:rPr>
          <w:b/>
          <w:bCs/>
        </w:rPr>
      </w:pPr>
      <w:r>
        <w:rPr>
          <w:rFonts w:eastAsia="Arial Unicode MS" w:cs="Arial Unicode MS"/>
        </w:rPr>
        <w:t>Need to select a magazine to promote the exchange in</w:t>
      </w:r>
    </w:p>
    <w:p w:rsidR="005F6EE0" w:rsidRDefault="005F6EE0" w:rsidP="005F6EE0">
      <w:pPr>
        <w:pStyle w:val="Body"/>
        <w:rPr>
          <w:rFonts w:eastAsia="Arial Unicode MS" w:cs="Arial Unicode MS"/>
        </w:rPr>
      </w:pPr>
      <w:r>
        <w:rPr>
          <w:rFonts w:eastAsia="Arial Unicode MS" w:cs="Arial Unicode MS"/>
        </w:rPr>
        <w:t>Need to design a magazine promotion for each quarter 1</w:t>
      </w:r>
    </w:p>
    <w:tbl>
      <w:tblPr>
        <w:tblW w:w="4380" w:type="dxa"/>
        <w:tblInd w:w="93" w:type="dxa"/>
        <w:tblLook w:val="04A0" w:firstRow="1" w:lastRow="0" w:firstColumn="1" w:lastColumn="0" w:noHBand="0" w:noVBand="1"/>
      </w:tblPr>
      <w:tblGrid>
        <w:gridCol w:w="3406"/>
        <w:gridCol w:w="974"/>
      </w:tblGrid>
      <w:tr w:rsidR="005F6EE0" w:rsidRPr="008E0E9F" w:rsidTr="00D91DFF">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5F6EE0" w:rsidRPr="008E0E9F" w:rsidRDefault="005F6EE0" w:rsidP="00D91DFF">
            <w:pPr>
              <w:jc w:val="center"/>
              <w:rPr>
                <w:rFonts w:ascii="Calibri" w:eastAsia="Times New Roman" w:hAnsi="Calibri"/>
                <w:b/>
                <w:bCs/>
                <w:color w:val="FFFFFF"/>
              </w:rPr>
            </w:pPr>
            <w:r w:rsidRPr="008E0E9F">
              <w:rPr>
                <w:rFonts w:ascii="Calibri" w:eastAsia="Times New Roman" w:hAnsi="Calibri"/>
                <w:b/>
                <w:bCs/>
                <w:color w:val="FFFFFF"/>
              </w:rPr>
              <w:t>Q1</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5000</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600</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16.19</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309</w:t>
            </w:r>
          </w:p>
        </w:tc>
      </w:tr>
    </w:tbl>
    <w:p w:rsidR="005F6EE0" w:rsidRDefault="005F6EE0" w:rsidP="005F6EE0">
      <w:pPr>
        <w:pStyle w:val="Body"/>
        <w:rPr>
          <w:rFonts w:eastAsia="Arial Unicode MS" w:cs="Arial Unicode MS"/>
        </w:rPr>
      </w:pPr>
    </w:p>
    <w:p w:rsidR="005F6EE0" w:rsidRDefault="005F6EE0" w:rsidP="005F6EE0">
      <w:pPr>
        <w:pStyle w:val="Body"/>
        <w:rPr>
          <w:rFonts w:eastAsia="Arial Unicode MS" w:cs="Arial Unicode MS"/>
        </w:rPr>
      </w:pPr>
      <w:r>
        <w:rPr>
          <w:rFonts w:eastAsia="Arial Unicode MS" w:cs="Arial Unicode MS"/>
        </w:rPr>
        <w:t>Need to design a magazine promotion for each quarter 2</w:t>
      </w:r>
    </w:p>
    <w:tbl>
      <w:tblPr>
        <w:tblW w:w="4380" w:type="dxa"/>
        <w:tblInd w:w="93" w:type="dxa"/>
        <w:tblLook w:val="04A0" w:firstRow="1" w:lastRow="0" w:firstColumn="1" w:lastColumn="0" w:noHBand="0" w:noVBand="1"/>
      </w:tblPr>
      <w:tblGrid>
        <w:gridCol w:w="3406"/>
        <w:gridCol w:w="974"/>
      </w:tblGrid>
      <w:tr w:rsidR="005F6EE0" w:rsidRPr="008E0E9F" w:rsidTr="00D91DFF">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5F6EE0" w:rsidRPr="008E0E9F" w:rsidRDefault="005F6EE0" w:rsidP="00D91DFF">
            <w:pPr>
              <w:jc w:val="center"/>
              <w:rPr>
                <w:rFonts w:ascii="Calibri" w:eastAsia="Times New Roman" w:hAnsi="Calibri"/>
                <w:b/>
                <w:bCs/>
                <w:color w:val="FFFFFF"/>
              </w:rPr>
            </w:pPr>
            <w:r w:rsidRPr="008E0E9F">
              <w:rPr>
                <w:rFonts w:ascii="Calibri" w:eastAsia="Times New Roman" w:hAnsi="Calibri"/>
                <w:b/>
                <w:bCs/>
                <w:color w:val="FFFFFF"/>
              </w:rPr>
              <w:t>Q2</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5000</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600</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16.19</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309</w:t>
            </w:r>
          </w:p>
        </w:tc>
      </w:tr>
    </w:tbl>
    <w:p w:rsidR="005F6EE0" w:rsidRPr="008E0E9F" w:rsidRDefault="005F6EE0" w:rsidP="005F6EE0">
      <w:pPr>
        <w:pStyle w:val="Body"/>
      </w:pPr>
    </w:p>
    <w:p w:rsidR="005F6EE0" w:rsidRDefault="005F6EE0" w:rsidP="005F6EE0">
      <w:pPr>
        <w:pStyle w:val="Body"/>
      </w:pPr>
      <w:r>
        <w:rPr>
          <w:rFonts w:eastAsia="Arial Unicode MS" w:cs="Arial Unicode MS"/>
        </w:rPr>
        <w:t>Need to design a magazine pro</w:t>
      </w:r>
      <w:r>
        <w:rPr>
          <w:noProof/>
        </w:rPr>
        <mc:AlternateContent>
          <mc:Choice Requires="wps">
            <w:drawing>
              <wp:anchor distT="152400" distB="152400" distL="152400" distR="152400" simplePos="0" relativeHeight="251659264" behindDoc="0" locked="0" layoutInCell="1" allowOverlap="1" wp14:anchorId="347985FE" wp14:editId="35163232">
                <wp:simplePos x="0" y="0"/>
                <wp:positionH relativeFrom="page">
                  <wp:posOffset>1595379</wp:posOffset>
                </wp:positionH>
                <wp:positionV relativeFrom="page">
                  <wp:posOffset>13592279</wp:posOffset>
                </wp:positionV>
                <wp:extent cx="3187700" cy="1584325"/>
                <wp:effectExtent l="0" t="0" r="0" b="0"/>
                <wp:wrapTopAndBottom distT="152400" distB="152400"/>
                <wp:docPr id="7" name="officeArt object"/>
                <wp:cNvGraphicFramePr/>
                <a:graphic xmlns:a="http://schemas.openxmlformats.org/drawingml/2006/main">
                  <a:graphicData uri="http://schemas.microsoft.com/office/word/2010/wordprocessingShape">
                    <wps:wsp>
                      <wps:cNvSpPr/>
                      <wps:spPr>
                        <a:xfrm>
                          <a:off x="0" y="0"/>
                          <a:ext cx="3187700" cy="1584325"/>
                        </a:xfrm>
                        <a:prstGeom prst="rect">
                          <a:avLst/>
                        </a:prstGeom>
                      </wps:spPr>
                      <wps:txbx>
                        <w:txbxContent>
                          <w:tbl>
                            <w:tblPr>
                              <w:tblW w:w="5020" w:type="dxa"/>
                              <w:tblInd w:w="10" w:type="dxa"/>
                              <w:tblBorders>
                                <w:top w:val="single" w:sz="8" w:space="0" w:color="AAAAAA"/>
                                <w:left w:val="single" w:sz="8" w:space="0" w:color="AAAAAA"/>
                                <w:bottom w:val="single" w:sz="8" w:space="0" w:color="AAAAAA"/>
                                <w:right w:val="single" w:sz="8" w:space="0" w:color="AAAAAA"/>
                                <w:insideH w:val="single" w:sz="8" w:space="0" w:color="AAAAAA"/>
                                <w:insideV w:val="single" w:sz="8" w:space="0" w:color="AAAAAA"/>
                              </w:tblBorders>
                              <w:tblLayout w:type="fixed"/>
                              <w:tblLook w:val="04A0" w:firstRow="1" w:lastRow="0" w:firstColumn="1" w:lastColumn="0" w:noHBand="0" w:noVBand="1"/>
                            </w:tblPr>
                            <w:tblGrid>
                              <w:gridCol w:w="3520"/>
                              <w:gridCol w:w="1500"/>
                            </w:tblGrid>
                            <w:tr w:rsidR="00D91DFF">
                              <w:trPr>
                                <w:trHeight w:val="459"/>
                              </w:trPr>
                              <w:tc>
                                <w:tcPr>
                                  <w:tcW w:w="5020" w:type="dxa"/>
                                  <w:gridSpan w:val="2"/>
                                  <w:tcBorders>
                                    <w:top w:val="single" w:sz="8" w:space="0" w:color="000000"/>
                                    <w:left w:val="single" w:sz="8" w:space="0" w:color="000000"/>
                                    <w:bottom w:val="single" w:sz="8" w:space="0" w:color="000000"/>
                                    <w:right w:val="single" w:sz="8" w:space="0" w:color="000000"/>
                                  </w:tcBorders>
                                  <w:shd w:val="clear" w:color="auto" w:fill="0070C0"/>
                                  <w:tcMar>
                                    <w:top w:w="0" w:type="dxa"/>
                                    <w:left w:w="40" w:type="dxa"/>
                                    <w:bottom w:w="40" w:type="dxa"/>
                                    <w:right w:w="40" w:type="dxa"/>
                                  </w:tcMar>
                                  <w:vAlign w:val="center"/>
                                </w:tcPr>
                                <w:p w:rsidR="00D91DFF" w:rsidRDefault="00D91DFF">
                                  <w:pPr>
                                    <w:pStyle w:val="TableStyle2"/>
                                    <w:jc w:val="center"/>
                                  </w:pPr>
                                  <w:r>
                                    <w:rPr>
                                      <w:rFonts w:ascii="Calibri" w:eastAsia="Calibri" w:hAnsi="Calibri" w:cs="Calibri"/>
                                      <w:b/>
                                      <w:bCs/>
                                      <w:color w:val="FFFFFF"/>
                                      <w:sz w:val="24"/>
                                      <w:szCs w:val="24"/>
                                    </w:rPr>
                                    <w:t>Q2</w:t>
                                  </w:r>
                                </w:p>
                              </w:tc>
                            </w:tr>
                            <w:tr w:rsidR="00D91DFF">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D91DFF" w:rsidRDefault="00D91DFF">
                                  <w:pPr>
                                    <w:pStyle w:val="TableStyle2"/>
                                    <w:jc w:val="center"/>
                                  </w:pPr>
                                  <w:r>
                                    <w:rPr>
                                      <w:rFonts w:ascii="Calibri" w:eastAsia="Calibri" w:hAnsi="Calibri" w:cs="Calibri"/>
                                      <w:sz w:val="24"/>
                                      <w:szCs w:val="24"/>
                                    </w:rPr>
                                    <w:t>Cost</w:t>
                                  </w:r>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D91DFF" w:rsidRDefault="00D91DFF">
                                  <w:pPr>
                                    <w:pStyle w:val="TableStyle2"/>
                                    <w:jc w:val="center"/>
                                  </w:pPr>
                                  <w:r>
                                    <w:rPr>
                                      <w:rFonts w:ascii="Calibri" w:eastAsia="Calibri" w:hAnsi="Calibri" w:cs="Calibri"/>
                                      <w:sz w:val="24"/>
                                      <w:szCs w:val="24"/>
                                    </w:rPr>
                                    <w:t>5000</w:t>
                                  </w:r>
                                </w:p>
                              </w:tc>
                            </w:tr>
                            <w:tr w:rsidR="00D91DFF">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D91DFF" w:rsidRDefault="00D91DFF">
                                  <w:pPr>
                                    <w:pStyle w:val="TableStyle2"/>
                                    <w:jc w:val="center"/>
                                  </w:pPr>
                                  <w:r>
                                    <w:rPr>
                                      <w:rFonts w:ascii="Calibri" w:eastAsia="Calibri" w:hAnsi="Calibri" w:cs="Calibri"/>
                                      <w:sz w:val="24"/>
                                      <w:szCs w:val="24"/>
                                    </w:rPr>
                                    <w:t>Expected customers</w:t>
                                  </w:r>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D91DFF" w:rsidRDefault="00D91DFF">
                                  <w:pPr>
                                    <w:pStyle w:val="TableStyle2"/>
                                    <w:jc w:val="center"/>
                                  </w:pPr>
                                  <w:r>
                                    <w:rPr>
                                      <w:rFonts w:ascii="Calibri" w:eastAsia="Calibri" w:hAnsi="Calibri" w:cs="Calibri"/>
                                      <w:sz w:val="24"/>
                                      <w:szCs w:val="24"/>
                                    </w:rPr>
                                    <w:t>600</w:t>
                                  </w:r>
                                </w:p>
                              </w:tc>
                            </w:tr>
                            <w:tr w:rsidR="00D91DFF">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D91DFF" w:rsidRDefault="00D91DFF">
                                  <w:pPr>
                                    <w:pStyle w:val="TableStyle2"/>
                                    <w:jc w:val="center"/>
                                  </w:pPr>
                                  <w:r>
                                    <w:rPr>
                                      <w:rFonts w:ascii="Calibri" w:eastAsia="Calibri" w:hAnsi="Calibri" w:cs="Calibri"/>
                                      <w:sz w:val="24"/>
                                      <w:szCs w:val="24"/>
                                    </w:rPr>
                                    <w:t xml:space="preserve">Daily </w:t>
                                  </w:r>
                                  <w:proofErr w:type="spellStart"/>
                                  <w:r>
                                    <w:rPr>
                                      <w:rFonts w:ascii="Calibri" w:eastAsia="Calibri" w:hAnsi="Calibri" w:cs="Calibri"/>
                                      <w:sz w:val="24"/>
                                      <w:szCs w:val="24"/>
                                    </w:rPr>
                                    <w:t>renue</w:t>
                                  </w:r>
                                  <w:proofErr w:type="spellEnd"/>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D91DFF" w:rsidRDefault="00D91DFF">
                                  <w:pPr>
                                    <w:pStyle w:val="TableStyle2"/>
                                    <w:jc w:val="center"/>
                                  </w:pPr>
                                  <w:r>
                                    <w:rPr>
                                      <w:rFonts w:ascii="Calibri" w:eastAsia="Calibri" w:hAnsi="Calibri" w:cs="Calibri"/>
                                      <w:sz w:val="24"/>
                                      <w:szCs w:val="24"/>
                                    </w:rPr>
                                    <w:t>16.19</w:t>
                                  </w:r>
                                </w:p>
                              </w:tc>
                            </w:tr>
                            <w:tr w:rsidR="00D91DFF">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D91DFF" w:rsidRDefault="00D91DFF">
                                  <w:pPr>
                                    <w:pStyle w:val="TableStyle2"/>
                                    <w:jc w:val="center"/>
                                  </w:pPr>
                                  <w:r>
                                    <w:rPr>
                                      <w:rFonts w:ascii="Calibri" w:eastAsia="Calibri" w:hAnsi="Calibri" w:cs="Calibri"/>
                                      <w:sz w:val="24"/>
                                      <w:szCs w:val="24"/>
                                    </w:rPr>
                                    <w:t>Days to break even</w:t>
                                  </w:r>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D91DFF" w:rsidRDefault="00D91DFF">
                                  <w:pPr>
                                    <w:pStyle w:val="TableStyle2"/>
                                    <w:jc w:val="center"/>
                                  </w:pPr>
                                  <w:r>
                                    <w:fldChar w:fldCharType="begin"/>
                                  </w:r>
                                  <w:r>
                                    <w:instrText xml:space="preserve"> = B2/B4 \# "0" \* MERGEFORMAT</w:instrText>
                                  </w:r>
                                  <w:r>
                                    <w:fldChar w:fldCharType="separate"/>
                                  </w:r>
                                  <w:r>
                                    <w:rPr>
                                      <w:rFonts w:ascii="Calibri" w:eastAsia="Calibri" w:hAnsi="Calibri" w:cs="Calibri"/>
                                      <w:sz w:val="24"/>
                                      <w:szCs w:val="24"/>
                                    </w:rPr>
                                    <w:t>309</w:t>
                                  </w:r>
                                  <w:r>
                                    <w:fldChar w:fldCharType="end"/>
                                  </w:r>
                                </w:p>
                              </w:tc>
                            </w:tr>
                          </w:tbl>
                          <w:p w:rsidR="00D91DFF" w:rsidRDefault="00D91DFF" w:rsidP="005F6EE0"/>
                        </w:txbxContent>
                      </wps:txbx>
                      <wps:bodyPr lIns="0" tIns="0" rIns="0" bIns="0">
                        <a:spAutoFit/>
                      </wps:bodyPr>
                    </wps:wsp>
                  </a:graphicData>
                </a:graphic>
              </wp:anchor>
            </w:drawing>
          </mc:Choice>
          <mc:Fallback>
            <w:pict>
              <v:rect id="officeArt object" o:spid="_x0000_s1026" style="position:absolute;margin-left:125.6pt;margin-top:1070.25pt;width:251pt;height:124.75pt;z-index:251659264;visibility:visible;mso-wrap-style:square;mso-wrap-distance-left:12pt;mso-wrap-distance-top:12pt;mso-wrap-distance-right:12pt;mso-wrap-distance-bottom:12pt;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" filled="f" stroked="f">
                <v:textbox style="mso-fit-shape-to-text:t" inset="0,0,0,0">
                  <w:txbxContent>
                    <w:tbl>
                      <w:tblPr>
                        <w:tblW w:w="5020" w:type="dxa"/>
                        <w:tblInd w:w="10" w:type="dxa"/>
                        <w:tblBorders>
                          <w:top w:val="single" w:sz="8" w:space="0" w:color="AAAAAA"/>
                          <w:left w:val="single" w:sz="8" w:space="0" w:color="AAAAAA"/>
                          <w:bottom w:val="single" w:sz="8" w:space="0" w:color="AAAAAA"/>
                          <w:right w:val="single" w:sz="8" w:space="0" w:color="AAAAAA"/>
                          <w:insideH w:val="single" w:sz="8" w:space="0" w:color="AAAAAA"/>
                          <w:insideV w:val="single" w:sz="8" w:space="0" w:color="AAAAAA"/>
                        </w:tblBorders>
                        <w:tblLayout w:type="fixed"/>
                        <w:tblLook w:val="04A0" w:firstRow="1" w:lastRow="0" w:firstColumn="1" w:lastColumn="0" w:noHBand="0" w:noVBand="1"/>
                      </w:tblPr>
                      <w:tblGrid>
                        <w:gridCol w:w="3520"/>
                        <w:gridCol w:w="1500"/>
                      </w:tblGrid>
                      <w:tr w:rsidR="00D91DFF">
                        <w:trPr>
                          <w:trHeight w:val="459"/>
                        </w:trPr>
                        <w:tc>
                          <w:tcPr>
                            <w:tcW w:w="5020" w:type="dxa"/>
                            <w:gridSpan w:val="2"/>
                            <w:tcBorders>
                              <w:top w:val="single" w:sz="8" w:space="0" w:color="000000"/>
                              <w:left w:val="single" w:sz="8" w:space="0" w:color="000000"/>
                              <w:bottom w:val="single" w:sz="8" w:space="0" w:color="000000"/>
                              <w:right w:val="single" w:sz="8" w:space="0" w:color="000000"/>
                            </w:tcBorders>
                            <w:shd w:val="clear" w:color="auto" w:fill="0070C0"/>
                            <w:tcMar>
                              <w:top w:w="0" w:type="dxa"/>
                              <w:left w:w="40" w:type="dxa"/>
                              <w:bottom w:w="40" w:type="dxa"/>
                              <w:right w:w="40" w:type="dxa"/>
                            </w:tcMar>
                            <w:vAlign w:val="center"/>
                          </w:tcPr>
                          <w:p w:rsidR="00D91DFF" w:rsidRDefault="00D91DFF">
                            <w:pPr>
                              <w:pStyle w:val="TableStyle2"/>
                              <w:jc w:val="center"/>
                            </w:pPr>
                            <w:r>
                              <w:rPr>
                                <w:rFonts w:ascii="Calibri" w:eastAsia="Calibri" w:hAnsi="Calibri" w:cs="Calibri"/>
                                <w:b/>
                                <w:bCs/>
                                <w:color w:val="FFFFFF"/>
                                <w:sz w:val="24"/>
                                <w:szCs w:val="24"/>
                              </w:rPr>
                              <w:t>Q2</w:t>
                            </w:r>
                          </w:p>
                        </w:tc>
                      </w:tr>
                      <w:tr w:rsidR="00D91DFF">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D91DFF" w:rsidRDefault="00D91DFF">
                            <w:pPr>
                              <w:pStyle w:val="TableStyle2"/>
                              <w:jc w:val="center"/>
                            </w:pPr>
                            <w:r>
                              <w:rPr>
                                <w:rFonts w:ascii="Calibri" w:eastAsia="Calibri" w:hAnsi="Calibri" w:cs="Calibri"/>
                                <w:sz w:val="24"/>
                                <w:szCs w:val="24"/>
                              </w:rPr>
                              <w:t>Cost</w:t>
                            </w:r>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D91DFF" w:rsidRDefault="00D91DFF">
                            <w:pPr>
                              <w:pStyle w:val="TableStyle2"/>
                              <w:jc w:val="center"/>
                            </w:pPr>
                            <w:r>
                              <w:rPr>
                                <w:rFonts w:ascii="Calibri" w:eastAsia="Calibri" w:hAnsi="Calibri" w:cs="Calibri"/>
                                <w:sz w:val="24"/>
                                <w:szCs w:val="24"/>
                              </w:rPr>
                              <w:t>5000</w:t>
                            </w:r>
                          </w:p>
                        </w:tc>
                      </w:tr>
                      <w:tr w:rsidR="00D91DFF">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D91DFF" w:rsidRDefault="00D91DFF">
                            <w:pPr>
                              <w:pStyle w:val="TableStyle2"/>
                              <w:jc w:val="center"/>
                            </w:pPr>
                            <w:r>
                              <w:rPr>
                                <w:rFonts w:ascii="Calibri" w:eastAsia="Calibri" w:hAnsi="Calibri" w:cs="Calibri"/>
                                <w:sz w:val="24"/>
                                <w:szCs w:val="24"/>
                              </w:rPr>
                              <w:t>Expected customers</w:t>
                            </w:r>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D91DFF" w:rsidRDefault="00D91DFF">
                            <w:pPr>
                              <w:pStyle w:val="TableStyle2"/>
                              <w:jc w:val="center"/>
                            </w:pPr>
                            <w:r>
                              <w:rPr>
                                <w:rFonts w:ascii="Calibri" w:eastAsia="Calibri" w:hAnsi="Calibri" w:cs="Calibri"/>
                                <w:sz w:val="24"/>
                                <w:szCs w:val="24"/>
                              </w:rPr>
                              <w:t>600</w:t>
                            </w:r>
                          </w:p>
                        </w:tc>
                      </w:tr>
                      <w:tr w:rsidR="00D91DFF">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D91DFF" w:rsidRDefault="00D91DFF">
                            <w:pPr>
                              <w:pStyle w:val="TableStyle2"/>
                              <w:jc w:val="center"/>
                            </w:pPr>
                            <w:r>
                              <w:rPr>
                                <w:rFonts w:ascii="Calibri" w:eastAsia="Calibri" w:hAnsi="Calibri" w:cs="Calibri"/>
                                <w:sz w:val="24"/>
                                <w:szCs w:val="24"/>
                              </w:rPr>
                              <w:t xml:space="preserve">Daily </w:t>
                            </w:r>
                            <w:proofErr w:type="spellStart"/>
                            <w:r>
                              <w:rPr>
                                <w:rFonts w:ascii="Calibri" w:eastAsia="Calibri" w:hAnsi="Calibri" w:cs="Calibri"/>
                                <w:sz w:val="24"/>
                                <w:szCs w:val="24"/>
                              </w:rPr>
                              <w:t>renue</w:t>
                            </w:r>
                            <w:proofErr w:type="spellEnd"/>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D91DFF" w:rsidRDefault="00D91DFF">
                            <w:pPr>
                              <w:pStyle w:val="TableStyle2"/>
                              <w:jc w:val="center"/>
                            </w:pPr>
                            <w:r>
                              <w:rPr>
                                <w:rFonts w:ascii="Calibri" w:eastAsia="Calibri" w:hAnsi="Calibri" w:cs="Calibri"/>
                                <w:sz w:val="24"/>
                                <w:szCs w:val="24"/>
                              </w:rPr>
                              <w:t>16.19</w:t>
                            </w:r>
                          </w:p>
                        </w:tc>
                      </w:tr>
                      <w:tr w:rsidR="00D91DFF">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D91DFF" w:rsidRDefault="00D91DFF">
                            <w:pPr>
                              <w:pStyle w:val="TableStyle2"/>
                              <w:jc w:val="center"/>
                            </w:pPr>
                            <w:r>
                              <w:rPr>
                                <w:rFonts w:ascii="Calibri" w:eastAsia="Calibri" w:hAnsi="Calibri" w:cs="Calibri"/>
                                <w:sz w:val="24"/>
                                <w:szCs w:val="24"/>
                              </w:rPr>
                              <w:t>Days to break even</w:t>
                            </w:r>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D91DFF" w:rsidRDefault="00D91DFF">
                            <w:pPr>
                              <w:pStyle w:val="TableStyle2"/>
                              <w:jc w:val="center"/>
                            </w:pPr>
                            <w:r>
                              <w:fldChar w:fldCharType="begin"/>
                            </w:r>
                            <w:r>
                              <w:instrText xml:space="preserve"> = B2/B4 \# "0" \* MERGEFORMAT</w:instrText>
                            </w:r>
                            <w:r>
                              <w:fldChar w:fldCharType="separate"/>
                            </w:r>
                            <w:r>
                              <w:rPr>
                                <w:rFonts w:ascii="Calibri" w:eastAsia="Calibri" w:hAnsi="Calibri" w:cs="Calibri"/>
                                <w:sz w:val="24"/>
                                <w:szCs w:val="24"/>
                              </w:rPr>
                              <w:t>309</w:t>
                            </w:r>
                            <w:r>
                              <w:fldChar w:fldCharType="end"/>
                            </w:r>
                          </w:p>
                        </w:tc>
                      </w:tr>
                    </w:tbl>
                    <w:p w:rsidR="00D91DFF" w:rsidRDefault="00D91DFF" w:rsidP="005F6EE0"/>
                  </w:txbxContent>
                </v:textbox>
                <w10:wrap type="topAndBottom" anchorx="page" anchory="page"/>
              </v:rect>
            </w:pict>
          </mc:Fallback>
        </mc:AlternateContent>
      </w:r>
      <w:r>
        <w:rPr>
          <w:rFonts w:eastAsia="Arial Unicode MS" w:cs="Arial Unicode MS"/>
        </w:rPr>
        <w:t>motion for each quarter 3</w:t>
      </w:r>
    </w:p>
    <w:tbl>
      <w:tblPr>
        <w:tblW w:w="4380" w:type="dxa"/>
        <w:tblInd w:w="93" w:type="dxa"/>
        <w:tblLook w:val="04A0" w:firstRow="1" w:lastRow="0" w:firstColumn="1" w:lastColumn="0" w:noHBand="0" w:noVBand="1"/>
      </w:tblPr>
      <w:tblGrid>
        <w:gridCol w:w="3406"/>
        <w:gridCol w:w="974"/>
      </w:tblGrid>
      <w:tr w:rsidR="005F6EE0" w:rsidRPr="008E0E9F" w:rsidTr="00D91DFF">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5F6EE0" w:rsidRPr="008E0E9F" w:rsidRDefault="005F6EE0" w:rsidP="00D91DFF">
            <w:pPr>
              <w:jc w:val="center"/>
              <w:rPr>
                <w:rFonts w:ascii="Calibri" w:eastAsia="Times New Roman" w:hAnsi="Calibri"/>
                <w:b/>
                <w:bCs/>
                <w:color w:val="FFFFFF"/>
              </w:rPr>
            </w:pPr>
            <w:r w:rsidRPr="008E0E9F">
              <w:rPr>
                <w:rFonts w:ascii="Calibri" w:eastAsia="Times New Roman" w:hAnsi="Calibri"/>
                <w:b/>
                <w:bCs/>
                <w:color w:val="FFFFFF"/>
              </w:rPr>
              <w:t>Q3</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5000</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600</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16.19</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lastRenderedPageBreak/>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309</w:t>
            </w:r>
          </w:p>
        </w:tc>
      </w:tr>
    </w:tbl>
    <w:p w:rsidR="005F6EE0" w:rsidRDefault="005F6EE0" w:rsidP="005F6EE0">
      <w:pPr>
        <w:pStyle w:val="Body"/>
        <w:rPr>
          <w:rFonts w:eastAsia="Arial Unicode MS" w:cs="Arial Unicode MS"/>
        </w:rPr>
      </w:pPr>
    </w:p>
    <w:p w:rsidR="005F6EE0" w:rsidRDefault="005F6EE0" w:rsidP="005F6EE0">
      <w:pPr>
        <w:pStyle w:val="Body"/>
      </w:pPr>
      <w:r>
        <w:rPr>
          <w:rFonts w:eastAsia="Arial Unicode MS" w:cs="Arial Unicode MS"/>
        </w:rPr>
        <w:t>Need to design a magazine promotion for each quarter 4</w:t>
      </w:r>
    </w:p>
    <w:tbl>
      <w:tblPr>
        <w:tblW w:w="4380" w:type="dxa"/>
        <w:tblInd w:w="93" w:type="dxa"/>
        <w:tblLook w:val="04A0" w:firstRow="1" w:lastRow="0" w:firstColumn="1" w:lastColumn="0" w:noHBand="0" w:noVBand="1"/>
      </w:tblPr>
      <w:tblGrid>
        <w:gridCol w:w="3406"/>
        <w:gridCol w:w="974"/>
      </w:tblGrid>
      <w:tr w:rsidR="005F6EE0" w:rsidRPr="008E0E9F" w:rsidTr="00D91DFF">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5F6EE0" w:rsidRPr="008E0E9F" w:rsidRDefault="005F6EE0" w:rsidP="00D91DFF">
            <w:pPr>
              <w:jc w:val="center"/>
              <w:rPr>
                <w:rFonts w:ascii="Calibri" w:eastAsia="Times New Roman" w:hAnsi="Calibri"/>
                <w:b/>
                <w:bCs/>
                <w:color w:val="FFFFFF"/>
              </w:rPr>
            </w:pPr>
            <w:r w:rsidRPr="008E0E9F">
              <w:rPr>
                <w:rFonts w:ascii="Calibri" w:eastAsia="Times New Roman" w:hAnsi="Calibri"/>
                <w:b/>
                <w:bCs/>
                <w:color w:val="FFFFFF"/>
              </w:rPr>
              <w:t>Q4</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5000</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600</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16.19</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309</w:t>
            </w:r>
          </w:p>
        </w:tc>
      </w:tr>
    </w:tbl>
    <w:p w:rsidR="005F6EE0" w:rsidRDefault="005F6EE0" w:rsidP="005F6EE0">
      <w:pPr>
        <w:pStyle w:val="Body"/>
        <w:rPr>
          <w:rFonts w:eastAsia="Arial Unicode MS" w:cs="Arial Unicode MS"/>
          <w:b/>
          <w:bCs/>
        </w:rPr>
      </w:pPr>
    </w:p>
    <w:p w:rsidR="00FC6B24" w:rsidRDefault="00FC6B24" w:rsidP="00FC6B24">
      <w:pPr>
        <w:pStyle w:val="Body"/>
        <w:rPr>
          <w:b/>
          <w:bCs/>
        </w:rPr>
      </w:pPr>
      <w:r>
        <w:rPr>
          <w:rFonts w:eastAsia="Arial Unicode MS" w:cs="Arial Unicode MS"/>
          <w:b/>
          <w:bCs/>
        </w:rPr>
        <w:t>Newspaper</w:t>
      </w:r>
    </w:p>
    <w:p w:rsidR="00FC6B24" w:rsidRDefault="00FC6B24" w:rsidP="00FC6B24">
      <w:pPr>
        <w:pStyle w:val="Body"/>
        <w:rPr>
          <w:b/>
          <w:bCs/>
        </w:rPr>
      </w:pPr>
      <w:r>
        <w:rPr>
          <w:rFonts w:eastAsia="Arial Unicode MS" w:cs="Arial Unicode MS"/>
        </w:rPr>
        <w:t>Need to select a newspaper to promote the exchange in</w:t>
      </w:r>
    </w:p>
    <w:p w:rsidR="00FC6B24" w:rsidRDefault="00FC6B24" w:rsidP="00FC6B24">
      <w:pPr>
        <w:pStyle w:val="Body"/>
        <w:rPr>
          <w:rFonts w:eastAsia="Arial Unicode MS" w:cs="Arial Unicode MS"/>
        </w:rPr>
      </w:pPr>
      <w:r>
        <w:rPr>
          <w:rFonts w:eastAsia="Arial Unicode MS" w:cs="Arial Unicode MS"/>
        </w:rPr>
        <w:t>Need to design a newspaper promotion for each quarter 1</w:t>
      </w:r>
    </w:p>
    <w:tbl>
      <w:tblPr>
        <w:tblW w:w="4380" w:type="dxa"/>
        <w:tblInd w:w="93" w:type="dxa"/>
        <w:tblLook w:val="04A0" w:firstRow="1" w:lastRow="0" w:firstColumn="1" w:lastColumn="0" w:noHBand="0" w:noVBand="1"/>
      </w:tblPr>
      <w:tblGrid>
        <w:gridCol w:w="3406"/>
        <w:gridCol w:w="974"/>
      </w:tblGrid>
      <w:tr w:rsidR="00FC6B24" w:rsidRPr="008E0E9F" w:rsidTr="00D91DFF">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FC6B24" w:rsidRPr="008E0E9F" w:rsidRDefault="00FC6B24" w:rsidP="00D91DFF">
            <w:pPr>
              <w:jc w:val="center"/>
              <w:rPr>
                <w:rFonts w:ascii="Calibri" w:eastAsia="Times New Roman" w:hAnsi="Calibri"/>
                <w:b/>
                <w:bCs/>
                <w:color w:val="FFFFFF"/>
              </w:rPr>
            </w:pPr>
            <w:r w:rsidRPr="008E0E9F">
              <w:rPr>
                <w:rFonts w:ascii="Calibri" w:eastAsia="Times New Roman" w:hAnsi="Calibri"/>
                <w:b/>
                <w:bCs/>
                <w:color w:val="FFFFFF"/>
              </w:rPr>
              <w:t>Q1</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5000</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600</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16.19</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309</w:t>
            </w:r>
          </w:p>
        </w:tc>
      </w:tr>
    </w:tbl>
    <w:p w:rsidR="00FC6B24" w:rsidRDefault="00FC6B24" w:rsidP="00FC6B24">
      <w:pPr>
        <w:pStyle w:val="Body"/>
      </w:pPr>
    </w:p>
    <w:p w:rsidR="00FC6B24" w:rsidRDefault="00FC6B24" w:rsidP="00FC6B24">
      <w:pPr>
        <w:pStyle w:val="Body"/>
        <w:rPr>
          <w:rFonts w:eastAsia="Arial Unicode MS" w:cs="Arial Unicode MS"/>
        </w:rPr>
      </w:pPr>
      <w:r>
        <w:rPr>
          <w:rFonts w:eastAsia="Arial Unicode MS" w:cs="Arial Unicode MS"/>
        </w:rPr>
        <w:t>Need to design a newspaper promotion for each quarter 2</w:t>
      </w:r>
    </w:p>
    <w:tbl>
      <w:tblPr>
        <w:tblW w:w="4380" w:type="dxa"/>
        <w:tblInd w:w="93" w:type="dxa"/>
        <w:tblLook w:val="04A0" w:firstRow="1" w:lastRow="0" w:firstColumn="1" w:lastColumn="0" w:noHBand="0" w:noVBand="1"/>
      </w:tblPr>
      <w:tblGrid>
        <w:gridCol w:w="3406"/>
        <w:gridCol w:w="974"/>
      </w:tblGrid>
      <w:tr w:rsidR="00FC6B24" w:rsidRPr="008E0E9F" w:rsidTr="00D91DFF">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FC6B24" w:rsidRPr="008E0E9F" w:rsidRDefault="00FC6B24" w:rsidP="00D91DFF">
            <w:pPr>
              <w:jc w:val="center"/>
              <w:rPr>
                <w:rFonts w:ascii="Calibri" w:eastAsia="Times New Roman" w:hAnsi="Calibri"/>
                <w:b/>
                <w:bCs/>
                <w:color w:val="FFFFFF"/>
              </w:rPr>
            </w:pPr>
            <w:r w:rsidRPr="008E0E9F">
              <w:rPr>
                <w:rFonts w:ascii="Calibri" w:eastAsia="Times New Roman" w:hAnsi="Calibri"/>
                <w:b/>
                <w:bCs/>
                <w:color w:val="FFFFFF"/>
              </w:rPr>
              <w:t>Q2</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5000</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600</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lastRenderedPageBreak/>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16.19</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309</w:t>
            </w:r>
          </w:p>
        </w:tc>
      </w:tr>
    </w:tbl>
    <w:p w:rsidR="00FC6B24" w:rsidRDefault="00FC6B24" w:rsidP="00FC6B24">
      <w:pPr>
        <w:pStyle w:val="Body"/>
      </w:pPr>
    </w:p>
    <w:p w:rsidR="00FC6B24" w:rsidRDefault="00FC6B24" w:rsidP="00FC6B24">
      <w:pPr>
        <w:pStyle w:val="Body"/>
        <w:rPr>
          <w:rFonts w:eastAsia="Arial Unicode MS" w:cs="Arial Unicode MS"/>
        </w:rPr>
      </w:pPr>
      <w:r>
        <w:rPr>
          <w:rFonts w:eastAsia="Arial Unicode MS" w:cs="Arial Unicode MS"/>
        </w:rPr>
        <w:t>Need to design a newspaper promotion for each quarter 3</w:t>
      </w:r>
    </w:p>
    <w:tbl>
      <w:tblPr>
        <w:tblW w:w="4380" w:type="dxa"/>
        <w:tblInd w:w="93" w:type="dxa"/>
        <w:tblLook w:val="04A0" w:firstRow="1" w:lastRow="0" w:firstColumn="1" w:lastColumn="0" w:noHBand="0" w:noVBand="1"/>
      </w:tblPr>
      <w:tblGrid>
        <w:gridCol w:w="3406"/>
        <w:gridCol w:w="974"/>
      </w:tblGrid>
      <w:tr w:rsidR="00FC6B24" w:rsidRPr="008E0E9F" w:rsidTr="00D91DFF">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FC6B24" w:rsidRPr="008E0E9F" w:rsidRDefault="00FC6B24" w:rsidP="00D91DFF">
            <w:pPr>
              <w:jc w:val="center"/>
              <w:rPr>
                <w:rFonts w:ascii="Calibri" w:eastAsia="Times New Roman" w:hAnsi="Calibri"/>
                <w:b/>
                <w:bCs/>
                <w:color w:val="FFFFFF"/>
              </w:rPr>
            </w:pPr>
            <w:r w:rsidRPr="008E0E9F">
              <w:rPr>
                <w:rFonts w:ascii="Calibri" w:eastAsia="Times New Roman" w:hAnsi="Calibri"/>
                <w:b/>
                <w:bCs/>
                <w:color w:val="FFFFFF"/>
              </w:rPr>
              <w:t>Q3</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5000</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600</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16.19</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309</w:t>
            </w:r>
          </w:p>
        </w:tc>
      </w:tr>
    </w:tbl>
    <w:p w:rsidR="00FC6B24" w:rsidRDefault="00FC6B24" w:rsidP="00FC6B24">
      <w:pPr>
        <w:pStyle w:val="Body"/>
      </w:pPr>
    </w:p>
    <w:p w:rsidR="00FC6B24" w:rsidRDefault="00FC6B24" w:rsidP="00FC6B24">
      <w:pPr>
        <w:pStyle w:val="Body"/>
        <w:rPr>
          <w:rFonts w:eastAsia="Arial Unicode MS" w:cs="Arial Unicode MS"/>
        </w:rPr>
      </w:pPr>
      <w:r>
        <w:rPr>
          <w:rFonts w:eastAsia="Arial Unicode MS" w:cs="Arial Unicode MS"/>
        </w:rPr>
        <w:t>Need to design a newspaper promotion for each quarter 4</w:t>
      </w:r>
    </w:p>
    <w:tbl>
      <w:tblPr>
        <w:tblW w:w="4380" w:type="dxa"/>
        <w:tblInd w:w="93" w:type="dxa"/>
        <w:tblLook w:val="04A0" w:firstRow="1" w:lastRow="0" w:firstColumn="1" w:lastColumn="0" w:noHBand="0" w:noVBand="1"/>
      </w:tblPr>
      <w:tblGrid>
        <w:gridCol w:w="3406"/>
        <w:gridCol w:w="974"/>
      </w:tblGrid>
      <w:tr w:rsidR="00FC6B24" w:rsidRPr="008E0E9F" w:rsidTr="00D91DFF">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FC6B24" w:rsidRPr="008E0E9F" w:rsidRDefault="00FC6B24" w:rsidP="00D91DFF">
            <w:pPr>
              <w:jc w:val="center"/>
              <w:rPr>
                <w:rFonts w:ascii="Calibri" w:eastAsia="Times New Roman" w:hAnsi="Calibri"/>
                <w:b/>
                <w:bCs/>
                <w:color w:val="FFFFFF"/>
              </w:rPr>
            </w:pPr>
            <w:r w:rsidRPr="008E0E9F">
              <w:rPr>
                <w:rFonts w:ascii="Calibri" w:eastAsia="Times New Roman" w:hAnsi="Calibri"/>
                <w:b/>
                <w:bCs/>
                <w:color w:val="FFFFFF"/>
              </w:rPr>
              <w:t>Q4</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5000</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600</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16.19</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309</w:t>
            </w:r>
          </w:p>
        </w:tc>
      </w:tr>
    </w:tbl>
    <w:p w:rsidR="00482ADB" w:rsidRPr="00482ADB" w:rsidRDefault="00482ADB" w:rsidP="00482ADB"/>
    <w:p w:rsidR="003A7C8E" w:rsidRDefault="003A7C8E" w:rsidP="0046387E">
      <w:pPr>
        <w:pStyle w:val="Heading1"/>
      </w:pPr>
      <w:bookmarkStart w:id="142" w:name="_Toc437701392"/>
      <w:r>
        <w:t>Financial Statements</w:t>
      </w:r>
      <w:bookmarkEnd w:id="142"/>
    </w:p>
    <w:p w:rsidR="00422E79" w:rsidRPr="00B51C8B" w:rsidRDefault="00422E79" w:rsidP="00422E79">
      <w:pPr>
        <w:rPr>
          <w:color w:val="0070C0"/>
        </w:rPr>
      </w:pPr>
      <w:r w:rsidRPr="00B51C8B">
        <w:rPr>
          <w:color w:val="0070C0"/>
        </w:rPr>
        <w:t>Balance Sheet</w:t>
      </w:r>
    </w:p>
    <w:p w:rsidR="00422E79" w:rsidRPr="00B51C8B" w:rsidRDefault="00422E79" w:rsidP="00422E79">
      <w:pPr>
        <w:rPr>
          <w:color w:val="0070C0"/>
        </w:rPr>
      </w:pPr>
      <w:r w:rsidRPr="00B51C8B">
        <w:rPr>
          <w:color w:val="0070C0"/>
        </w:rPr>
        <w:tab/>
      </w:r>
      <w:proofErr w:type="gramStart"/>
      <w:r w:rsidRPr="00B51C8B">
        <w:rPr>
          <w:color w:val="0070C0"/>
        </w:rPr>
        <w:t>assets</w:t>
      </w:r>
      <w:proofErr w:type="gramEnd"/>
      <w:r w:rsidRPr="00B51C8B">
        <w:rPr>
          <w:color w:val="0070C0"/>
        </w:rPr>
        <w:t xml:space="preserve"> = Liabilities + Owner Equity</w:t>
      </w:r>
    </w:p>
    <w:p w:rsidR="00422E79" w:rsidRPr="00B51C8B" w:rsidRDefault="00422E79" w:rsidP="00422E79">
      <w:pPr>
        <w:rPr>
          <w:color w:val="0070C0"/>
        </w:rPr>
      </w:pPr>
      <w:r w:rsidRPr="00B51C8B">
        <w:rPr>
          <w:color w:val="0070C0"/>
        </w:rPr>
        <w:t>Income Statement</w:t>
      </w:r>
    </w:p>
    <w:p w:rsidR="00422E79" w:rsidRPr="00B51C8B" w:rsidRDefault="00422E79" w:rsidP="00422E79">
      <w:pPr>
        <w:rPr>
          <w:color w:val="0070C0"/>
        </w:rPr>
      </w:pPr>
      <w:r w:rsidRPr="00B51C8B">
        <w:rPr>
          <w:color w:val="0070C0"/>
        </w:rPr>
        <w:tab/>
        <w:t>Net Profit = Sales Revenue - Expenses</w:t>
      </w:r>
    </w:p>
    <w:p w:rsidR="00422E79" w:rsidRPr="00B51C8B" w:rsidRDefault="00422E79" w:rsidP="00422E79">
      <w:pPr>
        <w:rPr>
          <w:color w:val="0070C0"/>
        </w:rPr>
      </w:pPr>
      <w:r w:rsidRPr="00B51C8B">
        <w:rPr>
          <w:color w:val="0070C0"/>
        </w:rPr>
        <w:lastRenderedPageBreak/>
        <w:t>Statement of Cash Flows</w:t>
      </w:r>
    </w:p>
    <w:p w:rsidR="00422E79" w:rsidRPr="00B51C8B" w:rsidRDefault="00422E79" w:rsidP="00422E79">
      <w:pPr>
        <w:rPr>
          <w:color w:val="0070C0"/>
        </w:rPr>
      </w:pPr>
      <w:r w:rsidRPr="00B51C8B">
        <w:rPr>
          <w:color w:val="0070C0"/>
        </w:rPr>
        <w:tab/>
      </w:r>
      <w:proofErr w:type="gramStart"/>
      <w:r w:rsidRPr="00B51C8B">
        <w:rPr>
          <w:color w:val="0070C0"/>
        </w:rPr>
        <w:t>change</w:t>
      </w:r>
      <w:proofErr w:type="gramEnd"/>
      <w:r w:rsidRPr="00B51C8B">
        <w:rPr>
          <w:color w:val="0070C0"/>
        </w:rPr>
        <w:t xml:space="preserve"> in </w:t>
      </w:r>
      <w:proofErr w:type="spellStart"/>
      <w:r w:rsidRPr="00B51C8B">
        <w:rPr>
          <w:color w:val="0070C0"/>
        </w:rPr>
        <w:t>firmst</w:t>
      </w:r>
      <w:proofErr w:type="spellEnd"/>
      <w:r w:rsidRPr="00B51C8B">
        <w:rPr>
          <w:color w:val="0070C0"/>
        </w:rPr>
        <w:t xml:space="preserve"> working capital</w:t>
      </w:r>
    </w:p>
    <w:p w:rsidR="00422E79" w:rsidRPr="00B51C8B" w:rsidRDefault="00422E79" w:rsidP="00422E79">
      <w:pPr>
        <w:rPr>
          <w:color w:val="0070C0"/>
        </w:rPr>
      </w:pPr>
      <w:r w:rsidRPr="00B51C8B">
        <w:rPr>
          <w:color w:val="0070C0"/>
        </w:rPr>
        <w:tab/>
      </w:r>
      <w:proofErr w:type="gramStart"/>
      <w:r w:rsidRPr="00B51C8B">
        <w:rPr>
          <w:color w:val="0070C0"/>
        </w:rPr>
        <w:t>sources</w:t>
      </w:r>
      <w:proofErr w:type="gramEnd"/>
      <w:r w:rsidRPr="00B51C8B">
        <w:rPr>
          <w:color w:val="0070C0"/>
        </w:rPr>
        <w:t xml:space="preserve"> and uses of funds by time</w:t>
      </w:r>
    </w:p>
    <w:p w:rsidR="00422E79" w:rsidRPr="00B51C8B" w:rsidRDefault="00422E79" w:rsidP="00422E79">
      <w:pPr>
        <w:rPr>
          <w:color w:val="0070C0"/>
        </w:rPr>
      </w:pPr>
    </w:p>
    <w:p w:rsidR="00422E79" w:rsidRPr="00B51C8B" w:rsidRDefault="00422E79" w:rsidP="00422E79">
      <w:pPr>
        <w:rPr>
          <w:color w:val="0070C0"/>
        </w:rPr>
      </w:pPr>
      <w:proofErr w:type="spellStart"/>
      <w:r w:rsidRPr="00B51C8B">
        <w:rPr>
          <w:color w:val="0070C0"/>
        </w:rPr>
        <w:t>Anual</w:t>
      </w:r>
      <w:proofErr w:type="spellEnd"/>
      <w:r w:rsidRPr="00B51C8B">
        <w:rPr>
          <w:color w:val="0070C0"/>
        </w:rPr>
        <w:t xml:space="preserve"> cost</w:t>
      </w:r>
    </w:p>
    <w:p w:rsidR="00422E79" w:rsidRPr="00B51C8B" w:rsidRDefault="00422E79" w:rsidP="00422E79">
      <w:pPr>
        <w:rPr>
          <w:color w:val="0070C0"/>
        </w:rPr>
      </w:pPr>
      <w:r w:rsidRPr="00B51C8B">
        <w:rPr>
          <w:color w:val="0070C0"/>
        </w:rPr>
        <w:t>Rent</w:t>
      </w:r>
    </w:p>
    <w:p w:rsidR="00422E79" w:rsidRPr="00B51C8B" w:rsidRDefault="00422E79" w:rsidP="00422E79">
      <w:pPr>
        <w:rPr>
          <w:color w:val="0070C0"/>
        </w:rPr>
      </w:pPr>
      <w:r w:rsidRPr="00B51C8B">
        <w:rPr>
          <w:color w:val="0070C0"/>
        </w:rPr>
        <w:t>Insurance</w:t>
      </w:r>
    </w:p>
    <w:p w:rsidR="00422E79" w:rsidRPr="00B51C8B" w:rsidRDefault="00422E79" w:rsidP="00422E79">
      <w:pPr>
        <w:rPr>
          <w:color w:val="0070C0"/>
        </w:rPr>
      </w:pPr>
      <w:r w:rsidRPr="00B51C8B">
        <w:rPr>
          <w:color w:val="0070C0"/>
        </w:rPr>
        <w:t>Salaries</w:t>
      </w:r>
    </w:p>
    <w:p w:rsidR="00422E79" w:rsidRPr="00B51C8B" w:rsidRDefault="00422E79" w:rsidP="00422E79">
      <w:pPr>
        <w:rPr>
          <w:color w:val="0070C0"/>
        </w:rPr>
      </w:pPr>
      <w:proofErr w:type="spellStart"/>
      <w:r w:rsidRPr="00B51C8B">
        <w:rPr>
          <w:color w:val="0070C0"/>
        </w:rPr>
        <w:t>Utilites</w:t>
      </w:r>
      <w:proofErr w:type="spellEnd"/>
    </w:p>
    <w:p w:rsidR="00422E79" w:rsidRPr="00B51C8B" w:rsidRDefault="00422E79" w:rsidP="00422E79">
      <w:pPr>
        <w:rPr>
          <w:color w:val="0070C0"/>
        </w:rPr>
      </w:pPr>
    </w:p>
    <w:p w:rsidR="00422E79" w:rsidRPr="00B51C8B" w:rsidRDefault="00422E79" w:rsidP="00422E79">
      <w:pPr>
        <w:rPr>
          <w:color w:val="0070C0"/>
        </w:rPr>
      </w:pPr>
    </w:p>
    <w:p w:rsidR="00422E79" w:rsidRPr="00B51C8B" w:rsidRDefault="00422E79" w:rsidP="00422E79">
      <w:pPr>
        <w:rPr>
          <w:color w:val="0070C0"/>
        </w:rPr>
      </w:pPr>
      <w:proofErr w:type="gramStart"/>
      <w:r w:rsidRPr="00B51C8B">
        <w:rPr>
          <w:color w:val="0070C0"/>
        </w:rPr>
        <w:t>cost</w:t>
      </w:r>
      <w:proofErr w:type="gramEnd"/>
      <w:r w:rsidRPr="00B51C8B">
        <w:rPr>
          <w:color w:val="0070C0"/>
        </w:rPr>
        <w:t xml:space="preserve"> fixed and variable</w:t>
      </w:r>
    </w:p>
    <w:p w:rsidR="00422E79" w:rsidRPr="00B51C8B" w:rsidRDefault="00422E79" w:rsidP="00422E79">
      <w:pPr>
        <w:rPr>
          <w:color w:val="0070C0"/>
        </w:rPr>
      </w:pPr>
    </w:p>
    <w:p w:rsidR="00422E79" w:rsidRPr="00B51C8B" w:rsidRDefault="00422E79" w:rsidP="00422E79">
      <w:pPr>
        <w:rPr>
          <w:color w:val="0070C0"/>
        </w:rPr>
      </w:pPr>
      <w:r w:rsidRPr="00B51C8B">
        <w:rPr>
          <w:color w:val="0070C0"/>
        </w:rPr>
        <w:t>Break even analysis</w:t>
      </w:r>
    </w:p>
    <w:p w:rsidR="00422E79" w:rsidRPr="00422E79" w:rsidRDefault="00422E79" w:rsidP="00422E79"/>
    <w:p w:rsidR="003A7C8E" w:rsidRDefault="003A7C8E" w:rsidP="0046387E">
      <w:pPr>
        <w:pStyle w:val="Heading1"/>
      </w:pPr>
      <w:bookmarkStart w:id="143" w:name="_Toc437701393"/>
      <w:r>
        <w:t>Exit Strategy</w:t>
      </w:r>
      <w:bookmarkEnd w:id="143"/>
    </w:p>
    <w:p w:rsidR="003A7C8E" w:rsidRPr="00665216" w:rsidRDefault="003A7C8E" w:rsidP="003A7C8E">
      <w:pPr>
        <w:rPr>
          <w:highlight w:val="yellow"/>
        </w:rPr>
      </w:pPr>
      <w:r w:rsidRPr="00665216">
        <w:rPr>
          <w:highlight w:val="yellow"/>
        </w:rPr>
        <w:t>Needs to be done</w:t>
      </w:r>
    </w:p>
    <w:p w:rsidR="00C12FA7" w:rsidRPr="00C12FA7" w:rsidRDefault="003A7C8E" w:rsidP="003A7C8E">
      <w:r w:rsidRPr="00665216">
        <w:rPr>
          <w:highlight w:val="yellow"/>
        </w:rPr>
        <w:t>*Look at Term sheet in appendix of example plans</w:t>
      </w:r>
    </w:p>
    <w:p w:rsidR="00A71C1F" w:rsidRDefault="00A71C1F" w:rsidP="00B14555">
      <w:pPr>
        <w:pStyle w:val="Heading1"/>
      </w:pPr>
      <w:bookmarkStart w:id="144" w:name="_Toc437701394"/>
      <w:r>
        <w:t>Appendix</w:t>
      </w:r>
      <w:bookmarkEnd w:id="144"/>
    </w:p>
    <w:p w:rsidR="00B14555" w:rsidRDefault="00B14555" w:rsidP="00A410DE">
      <w:pPr>
        <w:pStyle w:val="Heading1"/>
      </w:pPr>
      <w:bookmarkStart w:id="145" w:name="_Toc437701395"/>
      <w:r>
        <w:t>References</w:t>
      </w:r>
      <w:bookmarkEnd w:id="145"/>
    </w:p>
    <w:p w:rsidR="00A410DE" w:rsidRDefault="00A410DE" w:rsidP="00A410DE">
      <w:r>
        <w:t xml:space="preserve">Bitcoin </w:t>
      </w:r>
      <w:proofErr w:type="spellStart"/>
      <w:proofErr w:type="gramStart"/>
      <w:r>
        <w:t>Faq</w:t>
      </w:r>
      <w:proofErr w:type="spellEnd"/>
      <w:proofErr w:type="gramEnd"/>
      <w:r>
        <w:t>. (2015). Retrieved from https://bitcoin.org/en/faq</w:t>
      </w:r>
    </w:p>
    <w:p w:rsidR="00A410DE" w:rsidRDefault="00A410DE" w:rsidP="00A410DE">
      <w:proofErr w:type="gramStart"/>
      <w:r>
        <w:t>History of Bitcoin.</w:t>
      </w:r>
      <w:proofErr w:type="gramEnd"/>
      <w:r>
        <w:t xml:space="preserve"> (2015). Retrieved from http://historyofbitcoin.org/</w:t>
      </w:r>
    </w:p>
    <w:p w:rsidR="00A410DE" w:rsidRDefault="00A410DE" w:rsidP="00A410DE">
      <w:proofErr w:type="gramStart"/>
      <w:r>
        <w:t>Levinson, M. (2014).</w:t>
      </w:r>
      <w:proofErr w:type="gramEnd"/>
      <w:r>
        <w:t xml:space="preserve"> Guide to Financial Markets.</w:t>
      </w:r>
    </w:p>
    <w:p w:rsidR="00A410DE" w:rsidRDefault="00A410DE" w:rsidP="00A410DE">
      <w:proofErr w:type="gramStart"/>
      <w:r>
        <w:lastRenderedPageBreak/>
        <w:t>NAICS.</w:t>
      </w:r>
      <w:proofErr w:type="gramEnd"/>
      <w:r>
        <w:t xml:space="preserve"> </w:t>
      </w:r>
      <w:proofErr w:type="gramStart"/>
      <w:r>
        <w:t>(2012). No Title.</w:t>
      </w:r>
      <w:proofErr w:type="gramEnd"/>
      <w:r>
        <w:t xml:space="preserve"> Retrieved from </w:t>
      </w:r>
      <w:hyperlink r:id="rId19" w:history="1">
        <w:r w:rsidRPr="00FC0ABE">
          <w:rPr>
            <w:rStyle w:val="Hyperlink"/>
          </w:rPr>
          <w:t>http://www.census.gov/cgi-bin/sssd/naics/naicsrch</w:t>
        </w:r>
      </w:hyperlink>
    </w:p>
    <w:p w:rsidR="00A410DE" w:rsidRDefault="00A410DE" w:rsidP="00A410DE">
      <w:r>
        <w:t xml:space="preserve">Bitcoin Exchange Guide. </w:t>
      </w:r>
      <w:proofErr w:type="gramStart"/>
      <w:r>
        <w:t>(</w:t>
      </w:r>
      <w:proofErr w:type="spellStart"/>
      <w:r>
        <w:t>n.d.</w:t>
      </w:r>
      <w:proofErr w:type="spellEnd"/>
      <w:r>
        <w:t>).</w:t>
      </w:r>
      <w:proofErr w:type="gramEnd"/>
      <w:r>
        <w:t xml:space="preserve"> Retrieved from http://bitcoinexchangeguide.com/</w:t>
      </w:r>
    </w:p>
    <w:p w:rsidR="00A410DE" w:rsidRDefault="00A410DE" w:rsidP="00A410DE">
      <w:proofErr w:type="spellStart"/>
      <w:proofErr w:type="gramStart"/>
      <w:r>
        <w:t>Bitfinex</w:t>
      </w:r>
      <w:proofErr w:type="spellEnd"/>
      <w:r>
        <w:t>.</w:t>
      </w:r>
      <w:proofErr w:type="gramEnd"/>
      <w:r>
        <w:t xml:space="preserve"> </w:t>
      </w:r>
      <w:proofErr w:type="gramStart"/>
      <w:r>
        <w:t>(</w:t>
      </w:r>
      <w:proofErr w:type="spellStart"/>
      <w:r>
        <w:t>n.d.</w:t>
      </w:r>
      <w:proofErr w:type="spellEnd"/>
      <w:r>
        <w:t>).</w:t>
      </w:r>
      <w:proofErr w:type="gramEnd"/>
      <w:r>
        <w:t xml:space="preserve"> Retrieved from https://www.bitfinex.com/</w:t>
      </w:r>
    </w:p>
    <w:p w:rsidR="00A410DE" w:rsidRDefault="00A410DE" w:rsidP="00A410DE">
      <w:proofErr w:type="gramStart"/>
      <w:r>
        <w:t>Bitstamp Bitcoin Exchange News.</w:t>
      </w:r>
      <w:proofErr w:type="gramEnd"/>
      <w:r>
        <w:t xml:space="preserve"> </w:t>
      </w:r>
      <w:proofErr w:type="gramStart"/>
      <w:r>
        <w:t>(</w:t>
      </w:r>
      <w:proofErr w:type="spellStart"/>
      <w:r>
        <w:t>n.d.</w:t>
      </w:r>
      <w:proofErr w:type="spellEnd"/>
      <w:r>
        <w:t>).</w:t>
      </w:r>
      <w:proofErr w:type="gramEnd"/>
      <w:r>
        <w:t xml:space="preserve"> Retrieved from http://www.coindesk.com/companies/exchanges/bitstamp/</w:t>
      </w:r>
    </w:p>
    <w:p w:rsidR="00A410DE" w:rsidRDefault="00A410DE" w:rsidP="00A410DE">
      <w:r>
        <w:t xml:space="preserve">Bitstamp Facebook. </w:t>
      </w:r>
      <w:proofErr w:type="gramStart"/>
      <w:r>
        <w:t>(</w:t>
      </w:r>
      <w:proofErr w:type="spellStart"/>
      <w:r>
        <w:t>n.d.</w:t>
      </w:r>
      <w:proofErr w:type="spellEnd"/>
      <w:r>
        <w:t>).</w:t>
      </w:r>
      <w:proofErr w:type="gramEnd"/>
      <w:r>
        <w:t xml:space="preserve"> Retrieved from https://www.facebook.com/Bitstamp</w:t>
      </w:r>
    </w:p>
    <w:p w:rsidR="00A410DE" w:rsidRDefault="00A410DE" w:rsidP="00A410DE">
      <w:r>
        <w:t xml:space="preserve">Bitstamp Review. </w:t>
      </w:r>
      <w:proofErr w:type="gramStart"/>
      <w:r>
        <w:t>(</w:t>
      </w:r>
      <w:proofErr w:type="spellStart"/>
      <w:r>
        <w:t>n.d.</w:t>
      </w:r>
      <w:proofErr w:type="spellEnd"/>
      <w:r>
        <w:t>).</w:t>
      </w:r>
      <w:proofErr w:type="gramEnd"/>
      <w:r>
        <w:t xml:space="preserve"> Retrieved from http://theblogchain.com/bitcoin-exchange-reviews/bitstamp-review/</w:t>
      </w:r>
    </w:p>
    <w:p w:rsidR="00A410DE" w:rsidRDefault="00A410DE" w:rsidP="00A410DE">
      <w:proofErr w:type="spellStart"/>
      <w:proofErr w:type="gramStart"/>
      <w:r>
        <w:t>BTC_e</w:t>
      </w:r>
      <w:proofErr w:type="spellEnd"/>
      <w:r>
        <w:t>. (</w:t>
      </w:r>
      <w:proofErr w:type="spellStart"/>
      <w:r>
        <w:t>n.d.</w:t>
      </w:r>
      <w:proofErr w:type="spellEnd"/>
      <w:r>
        <w:t>).</w:t>
      </w:r>
      <w:proofErr w:type="gramEnd"/>
      <w:r>
        <w:t xml:space="preserve"> Retrieved from https://btc-e.com/</w:t>
      </w:r>
    </w:p>
    <w:p w:rsidR="00A410DE" w:rsidRDefault="00A410DE" w:rsidP="00A410DE">
      <w:proofErr w:type="gramStart"/>
      <w:r>
        <w:t>Coinbase.</w:t>
      </w:r>
      <w:proofErr w:type="gramEnd"/>
      <w:r>
        <w:t xml:space="preserve"> </w:t>
      </w:r>
      <w:proofErr w:type="gramStart"/>
      <w:r>
        <w:t>(</w:t>
      </w:r>
      <w:proofErr w:type="spellStart"/>
      <w:r>
        <w:t>n.d.</w:t>
      </w:r>
      <w:proofErr w:type="spellEnd"/>
      <w:r>
        <w:t>).</w:t>
      </w:r>
      <w:proofErr w:type="gramEnd"/>
      <w:r>
        <w:t xml:space="preserve"> Retrieved from https://www.coinbase.com/</w:t>
      </w:r>
    </w:p>
    <w:p w:rsidR="00A410DE" w:rsidRDefault="00A410DE" w:rsidP="00A410DE">
      <w:proofErr w:type="spellStart"/>
      <w:proofErr w:type="gramStart"/>
      <w:r>
        <w:t>CoinSetter</w:t>
      </w:r>
      <w:proofErr w:type="spellEnd"/>
      <w:r>
        <w:t>.</w:t>
      </w:r>
      <w:proofErr w:type="gramEnd"/>
      <w:r>
        <w:t xml:space="preserve"> </w:t>
      </w:r>
      <w:proofErr w:type="gramStart"/>
      <w:r>
        <w:t>(</w:t>
      </w:r>
      <w:proofErr w:type="spellStart"/>
      <w:r>
        <w:t>n.d.</w:t>
      </w:r>
      <w:proofErr w:type="spellEnd"/>
      <w:r>
        <w:t>).</w:t>
      </w:r>
      <w:proofErr w:type="gramEnd"/>
      <w:r>
        <w:t xml:space="preserve"> Retrieved from https://www.coinsetter.com/</w:t>
      </w:r>
    </w:p>
    <w:p w:rsidR="00A410DE" w:rsidRDefault="00A410DE" w:rsidP="00A410DE">
      <w:proofErr w:type="gramStart"/>
      <w:r>
        <w:t>Kraken.</w:t>
      </w:r>
      <w:proofErr w:type="gramEnd"/>
      <w:r>
        <w:t xml:space="preserve"> </w:t>
      </w:r>
      <w:proofErr w:type="gramStart"/>
      <w:r>
        <w:t>(</w:t>
      </w:r>
      <w:proofErr w:type="spellStart"/>
      <w:r>
        <w:t>n.d.</w:t>
      </w:r>
      <w:proofErr w:type="spellEnd"/>
      <w:r>
        <w:t>).</w:t>
      </w:r>
      <w:proofErr w:type="gramEnd"/>
      <w:r>
        <w:t xml:space="preserve"> Retrieved from https://www.kraken.com/</w:t>
      </w:r>
    </w:p>
    <w:p w:rsidR="00A410DE" w:rsidRDefault="00A410DE" w:rsidP="00A410DE">
      <w:proofErr w:type="spellStart"/>
      <w:proofErr w:type="gramStart"/>
      <w:r>
        <w:t>LakeBTC</w:t>
      </w:r>
      <w:proofErr w:type="spellEnd"/>
      <w:r>
        <w:t>.</w:t>
      </w:r>
      <w:proofErr w:type="gramEnd"/>
      <w:r>
        <w:t xml:space="preserve"> </w:t>
      </w:r>
      <w:proofErr w:type="gramStart"/>
      <w:r>
        <w:t>(</w:t>
      </w:r>
      <w:proofErr w:type="spellStart"/>
      <w:r>
        <w:t>n.d.</w:t>
      </w:r>
      <w:proofErr w:type="spellEnd"/>
      <w:r>
        <w:t>).</w:t>
      </w:r>
      <w:proofErr w:type="gramEnd"/>
      <w:r>
        <w:t xml:space="preserve"> Retrieved from https://www.lakebtc.com/</w:t>
      </w:r>
    </w:p>
    <w:p w:rsidR="00A410DE" w:rsidRDefault="00A410DE" w:rsidP="00A410DE">
      <w:proofErr w:type="spellStart"/>
      <w:r>
        <w:t>OkCoin</w:t>
      </w:r>
      <w:proofErr w:type="spellEnd"/>
      <w:r>
        <w:t xml:space="preserve"> LinkedIn. </w:t>
      </w:r>
      <w:proofErr w:type="gramStart"/>
      <w:r>
        <w:t>(</w:t>
      </w:r>
      <w:proofErr w:type="spellStart"/>
      <w:r>
        <w:t>n.d.</w:t>
      </w:r>
      <w:proofErr w:type="spellEnd"/>
      <w:r>
        <w:t>).</w:t>
      </w:r>
      <w:proofErr w:type="gramEnd"/>
      <w:r>
        <w:t xml:space="preserve"> Retrieved from https://www.linkedin.com/company/okcoin</w:t>
      </w:r>
    </w:p>
    <w:p w:rsidR="00A410DE" w:rsidRDefault="00A410DE" w:rsidP="00A410DE">
      <w:proofErr w:type="spellStart"/>
      <w:proofErr w:type="gramStart"/>
      <w:r>
        <w:t>OkCoin_Intl</w:t>
      </w:r>
      <w:proofErr w:type="spellEnd"/>
      <w:r>
        <w:t>. (</w:t>
      </w:r>
      <w:proofErr w:type="spellStart"/>
      <w:r>
        <w:t>n.d.</w:t>
      </w:r>
      <w:proofErr w:type="spellEnd"/>
      <w:r>
        <w:t>).</w:t>
      </w:r>
      <w:proofErr w:type="gramEnd"/>
      <w:r>
        <w:t xml:space="preserve"> Retrieved from </w:t>
      </w:r>
      <w:hyperlink r:id="rId20" w:history="1">
        <w:r w:rsidRPr="00FC0ABE">
          <w:rPr>
            <w:rStyle w:val="Hyperlink"/>
          </w:rPr>
          <w:t>https://www.okcoin.com/</w:t>
        </w:r>
      </w:hyperlink>
    </w:p>
    <w:p w:rsidR="00665216" w:rsidRDefault="00665216" w:rsidP="00665216">
      <w:proofErr w:type="gramStart"/>
      <w:r>
        <w:t>NYS Department of Financial Services.</w:t>
      </w:r>
      <w:proofErr w:type="gramEnd"/>
      <w:r>
        <w:t xml:space="preserve"> (2015). Retrieved from</w:t>
      </w:r>
    </w:p>
    <w:p w:rsidR="00665216" w:rsidRPr="004E1C48" w:rsidRDefault="00665216" w:rsidP="00665216">
      <w:pPr>
        <w:ind w:firstLine="720"/>
      </w:pPr>
      <w:r w:rsidRPr="002B0003">
        <w:t>http://www.dfs.ny.gov/legal/regulations/adoptions/dfsp200t.pdf</w:t>
      </w:r>
    </w:p>
    <w:p w:rsidR="00665216" w:rsidRDefault="00665216" w:rsidP="00A410DE"/>
    <w:p w:rsidR="00A410DE" w:rsidRPr="00A410DE" w:rsidRDefault="00A410DE" w:rsidP="00A410DE"/>
    <w:sectPr w:rsidR="00A410DE" w:rsidRPr="00A410DE">
      <w:head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91DFF" w:rsidRDefault="00D91DFF" w:rsidP="00120532">
      <w:pPr>
        <w:spacing w:line="240" w:lineRule="auto"/>
      </w:pPr>
      <w:r>
        <w:separator/>
      </w:r>
    </w:p>
  </w:endnote>
  <w:endnote w:type="continuationSeparator" w:id="0">
    <w:p w:rsidR="00D91DFF" w:rsidRDefault="00D91DFF" w:rsidP="001205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91DFF" w:rsidRDefault="00D91DFF" w:rsidP="00120532">
      <w:pPr>
        <w:spacing w:line="240" w:lineRule="auto"/>
      </w:pPr>
      <w:r>
        <w:separator/>
      </w:r>
    </w:p>
  </w:footnote>
  <w:footnote w:type="continuationSeparator" w:id="0">
    <w:p w:rsidR="00D91DFF" w:rsidRDefault="00D91DFF" w:rsidP="0012053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1DFF" w:rsidRDefault="00D91DFF">
    <w:pPr>
      <w:pStyle w:val="Header"/>
    </w:pPr>
    <w:r>
      <w:t xml:space="preserve">James LeBlanc </w:t>
    </w:r>
    <w:r>
      <w:tab/>
      <w:t>Currency Exchange</w:t>
    </w:r>
    <w:r>
      <w:tab/>
    </w:r>
    <w:r>
      <w:fldChar w:fldCharType="begin"/>
    </w:r>
    <w:r>
      <w:instrText xml:space="preserve"> PAGE   \* MERGEFORMAT </w:instrText>
    </w:r>
    <w:r>
      <w:fldChar w:fldCharType="separate"/>
    </w:r>
    <w:r w:rsidR="00EC0E56">
      <w:rPr>
        <w:noProof/>
      </w:rPr>
      <w:t>7</w:t>
    </w:r>
    <w:r>
      <w:rPr>
        <w:noProof/>
      </w:rPr>
      <w:fldChar w:fldCharType="end"/>
    </w:r>
  </w:p>
  <w:p w:rsidR="00D91DFF" w:rsidRDefault="00D91DF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8.75pt;height:18.75pt;visibility:visible" o:bullet="t">
        <v:imagedata r:id="rId1" o:title="bullet_p_diamond-blk"/>
      </v:shape>
    </w:pict>
  </w:numPicBullet>
  <w:abstractNum w:abstractNumId="0">
    <w:nsid w:val="077253F5"/>
    <w:multiLevelType w:val="hybridMultilevel"/>
    <w:tmpl w:val="3CC27018"/>
    <w:styleLink w:val="ImportedStyle9"/>
    <w:lvl w:ilvl="0" w:tplc="A88A54F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E9504F6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0752188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44D62DA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5623B6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23ACFBA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91CA45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1720692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E18077B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nsid w:val="09F2335C"/>
    <w:multiLevelType w:val="hybridMultilevel"/>
    <w:tmpl w:val="EC2E56D0"/>
    <w:numStyleLink w:val="ImportedStyle5"/>
  </w:abstractNum>
  <w:abstractNum w:abstractNumId="2">
    <w:nsid w:val="0AEE7B75"/>
    <w:multiLevelType w:val="hybridMultilevel"/>
    <w:tmpl w:val="066A92B2"/>
    <w:lvl w:ilvl="0" w:tplc="26A6383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5DA42F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793A0292">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ED4AFD2">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7B12DB4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DFE051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382E9A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0450C07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9042DE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
    <w:nsid w:val="0B7C463A"/>
    <w:multiLevelType w:val="hybridMultilevel"/>
    <w:tmpl w:val="DF60F8C2"/>
    <w:lvl w:ilvl="0" w:tplc="E3221C2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7B2325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A41414F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350A320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48D76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97222F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A81CC52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9B2791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FF2A78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
    <w:nsid w:val="0C9A1C70"/>
    <w:multiLevelType w:val="hybridMultilevel"/>
    <w:tmpl w:val="7D06F3B2"/>
    <w:lvl w:ilvl="0" w:tplc="84C05570">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408A3CB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2B62BB1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08CED9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156726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73A87E9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1C4248A">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C9EFC0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BEB26D2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
    <w:nsid w:val="0FF1379A"/>
    <w:multiLevelType w:val="hybridMultilevel"/>
    <w:tmpl w:val="BDA05DDC"/>
    <w:lvl w:ilvl="0" w:tplc="360CC4B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55604C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38AB7E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B3A4CC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7A25F7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56AC951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3B25B4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FBC0844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A30969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6">
    <w:nsid w:val="10B359FF"/>
    <w:multiLevelType w:val="hybridMultilevel"/>
    <w:tmpl w:val="CD084F86"/>
    <w:lvl w:ilvl="0" w:tplc="41BA0F4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71272A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A4688D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34B08F3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5CCAA3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B792F9C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BE900F7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6F3CC42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02E5B6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7">
    <w:nsid w:val="140D75D4"/>
    <w:multiLevelType w:val="hybridMultilevel"/>
    <w:tmpl w:val="1BEC8B96"/>
    <w:lvl w:ilvl="0" w:tplc="6F7095A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3EE015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DD8C28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7332D53A">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B5F8857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D4C2A5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BD2CD3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845AD1B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D3E44FD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8">
    <w:nsid w:val="163F1683"/>
    <w:multiLevelType w:val="hybridMultilevel"/>
    <w:tmpl w:val="C2E20B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67A75D1"/>
    <w:multiLevelType w:val="hybridMultilevel"/>
    <w:tmpl w:val="30F8F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BC0598E"/>
    <w:multiLevelType w:val="hybridMultilevel"/>
    <w:tmpl w:val="C9A444E6"/>
    <w:lvl w:ilvl="0" w:tplc="90E2972A">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BA0D73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63D6995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DCA770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B10A843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E3F600D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7C2EED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715EC5A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616C80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1">
    <w:nsid w:val="1BEF609B"/>
    <w:multiLevelType w:val="hybridMultilevel"/>
    <w:tmpl w:val="D350302C"/>
    <w:lvl w:ilvl="0" w:tplc="854293A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23EED23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313883F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310FEA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2C470C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6CC4F29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028626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46EC4A4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CB80A83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2">
    <w:nsid w:val="1C1A568F"/>
    <w:multiLevelType w:val="hybridMultilevel"/>
    <w:tmpl w:val="ED86D2BC"/>
    <w:styleLink w:val="ImportedStyle2"/>
    <w:lvl w:ilvl="0" w:tplc="1F40459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25F2284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BB08AC5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FD64CB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7F4010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87FA120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921EEAF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22A768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4FB8BD7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3">
    <w:nsid w:val="1C954352"/>
    <w:multiLevelType w:val="hybridMultilevel"/>
    <w:tmpl w:val="BDDC33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DB14ACB"/>
    <w:multiLevelType w:val="hybridMultilevel"/>
    <w:tmpl w:val="12AA6A6A"/>
    <w:lvl w:ilvl="0" w:tplc="D0BC3BF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02FE1C7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AE96332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53A65AF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DCA5C2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34C621E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BBC4C75A">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44BEA82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32869A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5">
    <w:nsid w:val="21E80B5E"/>
    <w:multiLevelType w:val="hybridMultilevel"/>
    <w:tmpl w:val="8B084D34"/>
    <w:lvl w:ilvl="0" w:tplc="4CD634EC">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A4AE31A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F018513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5A2A843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E43C546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61F435A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FF10B72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9D41D1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D9D8E2D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6">
    <w:nsid w:val="26C754D8"/>
    <w:multiLevelType w:val="hybridMultilevel"/>
    <w:tmpl w:val="3CC27018"/>
    <w:numStyleLink w:val="ImportedStyle9"/>
  </w:abstractNum>
  <w:abstractNum w:abstractNumId="17">
    <w:nsid w:val="2B9955AB"/>
    <w:multiLevelType w:val="hybridMultilevel"/>
    <w:tmpl w:val="8AD69BE2"/>
    <w:styleLink w:val="ImportedStyle6"/>
    <w:lvl w:ilvl="0" w:tplc="B5DE9BE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EEBAF35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0E5C4BD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C8A737A">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224FCD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B9C4410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F4DC231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1D5EECF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CD219F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8">
    <w:nsid w:val="2C684A3D"/>
    <w:multiLevelType w:val="hybridMultilevel"/>
    <w:tmpl w:val="7E98FE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CAD2103"/>
    <w:multiLevelType w:val="hybridMultilevel"/>
    <w:tmpl w:val="5112B17C"/>
    <w:lvl w:ilvl="0" w:tplc="560ED3B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3F2E318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63866BA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A022F5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B684772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1E612B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352BC4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E986872">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6876DAA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0">
    <w:nsid w:val="30D34CBB"/>
    <w:multiLevelType w:val="hybridMultilevel"/>
    <w:tmpl w:val="EC2E56D0"/>
    <w:styleLink w:val="ImportedStyle5"/>
    <w:lvl w:ilvl="0" w:tplc="F87C458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F9BC46C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4BA898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2E62E7A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62AAA2B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1F8A05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E71005C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BE94D3E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C444DBF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1">
    <w:nsid w:val="33237CC4"/>
    <w:multiLevelType w:val="hybridMultilevel"/>
    <w:tmpl w:val="7032AC0E"/>
    <w:lvl w:ilvl="0" w:tplc="385436C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C6FAD894">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2F485AB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28BC001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D2CE24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2EB2C55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ECD8B55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DFC815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7AB8776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2">
    <w:nsid w:val="347F3364"/>
    <w:multiLevelType w:val="hybridMultilevel"/>
    <w:tmpl w:val="7570ADCC"/>
    <w:styleLink w:val="ImportedStyle7"/>
    <w:lvl w:ilvl="0" w:tplc="FFB443B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B890FF7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FD3A423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D44A914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D9D445D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B1D0F60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9D728AA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3D61EF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7D27C9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3">
    <w:nsid w:val="34A273DE"/>
    <w:multiLevelType w:val="hybridMultilevel"/>
    <w:tmpl w:val="CA3047A2"/>
    <w:styleLink w:val="ImportedStyle8"/>
    <w:lvl w:ilvl="0" w:tplc="A444588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DA8FFA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FDBEF26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6801A0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2F8A69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E1CEE2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92422F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36C407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E30CD5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4">
    <w:nsid w:val="36092C87"/>
    <w:multiLevelType w:val="hybridMultilevel"/>
    <w:tmpl w:val="DD046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8CC377A"/>
    <w:multiLevelType w:val="hybridMultilevel"/>
    <w:tmpl w:val="EB023A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C6E179D"/>
    <w:multiLevelType w:val="hybridMultilevel"/>
    <w:tmpl w:val="7D942FDE"/>
    <w:lvl w:ilvl="0" w:tplc="04090001">
      <w:start w:val="1"/>
      <w:numFmt w:val="bullet"/>
      <w:lvlText w:val=""/>
      <w:lvlJc w:val="left"/>
      <w:pPr>
        <w:ind w:left="720" w:hanging="360"/>
      </w:pPr>
      <w:rPr>
        <w:rFonts w:ascii="Symbol" w:hAnsi="Symbol" w:hint="default"/>
      </w:rPr>
    </w:lvl>
    <w:lvl w:ilvl="1" w:tplc="D3E0CC44">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3D1803F0"/>
    <w:multiLevelType w:val="hybridMultilevel"/>
    <w:tmpl w:val="8674B0C2"/>
    <w:lvl w:ilvl="0" w:tplc="9BE8B56A">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3642C9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13D08DB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83088C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73A29DE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F3161E4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C88719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7246CD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D7EC93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8">
    <w:nsid w:val="3DC72B12"/>
    <w:multiLevelType w:val="hybridMultilevel"/>
    <w:tmpl w:val="05108942"/>
    <w:lvl w:ilvl="0" w:tplc="305C95C0">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83747CB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3B66442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978B89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DA054D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115EA93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17C6C4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86CCCB9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6C0DDF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9">
    <w:nsid w:val="3DE536BD"/>
    <w:multiLevelType w:val="hybridMultilevel"/>
    <w:tmpl w:val="CA3047A2"/>
    <w:numStyleLink w:val="ImportedStyle8"/>
  </w:abstractNum>
  <w:abstractNum w:abstractNumId="30">
    <w:nsid w:val="3EAD3EF7"/>
    <w:multiLevelType w:val="hybridMultilevel"/>
    <w:tmpl w:val="A7A4D60C"/>
    <w:lvl w:ilvl="0" w:tplc="3C1EA77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2EACD67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4126ADD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BA7CA2D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4F0ACB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2AB821C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29E81E4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6A87E7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20D6326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1">
    <w:nsid w:val="41D9617F"/>
    <w:multiLevelType w:val="hybridMultilevel"/>
    <w:tmpl w:val="1E365052"/>
    <w:styleLink w:val="ImportedStyle3"/>
    <w:lvl w:ilvl="0" w:tplc="CC7687B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A8FAED7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2C0C51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FDCA01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94503F2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9424BE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25CA277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09AC488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D458E4D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2">
    <w:nsid w:val="44C74FEE"/>
    <w:multiLevelType w:val="hybridMultilevel"/>
    <w:tmpl w:val="6CB000E6"/>
    <w:lvl w:ilvl="0" w:tplc="CCA2F0D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91E1A84">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A326608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70FE3AA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29C035F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3DC474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11C2A3B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B68896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15C406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3">
    <w:nsid w:val="454A6E96"/>
    <w:multiLevelType w:val="hybridMultilevel"/>
    <w:tmpl w:val="5B0E81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68E7E1A"/>
    <w:multiLevelType w:val="hybridMultilevel"/>
    <w:tmpl w:val="1E365052"/>
    <w:numStyleLink w:val="ImportedStyle3"/>
  </w:abstractNum>
  <w:abstractNum w:abstractNumId="35">
    <w:nsid w:val="48F21E95"/>
    <w:multiLevelType w:val="hybridMultilevel"/>
    <w:tmpl w:val="F72CFD78"/>
    <w:lvl w:ilvl="0" w:tplc="9806BF0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C2AD84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297E23D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02CF2A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CD0368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5352CCE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204CCE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16CCCA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D94C67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6">
    <w:nsid w:val="4A2A7781"/>
    <w:multiLevelType w:val="hybridMultilevel"/>
    <w:tmpl w:val="DBA6E8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4DB733F3"/>
    <w:multiLevelType w:val="hybridMultilevel"/>
    <w:tmpl w:val="5590CF30"/>
    <w:lvl w:ilvl="0" w:tplc="ECE49DA2">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C9263DD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D7EADC4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1088923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C4057F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8CCB40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1CC618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478E73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DBC4B03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8">
    <w:nsid w:val="4E3218F5"/>
    <w:multiLevelType w:val="hybridMultilevel"/>
    <w:tmpl w:val="ED86D2BC"/>
    <w:numStyleLink w:val="ImportedStyle2"/>
  </w:abstractNum>
  <w:abstractNum w:abstractNumId="39">
    <w:nsid w:val="4E8175A1"/>
    <w:multiLevelType w:val="hybridMultilevel"/>
    <w:tmpl w:val="CA8E2298"/>
    <w:lvl w:ilvl="0" w:tplc="A06A9BEC">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49C0C95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7CFEADA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BFCA24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2BA440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6D817D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0DEB5D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FB28DB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150E06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0">
    <w:nsid w:val="4F6E7672"/>
    <w:multiLevelType w:val="hybridMultilevel"/>
    <w:tmpl w:val="953ED8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51AA1D5E"/>
    <w:multiLevelType w:val="hybridMultilevel"/>
    <w:tmpl w:val="8C66C88A"/>
    <w:lvl w:ilvl="0" w:tplc="13FC2596">
      <w:start w:val="1"/>
      <w:numFmt w:val="bullet"/>
      <w:lvlText w:val="•"/>
      <w:lvlPicBulletId w:val="0"/>
      <w:lvlJc w:val="left"/>
      <w:pPr>
        <w:ind w:left="360"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1" w:tplc="5E624A0C">
      <w:start w:val="1"/>
      <w:numFmt w:val="bullet"/>
      <w:lvlText w:val="•"/>
      <w:lvlPicBulletId w:val="0"/>
      <w:lvlJc w:val="left"/>
      <w:pPr>
        <w:ind w:left="1145"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2" w:tplc="13B44518">
      <w:start w:val="1"/>
      <w:numFmt w:val="bullet"/>
      <w:lvlText w:val="•"/>
      <w:lvlPicBulletId w:val="0"/>
      <w:lvlJc w:val="left"/>
      <w:pPr>
        <w:ind w:left="1931"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3" w:tplc="0D886568">
      <w:start w:val="1"/>
      <w:numFmt w:val="bullet"/>
      <w:lvlText w:val="•"/>
      <w:lvlPicBulletId w:val="0"/>
      <w:lvlJc w:val="left"/>
      <w:pPr>
        <w:ind w:left="2716"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4" w:tplc="DA66220E">
      <w:start w:val="1"/>
      <w:numFmt w:val="bullet"/>
      <w:lvlText w:val="•"/>
      <w:lvlPicBulletId w:val="0"/>
      <w:lvlJc w:val="left"/>
      <w:pPr>
        <w:ind w:left="3502"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5" w:tplc="D22A1E72">
      <w:start w:val="1"/>
      <w:numFmt w:val="bullet"/>
      <w:lvlText w:val="•"/>
      <w:lvlPicBulletId w:val="0"/>
      <w:lvlJc w:val="left"/>
      <w:pPr>
        <w:ind w:left="4287"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6" w:tplc="3CE68E7C">
      <w:start w:val="1"/>
      <w:numFmt w:val="bullet"/>
      <w:lvlText w:val="•"/>
      <w:lvlPicBulletId w:val="0"/>
      <w:lvlJc w:val="left"/>
      <w:pPr>
        <w:ind w:left="5073"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7" w:tplc="CA2C9950">
      <w:start w:val="1"/>
      <w:numFmt w:val="bullet"/>
      <w:lvlText w:val="•"/>
      <w:lvlPicBulletId w:val="0"/>
      <w:lvlJc w:val="left"/>
      <w:pPr>
        <w:ind w:left="5858"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8" w:tplc="36AE3976">
      <w:start w:val="1"/>
      <w:numFmt w:val="bullet"/>
      <w:lvlText w:val="•"/>
      <w:lvlPicBulletId w:val="0"/>
      <w:lvlJc w:val="left"/>
      <w:pPr>
        <w:ind w:left="6644"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abstractNum>
  <w:abstractNum w:abstractNumId="42">
    <w:nsid w:val="524731E5"/>
    <w:multiLevelType w:val="hybridMultilevel"/>
    <w:tmpl w:val="B9629050"/>
    <w:lvl w:ilvl="0" w:tplc="DE0AB6A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4114F2A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7FB26B12">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964964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3160B2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A82F20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79C2DA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33A63B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6150A68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3">
    <w:nsid w:val="53436E88"/>
    <w:multiLevelType w:val="hybridMultilevel"/>
    <w:tmpl w:val="6C402F46"/>
    <w:lvl w:ilvl="0" w:tplc="F408752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0AE0784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A5E536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5BCAEC9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880469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0DC4736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874B73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F20253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99E2F9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4">
    <w:nsid w:val="57373004"/>
    <w:multiLevelType w:val="hybridMultilevel"/>
    <w:tmpl w:val="A4E427B4"/>
    <w:lvl w:ilvl="0" w:tplc="6720D32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A208AD2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22D4A40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3B0203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AA0188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0CE551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702862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962E47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4288B06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5">
    <w:nsid w:val="57D24C3F"/>
    <w:multiLevelType w:val="hybridMultilevel"/>
    <w:tmpl w:val="1E365052"/>
    <w:numStyleLink w:val="ImportedStyle3"/>
  </w:abstractNum>
  <w:abstractNum w:abstractNumId="46">
    <w:nsid w:val="58FD2F99"/>
    <w:multiLevelType w:val="hybridMultilevel"/>
    <w:tmpl w:val="EF82E2CC"/>
    <w:numStyleLink w:val="ImportedStyle4"/>
  </w:abstractNum>
  <w:abstractNum w:abstractNumId="47">
    <w:nsid w:val="59D63461"/>
    <w:multiLevelType w:val="hybridMultilevel"/>
    <w:tmpl w:val="6212D086"/>
    <w:lvl w:ilvl="0" w:tplc="27C65E3C">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B46774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6B261B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EF66A43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3C48D8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771E4A7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3D4267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ACA514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2322150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8">
    <w:nsid w:val="5B772F34"/>
    <w:multiLevelType w:val="hybridMultilevel"/>
    <w:tmpl w:val="7570ADCC"/>
    <w:numStyleLink w:val="ImportedStyle7"/>
  </w:abstractNum>
  <w:abstractNum w:abstractNumId="49">
    <w:nsid w:val="5D943AB4"/>
    <w:multiLevelType w:val="hybridMultilevel"/>
    <w:tmpl w:val="90A69DAC"/>
    <w:lvl w:ilvl="0" w:tplc="45BCB4E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84182FA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58AB74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3708C0B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10EC06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E4E937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E622F8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A7E6D40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B92425C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0">
    <w:nsid w:val="5E5B0EEE"/>
    <w:multiLevelType w:val="hybridMultilevel"/>
    <w:tmpl w:val="EF82E2CC"/>
    <w:styleLink w:val="ImportedStyle4"/>
    <w:lvl w:ilvl="0" w:tplc="4EE28B6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C32202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296A9D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E726472A">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9A9034A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02AE4E1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C9651D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F76AAC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8B28DE0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1">
    <w:nsid w:val="61221C92"/>
    <w:multiLevelType w:val="hybridMultilevel"/>
    <w:tmpl w:val="9CB2D6AE"/>
    <w:lvl w:ilvl="0" w:tplc="81D2C0B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7BFA831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352EB0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38CCB2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EC0EFA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9B8CCBD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B1A2E2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0CCA45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A54E26B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2">
    <w:nsid w:val="63323DD8"/>
    <w:multiLevelType w:val="hybridMultilevel"/>
    <w:tmpl w:val="921A87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66005179"/>
    <w:multiLevelType w:val="hybridMultilevel"/>
    <w:tmpl w:val="AAD43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6623113F"/>
    <w:multiLevelType w:val="hybridMultilevel"/>
    <w:tmpl w:val="9B4AF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67491EC8"/>
    <w:multiLevelType w:val="hybridMultilevel"/>
    <w:tmpl w:val="0A0239A6"/>
    <w:styleLink w:val="ImportedStyle1"/>
    <w:lvl w:ilvl="0" w:tplc="13981AE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37B2059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D17E5F1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E12CF91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508091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FCE4437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A2924BB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DC4628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CE0E72B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6">
    <w:nsid w:val="68B94EE6"/>
    <w:multiLevelType w:val="hybridMultilevel"/>
    <w:tmpl w:val="2B64E6FA"/>
    <w:lvl w:ilvl="0" w:tplc="8E7A493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0E96FD7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3583EF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A328D1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F71C986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F13ACF1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A17ED00A">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969AFE3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FC2C4E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7">
    <w:nsid w:val="6CB11B70"/>
    <w:multiLevelType w:val="hybridMultilevel"/>
    <w:tmpl w:val="8F80BD16"/>
    <w:lvl w:ilvl="0" w:tplc="740EA662">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780CD43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6290A13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100361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52E7CB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E790142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704813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68A0596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3ECA341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8">
    <w:nsid w:val="70891807"/>
    <w:multiLevelType w:val="hybridMultilevel"/>
    <w:tmpl w:val="0FCA1234"/>
    <w:lvl w:ilvl="0" w:tplc="D510756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BD8AD9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3158438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5B0169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F23219A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7BD05F6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756E91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E588549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2F0AF94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9">
    <w:nsid w:val="708D192B"/>
    <w:multiLevelType w:val="hybridMultilevel"/>
    <w:tmpl w:val="5DB8E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nsid w:val="7336428C"/>
    <w:multiLevelType w:val="hybridMultilevel"/>
    <w:tmpl w:val="747AE0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79C01D9D"/>
    <w:multiLevelType w:val="hybridMultilevel"/>
    <w:tmpl w:val="966EA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nsid w:val="7AD03EC9"/>
    <w:multiLevelType w:val="hybridMultilevel"/>
    <w:tmpl w:val="EF82E2CC"/>
    <w:numStyleLink w:val="ImportedStyle4"/>
  </w:abstractNum>
  <w:abstractNum w:abstractNumId="63">
    <w:nsid w:val="7B53606E"/>
    <w:multiLevelType w:val="hybridMultilevel"/>
    <w:tmpl w:val="0A0239A6"/>
    <w:numStyleLink w:val="ImportedStyle1"/>
  </w:abstractNum>
  <w:abstractNum w:abstractNumId="64">
    <w:nsid w:val="7E6A6E6E"/>
    <w:multiLevelType w:val="hybridMultilevel"/>
    <w:tmpl w:val="85D49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nsid w:val="7F5073E1"/>
    <w:multiLevelType w:val="hybridMultilevel"/>
    <w:tmpl w:val="8AD69BE2"/>
    <w:numStyleLink w:val="ImportedStyle6"/>
  </w:abstractNum>
  <w:num w:numId="1">
    <w:abstractNumId w:val="40"/>
  </w:num>
  <w:num w:numId="2">
    <w:abstractNumId w:val="61"/>
  </w:num>
  <w:num w:numId="3">
    <w:abstractNumId w:val="18"/>
  </w:num>
  <w:num w:numId="4">
    <w:abstractNumId w:val="13"/>
  </w:num>
  <w:num w:numId="5">
    <w:abstractNumId w:val="26"/>
  </w:num>
  <w:num w:numId="6">
    <w:abstractNumId w:val="54"/>
  </w:num>
  <w:num w:numId="7">
    <w:abstractNumId w:val="25"/>
  </w:num>
  <w:num w:numId="8">
    <w:abstractNumId w:val="8"/>
  </w:num>
  <w:num w:numId="9">
    <w:abstractNumId w:val="36"/>
  </w:num>
  <w:num w:numId="10">
    <w:abstractNumId w:val="33"/>
  </w:num>
  <w:num w:numId="11">
    <w:abstractNumId w:val="64"/>
  </w:num>
  <w:num w:numId="12">
    <w:abstractNumId w:val="53"/>
  </w:num>
  <w:num w:numId="13">
    <w:abstractNumId w:val="24"/>
  </w:num>
  <w:num w:numId="14">
    <w:abstractNumId w:val="60"/>
  </w:num>
  <w:num w:numId="15">
    <w:abstractNumId w:val="52"/>
  </w:num>
  <w:num w:numId="16">
    <w:abstractNumId w:val="59"/>
  </w:num>
  <w:num w:numId="17">
    <w:abstractNumId w:val="9"/>
  </w:num>
  <w:num w:numId="18">
    <w:abstractNumId w:val="55"/>
  </w:num>
  <w:num w:numId="19">
    <w:abstractNumId w:val="63"/>
  </w:num>
  <w:num w:numId="20">
    <w:abstractNumId w:val="12"/>
  </w:num>
  <w:num w:numId="21">
    <w:abstractNumId w:val="38"/>
  </w:num>
  <w:num w:numId="22">
    <w:abstractNumId w:val="31"/>
  </w:num>
  <w:num w:numId="23">
    <w:abstractNumId w:val="34"/>
  </w:num>
  <w:num w:numId="24">
    <w:abstractNumId w:val="50"/>
  </w:num>
  <w:num w:numId="25">
    <w:abstractNumId w:val="46"/>
  </w:num>
  <w:num w:numId="26">
    <w:abstractNumId w:val="20"/>
  </w:num>
  <w:num w:numId="27">
    <w:abstractNumId w:val="1"/>
  </w:num>
  <w:num w:numId="28">
    <w:abstractNumId w:val="17"/>
  </w:num>
  <w:num w:numId="29">
    <w:abstractNumId w:val="65"/>
  </w:num>
  <w:num w:numId="30">
    <w:abstractNumId w:val="22"/>
  </w:num>
  <w:num w:numId="31">
    <w:abstractNumId w:val="48"/>
  </w:num>
  <w:num w:numId="32">
    <w:abstractNumId w:val="23"/>
  </w:num>
  <w:num w:numId="33">
    <w:abstractNumId w:val="29"/>
  </w:num>
  <w:num w:numId="34">
    <w:abstractNumId w:val="0"/>
  </w:num>
  <w:num w:numId="35">
    <w:abstractNumId w:val="16"/>
  </w:num>
  <w:num w:numId="36">
    <w:abstractNumId w:val="41"/>
  </w:num>
  <w:num w:numId="37">
    <w:abstractNumId w:val="41"/>
    <w:lvlOverride w:ilvl="0">
      <w:lvl w:ilvl="0" w:tplc="13FC2596">
        <w:start w:val="1"/>
        <w:numFmt w:val="bullet"/>
        <w:lvlText w:val="•"/>
        <w:lvlPicBulletId w:val="0"/>
        <w:lvlJc w:val="left"/>
        <w:pPr>
          <w:ind w:left="360"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1">
      <w:lvl w:ilvl="1" w:tplc="5E624A0C">
        <w:start w:val="1"/>
        <w:numFmt w:val="bullet"/>
        <w:lvlText w:val="•"/>
        <w:lvlPicBulletId w:val="0"/>
        <w:lvlJc w:val="left"/>
        <w:pPr>
          <w:ind w:left="1145"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2">
      <w:lvl w:ilvl="2" w:tplc="13B44518">
        <w:start w:val="1"/>
        <w:numFmt w:val="bullet"/>
        <w:lvlText w:val="•"/>
        <w:lvlPicBulletId w:val="0"/>
        <w:lvlJc w:val="left"/>
        <w:pPr>
          <w:ind w:left="1931"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3">
      <w:lvl w:ilvl="3" w:tplc="0D886568">
        <w:start w:val="1"/>
        <w:numFmt w:val="bullet"/>
        <w:lvlText w:val="•"/>
        <w:lvlPicBulletId w:val="0"/>
        <w:lvlJc w:val="left"/>
        <w:pPr>
          <w:ind w:left="2716"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4">
      <w:lvl w:ilvl="4" w:tplc="DA66220E">
        <w:start w:val="1"/>
        <w:numFmt w:val="bullet"/>
        <w:lvlText w:val="•"/>
        <w:lvlPicBulletId w:val="0"/>
        <w:lvlJc w:val="left"/>
        <w:pPr>
          <w:ind w:left="3502"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5">
      <w:lvl w:ilvl="5" w:tplc="D22A1E72">
        <w:start w:val="1"/>
        <w:numFmt w:val="bullet"/>
        <w:lvlText w:val="•"/>
        <w:lvlPicBulletId w:val="0"/>
        <w:lvlJc w:val="left"/>
        <w:pPr>
          <w:ind w:left="4287"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6">
      <w:lvl w:ilvl="6" w:tplc="3CE68E7C">
        <w:start w:val="1"/>
        <w:numFmt w:val="bullet"/>
        <w:lvlText w:val="•"/>
        <w:lvlPicBulletId w:val="0"/>
        <w:lvlJc w:val="left"/>
        <w:pPr>
          <w:ind w:left="5073"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7">
      <w:lvl w:ilvl="7" w:tplc="CA2C9950">
        <w:start w:val="1"/>
        <w:numFmt w:val="bullet"/>
        <w:lvlText w:val="•"/>
        <w:lvlPicBulletId w:val="0"/>
        <w:lvlJc w:val="left"/>
        <w:pPr>
          <w:ind w:left="5858"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8">
      <w:lvl w:ilvl="8" w:tplc="36AE3976">
        <w:start w:val="1"/>
        <w:numFmt w:val="bullet"/>
        <w:lvlText w:val="•"/>
        <w:lvlPicBulletId w:val="0"/>
        <w:lvlJc w:val="left"/>
        <w:pPr>
          <w:ind w:left="6644"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num>
  <w:num w:numId="38">
    <w:abstractNumId w:val="47"/>
  </w:num>
  <w:num w:numId="39">
    <w:abstractNumId w:val="10"/>
  </w:num>
  <w:num w:numId="40">
    <w:abstractNumId w:val="4"/>
  </w:num>
  <w:num w:numId="41">
    <w:abstractNumId w:val="42"/>
  </w:num>
  <w:num w:numId="42">
    <w:abstractNumId w:val="14"/>
  </w:num>
  <w:num w:numId="43">
    <w:abstractNumId w:val="49"/>
  </w:num>
  <w:num w:numId="44">
    <w:abstractNumId w:val="7"/>
  </w:num>
  <w:num w:numId="45">
    <w:abstractNumId w:val="28"/>
  </w:num>
  <w:num w:numId="46">
    <w:abstractNumId w:val="5"/>
  </w:num>
  <w:num w:numId="47">
    <w:abstractNumId w:val="58"/>
  </w:num>
  <w:num w:numId="48">
    <w:abstractNumId w:val="56"/>
  </w:num>
  <w:num w:numId="49">
    <w:abstractNumId w:val="32"/>
  </w:num>
  <w:num w:numId="50">
    <w:abstractNumId w:val="45"/>
  </w:num>
  <w:num w:numId="51">
    <w:abstractNumId w:val="62"/>
  </w:num>
  <w:num w:numId="52">
    <w:abstractNumId w:val="2"/>
  </w:num>
  <w:num w:numId="53">
    <w:abstractNumId w:val="57"/>
  </w:num>
  <w:num w:numId="54">
    <w:abstractNumId w:val="51"/>
  </w:num>
  <w:num w:numId="55">
    <w:abstractNumId w:val="30"/>
  </w:num>
  <w:num w:numId="56">
    <w:abstractNumId w:val="3"/>
  </w:num>
  <w:num w:numId="57">
    <w:abstractNumId w:val="35"/>
  </w:num>
  <w:num w:numId="58">
    <w:abstractNumId w:val="15"/>
  </w:num>
  <w:num w:numId="59">
    <w:abstractNumId w:val="21"/>
  </w:num>
  <w:num w:numId="60">
    <w:abstractNumId w:val="6"/>
  </w:num>
  <w:num w:numId="61">
    <w:abstractNumId w:val="37"/>
  </w:num>
  <w:num w:numId="62">
    <w:abstractNumId w:val="43"/>
  </w:num>
  <w:num w:numId="63">
    <w:abstractNumId w:val="27"/>
  </w:num>
  <w:num w:numId="64">
    <w:abstractNumId w:val="39"/>
  </w:num>
  <w:num w:numId="65">
    <w:abstractNumId w:val="11"/>
  </w:num>
  <w:num w:numId="66">
    <w:abstractNumId w:val="44"/>
  </w:num>
  <w:num w:numId="67">
    <w:abstractNumId w:val="19"/>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E74B2"/>
    <w:rsid w:val="00010A72"/>
    <w:rsid w:val="00041177"/>
    <w:rsid w:val="00050DCC"/>
    <w:rsid w:val="00075A70"/>
    <w:rsid w:val="00077C9B"/>
    <w:rsid w:val="000829CB"/>
    <w:rsid w:val="0009123F"/>
    <w:rsid w:val="00097624"/>
    <w:rsid w:val="000A0094"/>
    <w:rsid w:val="000C0CB3"/>
    <w:rsid w:val="000D705A"/>
    <w:rsid w:val="000D73A1"/>
    <w:rsid w:val="000E2898"/>
    <w:rsid w:val="000F0B48"/>
    <w:rsid w:val="000F4B2C"/>
    <w:rsid w:val="00102CD7"/>
    <w:rsid w:val="0011378B"/>
    <w:rsid w:val="00120532"/>
    <w:rsid w:val="001336D5"/>
    <w:rsid w:val="00145809"/>
    <w:rsid w:val="00164316"/>
    <w:rsid w:val="00167DA3"/>
    <w:rsid w:val="0018371B"/>
    <w:rsid w:val="00184B34"/>
    <w:rsid w:val="001A70B3"/>
    <w:rsid w:val="001B55E9"/>
    <w:rsid w:val="001B7657"/>
    <w:rsid w:val="001D5B5B"/>
    <w:rsid w:val="001E4076"/>
    <w:rsid w:val="001E454A"/>
    <w:rsid w:val="001F5003"/>
    <w:rsid w:val="00204432"/>
    <w:rsid w:val="002128AC"/>
    <w:rsid w:val="0021361E"/>
    <w:rsid w:val="002136A6"/>
    <w:rsid w:val="00224CC3"/>
    <w:rsid w:val="00232639"/>
    <w:rsid w:val="002375E6"/>
    <w:rsid w:val="00270E93"/>
    <w:rsid w:val="002B2BAD"/>
    <w:rsid w:val="002C3095"/>
    <w:rsid w:val="002D447D"/>
    <w:rsid w:val="002E0357"/>
    <w:rsid w:val="002F0F22"/>
    <w:rsid w:val="00304701"/>
    <w:rsid w:val="00331353"/>
    <w:rsid w:val="00350CB9"/>
    <w:rsid w:val="00365BD5"/>
    <w:rsid w:val="00382D68"/>
    <w:rsid w:val="00384890"/>
    <w:rsid w:val="00391A34"/>
    <w:rsid w:val="003A6A4D"/>
    <w:rsid w:val="003A7C8E"/>
    <w:rsid w:val="003B1D32"/>
    <w:rsid w:val="003B2514"/>
    <w:rsid w:val="003B4AA4"/>
    <w:rsid w:val="003D65F3"/>
    <w:rsid w:val="003E192A"/>
    <w:rsid w:val="003E795E"/>
    <w:rsid w:val="00406ACC"/>
    <w:rsid w:val="00407B9A"/>
    <w:rsid w:val="0041065C"/>
    <w:rsid w:val="00417FC7"/>
    <w:rsid w:val="00422E79"/>
    <w:rsid w:val="00441A1D"/>
    <w:rsid w:val="00450236"/>
    <w:rsid w:val="004553D5"/>
    <w:rsid w:val="00460F3C"/>
    <w:rsid w:val="0046387E"/>
    <w:rsid w:val="00482ADB"/>
    <w:rsid w:val="00492D74"/>
    <w:rsid w:val="0049340C"/>
    <w:rsid w:val="004A6CA7"/>
    <w:rsid w:val="004D68DF"/>
    <w:rsid w:val="00500690"/>
    <w:rsid w:val="00512ED2"/>
    <w:rsid w:val="00525716"/>
    <w:rsid w:val="00526139"/>
    <w:rsid w:val="0056529C"/>
    <w:rsid w:val="00584EE3"/>
    <w:rsid w:val="00586176"/>
    <w:rsid w:val="005A352E"/>
    <w:rsid w:val="005D1608"/>
    <w:rsid w:val="005D1791"/>
    <w:rsid w:val="005D34DC"/>
    <w:rsid w:val="005D3E6E"/>
    <w:rsid w:val="005D7927"/>
    <w:rsid w:val="005F593A"/>
    <w:rsid w:val="005F6EE0"/>
    <w:rsid w:val="00606C04"/>
    <w:rsid w:val="006269CD"/>
    <w:rsid w:val="006271A2"/>
    <w:rsid w:val="006371D7"/>
    <w:rsid w:val="00656797"/>
    <w:rsid w:val="00665216"/>
    <w:rsid w:val="00693C15"/>
    <w:rsid w:val="006A19C7"/>
    <w:rsid w:val="006B25DF"/>
    <w:rsid w:val="006C034A"/>
    <w:rsid w:val="006E49E8"/>
    <w:rsid w:val="007648B1"/>
    <w:rsid w:val="00784AE6"/>
    <w:rsid w:val="00792342"/>
    <w:rsid w:val="007B03CF"/>
    <w:rsid w:val="00813D08"/>
    <w:rsid w:val="00825A7F"/>
    <w:rsid w:val="00834AB6"/>
    <w:rsid w:val="00835C40"/>
    <w:rsid w:val="00847FE0"/>
    <w:rsid w:val="008566D1"/>
    <w:rsid w:val="00862CB7"/>
    <w:rsid w:val="008638EA"/>
    <w:rsid w:val="0087792D"/>
    <w:rsid w:val="0089085F"/>
    <w:rsid w:val="00892684"/>
    <w:rsid w:val="008951A9"/>
    <w:rsid w:val="00895341"/>
    <w:rsid w:val="008A1B49"/>
    <w:rsid w:val="008A1BEA"/>
    <w:rsid w:val="008A4C35"/>
    <w:rsid w:val="008A52F8"/>
    <w:rsid w:val="008D410A"/>
    <w:rsid w:val="008E311E"/>
    <w:rsid w:val="00902593"/>
    <w:rsid w:val="009202F7"/>
    <w:rsid w:val="009260FA"/>
    <w:rsid w:val="0093235B"/>
    <w:rsid w:val="00934D4E"/>
    <w:rsid w:val="009656F8"/>
    <w:rsid w:val="0096750B"/>
    <w:rsid w:val="00972919"/>
    <w:rsid w:val="0098047E"/>
    <w:rsid w:val="009806A2"/>
    <w:rsid w:val="009D3582"/>
    <w:rsid w:val="00A14F78"/>
    <w:rsid w:val="00A24B3A"/>
    <w:rsid w:val="00A2711D"/>
    <w:rsid w:val="00A30311"/>
    <w:rsid w:val="00A410DE"/>
    <w:rsid w:val="00A51F98"/>
    <w:rsid w:val="00A65514"/>
    <w:rsid w:val="00A65754"/>
    <w:rsid w:val="00A71C1F"/>
    <w:rsid w:val="00A8151F"/>
    <w:rsid w:val="00A85253"/>
    <w:rsid w:val="00A959AB"/>
    <w:rsid w:val="00AB27C3"/>
    <w:rsid w:val="00AC70C6"/>
    <w:rsid w:val="00AD7D58"/>
    <w:rsid w:val="00AE557E"/>
    <w:rsid w:val="00B0070C"/>
    <w:rsid w:val="00B14555"/>
    <w:rsid w:val="00B23E14"/>
    <w:rsid w:val="00B3219A"/>
    <w:rsid w:val="00B34593"/>
    <w:rsid w:val="00B46E4B"/>
    <w:rsid w:val="00B826AA"/>
    <w:rsid w:val="00B86714"/>
    <w:rsid w:val="00B91490"/>
    <w:rsid w:val="00B92ADD"/>
    <w:rsid w:val="00BA2977"/>
    <w:rsid w:val="00BA6EDC"/>
    <w:rsid w:val="00BB2F38"/>
    <w:rsid w:val="00BB4FFD"/>
    <w:rsid w:val="00BE7C5B"/>
    <w:rsid w:val="00BF63D2"/>
    <w:rsid w:val="00C073C4"/>
    <w:rsid w:val="00C12FA7"/>
    <w:rsid w:val="00C17027"/>
    <w:rsid w:val="00C21924"/>
    <w:rsid w:val="00C24C34"/>
    <w:rsid w:val="00C30483"/>
    <w:rsid w:val="00C331D7"/>
    <w:rsid w:val="00C55B03"/>
    <w:rsid w:val="00C83760"/>
    <w:rsid w:val="00C90D74"/>
    <w:rsid w:val="00C9518C"/>
    <w:rsid w:val="00CB5B53"/>
    <w:rsid w:val="00CB6A32"/>
    <w:rsid w:val="00CC340A"/>
    <w:rsid w:val="00CD3446"/>
    <w:rsid w:val="00CD6A20"/>
    <w:rsid w:val="00CE6563"/>
    <w:rsid w:val="00CE74B2"/>
    <w:rsid w:val="00CF7B35"/>
    <w:rsid w:val="00D0792D"/>
    <w:rsid w:val="00D14575"/>
    <w:rsid w:val="00D16318"/>
    <w:rsid w:val="00D17CBF"/>
    <w:rsid w:val="00D20C1F"/>
    <w:rsid w:val="00D37659"/>
    <w:rsid w:val="00D61EF3"/>
    <w:rsid w:val="00D62AF9"/>
    <w:rsid w:val="00D81C65"/>
    <w:rsid w:val="00D86B8C"/>
    <w:rsid w:val="00D90721"/>
    <w:rsid w:val="00D91DFF"/>
    <w:rsid w:val="00D93080"/>
    <w:rsid w:val="00D967B2"/>
    <w:rsid w:val="00DA102C"/>
    <w:rsid w:val="00DB31F8"/>
    <w:rsid w:val="00DC6C8A"/>
    <w:rsid w:val="00DD35F1"/>
    <w:rsid w:val="00DD6C75"/>
    <w:rsid w:val="00DE5564"/>
    <w:rsid w:val="00DF3519"/>
    <w:rsid w:val="00DF445D"/>
    <w:rsid w:val="00E232DE"/>
    <w:rsid w:val="00E30AD7"/>
    <w:rsid w:val="00E413B9"/>
    <w:rsid w:val="00E50E7A"/>
    <w:rsid w:val="00E631D8"/>
    <w:rsid w:val="00E63C2C"/>
    <w:rsid w:val="00E64EF4"/>
    <w:rsid w:val="00E76FFE"/>
    <w:rsid w:val="00E80EBD"/>
    <w:rsid w:val="00E91942"/>
    <w:rsid w:val="00E932A5"/>
    <w:rsid w:val="00E96D68"/>
    <w:rsid w:val="00EA7CD8"/>
    <w:rsid w:val="00EB21EA"/>
    <w:rsid w:val="00EB57F4"/>
    <w:rsid w:val="00EC0E56"/>
    <w:rsid w:val="00EF2652"/>
    <w:rsid w:val="00F01244"/>
    <w:rsid w:val="00F102D1"/>
    <w:rsid w:val="00F11A71"/>
    <w:rsid w:val="00F17294"/>
    <w:rsid w:val="00F41E28"/>
    <w:rsid w:val="00F50EE7"/>
    <w:rsid w:val="00F5799A"/>
    <w:rsid w:val="00F715A2"/>
    <w:rsid w:val="00F7209E"/>
    <w:rsid w:val="00FB7D79"/>
    <w:rsid w:val="00FC6B24"/>
    <w:rsid w:val="00FD7D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0E93"/>
    <w:pPr>
      <w:widowControl w:val="0"/>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270E93"/>
    <w:pPr>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F715A2"/>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21924"/>
    <w:pPr>
      <w:keepNext/>
      <w:keepLines/>
      <w:ind w:left="72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0E93"/>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F715A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C21924"/>
    <w:rPr>
      <w:rFonts w:ascii="Times New Roman" w:eastAsiaTheme="majorEastAsia" w:hAnsi="Times New Roman" w:cstheme="majorBidi"/>
      <w:b/>
      <w:bCs/>
      <w:sz w:val="24"/>
    </w:rPr>
  </w:style>
  <w:style w:type="paragraph" w:styleId="Header">
    <w:name w:val="header"/>
    <w:basedOn w:val="Normal"/>
    <w:link w:val="HeaderChar"/>
    <w:uiPriority w:val="99"/>
    <w:unhideWhenUsed/>
    <w:rsid w:val="00120532"/>
    <w:pPr>
      <w:tabs>
        <w:tab w:val="center" w:pos="4680"/>
        <w:tab w:val="right" w:pos="9360"/>
      </w:tabs>
      <w:spacing w:line="240" w:lineRule="auto"/>
    </w:pPr>
  </w:style>
  <w:style w:type="character" w:customStyle="1" w:styleId="HeaderChar">
    <w:name w:val="Header Char"/>
    <w:basedOn w:val="DefaultParagraphFont"/>
    <w:link w:val="Header"/>
    <w:uiPriority w:val="99"/>
    <w:rsid w:val="00120532"/>
    <w:rPr>
      <w:rFonts w:ascii="Times New Roman" w:hAnsi="Times New Roman"/>
      <w:sz w:val="24"/>
    </w:rPr>
  </w:style>
  <w:style w:type="paragraph" w:styleId="Footer">
    <w:name w:val="footer"/>
    <w:basedOn w:val="Normal"/>
    <w:link w:val="FooterChar"/>
    <w:uiPriority w:val="99"/>
    <w:unhideWhenUsed/>
    <w:rsid w:val="00120532"/>
    <w:pPr>
      <w:tabs>
        <w:tab w:val="center" w:pos="4680"/>
        <w:tab w:val="right" w:pos="9360"/>
      </w:tabs>
      <w:spacing w:line="240" w:lineRule="auto"/>
    </w:pPr>
  </w:style>
  <w:style w:type="character" w:customStyle="1" w:styleId="FooterChar">
    <w:name w:val="Footer Char"/>
    <w:basedOn w:val="DefaultParagraphFont"/>
    <w:link w:val="Footer"/>
    <w:uiPriority w:val="99"/>
    <w:rsid w:val="00120532"/>
    <w:rPr>
      <w:rFonts w:ascii="Times New Roman" w:hAnsi="Times New Roman"/>
      <w:sz w:val="24"/>
    </w:rPr>
  </w:style>
  <w:style w:type="paragraph" w:styleId="BalloonText">
    <w:name w:val="Balloon Text"/>
    <w:basedOn w:val="Normal"/>
    <w:link w:val="BalloonTextChar"/>
    <w:uiPriority w:val="99"/>
    <w:semiHidden/>
    <w:unhideWhenUsed/>
    <w:rsid w:val="0012053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0532"/>
    <w:rPr>
      <w:rFonts w:ascii="Tahoma" w:hAnsi="Tahoma" w:cs="Tahoma"/>
      <w:sz w:val="16"/>
      <w:szCs w:val="16"/>
    </w:rPr>
  </w:style>
  <w:style w:type="table" w:styleId="TableGrid">
    <w:name w:val="Table Grid"/>
    <w:basedOn w:val="TableNormal"/>
    <w:uiPriority w:val="59"/>
    <w:rsid w:val="00DD35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92684"/>
    <w:pPr>
      <w:widowControl/>
      <w:spacing w:before="100" w:beforeAutospacing="1" w:after="100" w:afterAutospacing="1" w:line="240" w:lineRule="auto"/>
    </w:pPr>
    <w:rPr>
      <w:rFonts w:eastAsiaTheme="minorEastAsia" w:cs="Times New Roman"/>
      <w:szCs w:val="24"/>
    </w:rPr>
  </w:style>
  <w:style w:type="paragraph" w:styleId="TOCHeading">
    <w:name w:val="TOC Heading"/>
    <w:basedOn w:val="Heading1"/>
    <w:next w:val="Normal"/>
    <w:uiPriority w:val="39"/>
    <w:semiHidden/>
    <w:unhideWhenUsed/>
    <w:qFormat/>
    <w:rsid w:val="00892684"/>
    <w:pPr>
      <w:keepNext/>
      <w:keepLines/>
      <w:widowControl/>
      <w:spacing w:before="480"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892684"/>
    <w:pPr>
      <w:spacing w:after="100"/>
    </w:pPr>
  </w:style>
  <w:style w:type="paragraph" w:styleId="TOC2">
    <w:name w:val="toc 2"/>
    <w:basedOn w:val="Normal"/>
    <w:next w:val="Normal"/>
    <w:autoRedefine/>
    <w:uiPriority w:val="39"/>
    <w:unhideWhenUsed/>
    <w:rsid w:val="00892684"/>
    <w:pPr>
      <w:spacing w:after="100"/>
      <w:ind w:left="240"/>
    </w:pPr>
  </w:style>
  <w:style w:type="character" w:styleId="Hyperlink">
    <w:name w:val="Hyperlink"/>
    <w:basedOn w:val="DefaultParagraphFont"/>
    <w:uiPriority w:val="99"/>
    <w:unhideWhenUsed/>
    <w:rsid w:val="00892684"/>
    <w:rPr>
      <w:color w:val="0000FF" w:themeColor="hyperlink"/>
      <w:u w:val="single"/>
    </w:rPr>
  </w:style>
  <w:style w:type="paragraph" w:styleId="TOC3">
    <w:name w:val="toc 3"/>
    <w:basedOn w:val="Normal"/>
    <w:next w:val="Normal"/>
    <w:autoRedefine/>
    <w:uiPriority w:val="39"/>
    <w:unhideWhenUsed/>
    <w:rsid w:val="00A410DE"/>
    <w:pPr>
      <w:spacing w:after="100"/>
      <w:ind w:left="480"/>
    </w:pPr>
  </w:style>
  <w:style w:type="paragraph" w:styleId="ListParagraph">
    <w:name w:val="List Paragraph"/>
    <w:basedOn w:val="Normal"/>
    <w:qFormat/>
    <w:rsid w:val="00A410DE"/>
    <w:pPr>
      <w:ind w:left="720"/>
      <w:contextualSpacing/>
    </w:pPr>
  </w:style>
  <w:style w:type="character" w:styleId="Strong">
    <w:name w:val="Strong"/>
    <w:basedOn w:val="DefaultParagraphFont"/>
    <w:uiPriority w:val="22"/>
    <w:qFormat/>
    <w:rsid w:val="00A410DE"/>
    <w:rPr>
      <w:b/>
      <w:bCs/>
    </w:rPr>
  </w:style>
  <w:style w:type="paragraph" w:customStyle="1" w:styleId="Body">
    <w:name w:val="Body"/>
    <w:rsid w:val="00350CB9"/>
    <w:pPr>
      <w:widowControl w:val="0"/>
      <w:pBdr>
        <w:top w:val="nil"/>
        <w:left w:val="nil"/>
        <w:bottom w:val="nil"/>
        <w:right w:val="nil"/>
        <w:between w:val="nil"/>
        <w:bar w:val="nil"/>
      </w:pBdr>
      <w:spacing w:after="0" w:line="480" w:lineRule="auto"/>
    </w:pPr>
    <w:rPr>
      <w:rFonts w:ascii="Times New Roman" w:eastAsia="Times New Roman" w:hAnsi="Times New Roman" w:cs="Times New Roman"/>
      <w:color w:val="000000"/>
      <w:sz w:val="24"/>
      <w:szCs w:val="24"/>
      <w:u w:color="000000"/>
      <w:bdr w:val="nil"/>
    </w:rPr>
  </w:style>
  <w:style w:type="numbering" w:customStyle="1" w:styleId="ImportedStyle1">
    <w:name w:val="Imported Style 1"/>
    <w:rsid w:val="00350CB9"/>
    <w:pPr>
      <w:numPr>
        <w:numId w:val="18"/>
      </w:numPr>
    </w:pPr>
  </w:style>
  <w:style w:type="numbering" w:customStyle="1" w:styleId="ImportedStyle2">
    <w:name w:val="Imported Style 2"/>
    <w:rsid w:val="00350CB9"/>
    <w:pPr>
      <w:numPr>
        <w:numId w:val="20"/>
      </w:numPr>
    </w:pPr>
  </w:style>
  <w:style w:type="numbering" w:customStyle="1" w:styleId="ImportedStyle3">
    <w:name w:val="Imported Style 3"/>
    <w:rsid w:val="00350CB9"/>
    <w:pPr>
      <w:numPr>
        <w:numId w:val="22"/>
      </w:numPr>
    </w:pPr>
  </w:style>
  <w:style w:type="numbering" w:customStyle="1" w:styleId="ImportedStyle4">
    <w:name w:val="Imported Style 4"/>
    <w:rsid w:val="00350CB9"/>
    <w:pPr>
      <w:numPr>
        <w:numId w:val="24"/>
      </w:numPr>
    </w:pPr>
  </w:style>
  <w:style w:type="numbering" w:customStyle="1" w:styleId="ImportedStyle5">
    <w:name w:val="Imported Style 5"/>
    <w:rsid w:val="00350CB9"/>
    <w:pPr>
      <w:numPr>
        <w:numId w:val="26"/>
      </w:numPr>
    </w:pPr>
  </w:style>
  <w:style w:type="numbering" w:customStyle="1" w:styleId="ImportedStyle6">
    <w:name w:val="Imported Style 6"/>
    <w:rsid w:val="00350CB9"/>
    <w:pPr>
      <w:numPr>
        <w:numId w:val="28"/>
      </w:numPr>
    </w:pPr>
  </w:style>
  <w:style w:type="numbering" w:customStyle="1" w:styleId="ImportedStyle7">
    <w:name w:val="Imported Style 7"/>
    <w:rsid w:val="00350CB9"/>
    <w:pPr>
      <w:numPr>
        <w:numId w:val="30"/>
      </w:numPr>
    </w:pPr>
  </w:style>
  <w:style w:type="numbering" w:customStyle="1" w:styleId="ImportedStyle8">
    <w:name w:val="Imported Style 8"/>
    <w:rsid w:val="00350CB9"/>
    <w:pPr>
      <w:numPr>
        <w:numId w:val="32"/>
      </w:numPr>
    </w:pPr>
  </w:style>
  <w:style w:type="numbering" w:customStyle="1" w:styleId="ImportedStyle9">
    <w:name w:val="Imported Style 9"/>
    <w:rsid w:val="00350CB9"/>
    <w:pPr>
      <w:numPr>
        <w:numId w:val="34"/>
      </w:numPr>
    </w:pPr>
  </w:style>
  <w:style w:type="paragraph" w:customStyle="1" w:styleId="TableStyle2">
    <w:name w:val="Table Style 2"/>
    <w:rsid w:val="005F6EE0"/>
    <w:pPr>
      <w:pBdr>
        <w:top w:val="nil"/>
        <w:left w:val="nil"/>
        <w:bottom w:val="nil"/>
        <w:right w:val="nil"/>
        <w:between w:val="nil"/>
        <w:bar w:val="nil"/>
      </w:pBdr>
      <w:spacing w:after="0" w:line="240" w:lineRule="auto"/>
    </w:pPr>
    <w:rPr>
      <w:rFonts w:ascii="Helvetica" w:eastAsia="Helvetica" w:hAnsi="Helvetica" w:cs="Helvetica"/>
      <w:color w:val="000000"/>
      <w:sz w:val="20"/>
      <w:szCs w:val="20"/>
      <w:bdr w:val="ni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0E93"/>
    <w:pPr>
      <w:widowControl w:val="0"/>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270E93"/>
    <w:pPr>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F715A2"/>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21924"/>
    <w:pPr>
      <w:keepNext/>
      <w:keepLines/>
      <w:ind w:left="72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0E93"/>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F715A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C21924"/>
    <w:rPr>
      <w:rFonts w:ascii="Times New Roman" w:eastAsiaTheme="majorEastAsia" w:hAnsi="Times New Roman" w:cstheme="majorBidi"/>
      <w:b/>
      <w:bCs/>
      <w:sz w:val="24"/>
    </w:rPr>
  </w:style>
  <w:style w:type="paragraph" w:styleId="Header">
    <w:name w:val="header"/>
    <w:basedOn w:val="Normal"/>
    <w:link w:val="HeaderChar"/>
    <w:uiPriority w:val="99"/>
    <w:unhideWhenUsed/>
    <w:rsid w:val="00120532"/>
    <w:pPr>
      <w:tabs>
        <w:tab w:val="center" w:pos="4680"/>
        <w:tab w:val="right" w:pos="9360"/>
      </w:tabs>
      <w:spacing w:line="240" w:lineRule="auto"/>
    </w:pPr>
  </w:style>
  <w:style w:type="character" w:customStyle="1" w:styleId="HeaderChar">
    <w:name w:val="Header Char"/>
    <w:basedOn w:val="DefaultParagraphFont"/>
    <w:link w:val="Header"/>
    <w:uiPriority w:val="99"/>
    <w:rsid w:val="00120532"/>
    <w:rPr>
      <w:rFonts w:ascii="Times New Roman" w:hAnsi="Times New Roman"/>
      <w:sz w:val="24"/>
    </w:rPr>
  </w:style>
  <w:style w:type="paragraph" w:styleId="Footer">
    <w:name w:val="footer"/>
    <w:basedOn w:val="Normal"/>
    <w:link w:val="FooterChar"/>
    <w:uiPriority w:val="99"/>
    <w:unhideWhenUsed/>
    <w:rsid w:val="00120532"/>
    <w:pPr>
      <w:tabs>
        <w:tab w:val="center" w:pos="4680"/>
        <w:tab w:val="right" w:pos="9360"/>
      </w:tabs>
      <w:spacing w:line="240" w:lineRule="auto"/>
    </w:pPr>
  </w:style>
  <w:style w:type="character" w:customStyle="1" w:styleId="FooterChar">
    <w:name w:val="Footer Char"/>
    <w:basedOn w:val="DefaultParagraphFont"/>
    <w:link w:val="Footer"/>
    <w:uiPriority w:val="99"/>
    <w:rsid w:val="00120532"/>
    <w:rPr>
      <w:rFonts w:ascii="Times New Roman" w:hAnsi="Times New Roman"/>
      <w:sz w:val="24"/>
    </w:rPr>
  </w:style>
  <w:style w:type="paragraph" w:styleId="BalloonText">
    <w:name w:val="Balloon Text"/>
    <w:basedOn w:val="Normal"/>
    <w:link w:val="BalloonTextChar"/>
    <w:uiPriority w:val="99"/>
    <w:semiHidden/>
    <w:unhideWhenUsed/>
    <w:rsid w:val="0012053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0532"/>
    <w:rPr>
      <w:rFonts w:ascii="Tahoma" w:hAnsi="Tahoma" w:cs="Tahoma"/>
      <w:sz w:val="16"/>
      <w:szCs w:val="16"/>
    </w:rPr>
  </w:style>
  <w:style w:type="table" w:styleId="TableGrid">
    <w:name w:val="Table Grid"/>
    <w:basedOn w:val="TableNormal"/>
    <w:uiPriority w:val="59"/>
    <w:rsid w:val="00DD35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92684"/>
    <w:pPr>
      <w:widowControl/>
      <w:spacing w:before="100" w:beforeAutospacing="1" w:after="100" w:afterAutospacing="1" w:line="240" w:lineRule="auto"/>
    </w:pPr>
    <w:rPr>
      <w:rFonts w:eastAsiaTheme="minorEastAsia" w:cs="Times New Roman"/>
      <w:szCs w:val="24"/>
    </w:rPr>
  </w:style>
  <w:style w:type="paragraph" w:styleId="TOCHeading">
    <w:name w:val="TOC Heading"/>
    <w:basedOn w:val="Heading1"/>
    <w:next w:val="Normal"/>
    <w:uiPriority w:val="39"/>
    <w:semiHidden/>
    <w:unhideWhenUsed/>
    <w:qFormat/>
    <w:rsid w:val="00892684"/>
    <w:pPr>
      <w:keepNext/>
      <w:keepLines/>
      <w:widowControl/>
      <w:spacing w:before="480"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892684"/>
    <w:pPr>
      <w:spacing w:after="100"/>
    </w:pPr>
  </w:style>
  <w:style w:type="paragraph" w:styleId="TOC2">
    <w:name w:val="toc 2"/>
    <w:basedOn w:val="Normal"/>
    <w:next w:val="Normal"/>
    <w:autoRedefine/>
    <w:uiPriority w:val="39"/>
    <w:unhideWhenUsed/>
    <w:rsid w:val="00892684"/>
    <w:pPr>
      <w:spacing w:after="100"/>
      <w:ind w:left="240"/>
    </w:pPr>
  </w:style>
  <w:style w:type="character" w:styleId="Hyperlink">
    <w:name w:val="Hyperlink"/>
    <w:basedOn w:val="DefaultParagraphFont"/>
    <w:uiPriority w:val="99"/>
    <w:unhideWhenUsed/>
    <w:rsid w:val="00892684"/>
    <w:rPr>
      <w:color w:val="0000FF" w:themeColor="hyperlink"/>
      <w:u w:val="single"/>
    </w:rPr>
  </w:style>
  <w:style w:type="paragraph" w:styleId="TOC3">
    <w:name w:val="toc 3"/>
    <w:basedOn w:val="Normal"/>
    <w:next w:val="Normal"/>
    <w:autoRedefine/>
    <w:uiPriority w:val="39"/>
    <w:unhideWhenUsed/>
    <w:rsid w:val="00A410DE"/>
    <w:pPr>
      <w:spacing w:after="100"/>
      <w:ind w:left="480"/>
    </w:pPr>
  </w:style>
  <w:style w:type="paragraph" w:styleId="ListParagraph">
    <w:name w:val="List Paragraph"/>
    <w:basedOn w:val="Normal"/>
    <w:qFormat/>
    <w:rsid w:val="00A410DE"/>
    <w:pPr>
      <w:ind w:left="720"/>
      <w:contextualSpacing/>
    </w:pPr>
  </w:style>
  <w:style w:type="character" w:styleId="Strong">
    <w:name w:val="Strong"/>
    <w:basedOn w:val="DefaultParagraphFont"/>
    <w:uiPriority w:val="22"/>
    <w:qFormat/>
    <w:rsid w:val="00A410DE"/>
    <w:rPr>
      <w:b/>
      <w:bCs/>
    </w:rPr>
  </w:style>
  <w:style w:type="paragraph" w:customStyle="1" w:styleId="Body">
    <w:name w:val="Body"/>
    <w:rsid w:val="00350CB9"/>
    <w:pPr>
      <w:widowControl w:val="0"/>
      <w:pBdr>
        <w:top w:val="nil"/>
        <w:left w:val="nil"/>
        <w:bottom w:val="nil"/>
        <w:right w:val="nil"/>
        <w:between w:val="nil"/>
        <w:bar w:val="nil"/>
      </w:pBdr>
      <w:spacing w:after="0" w:line="480" w:lineRule="auto"/>
    </w:pPr>
    <w:rPr>
      <w:rFonts w:ascii="Times New Roman" w:eastAsia="Times New Roman" w:hAnsi="Times New Roman" w:cs="Times New Roman"/>
      <w:color w:val="000000"/>
      <w:sz w:val="24"/>
      <w:szCs w:val="24"/>
      <w:u w:color="000000"/>
      <w:bdr w:val="nil"/>
    </w:rPr>
  </w:style>
  <w:style w:type="numbering" w:customStyle="1" w:styleId="ImportedStyle1">
    <w:name w:val="Imported Style 1"/>
    <w:rsid w:val="00350CB9"/>
    <w:pPr>
      <w:numPr>
        <w:numId w:val="18"/>
      </w:numPr>
    </w:pPr>
  </w:style>
  <w:style w:type="numbering" w:customStyle="1" w:styleId="ImportedStyle2">
    <w:name w:val="Imported Style 2"/>
    <w:rsid w:val="00350CB9"/>
    <w:pPr>
      <w:numPr>
        <w:numId w:val="20"/>
      </w:numPr>
    </w:pPr>
  </w:style>
  <w:style w:type="numbering" w:customStyle="1" w:styleId="ImportedStyle3">
    <w:name w:val="Imported Style 3"/>
    <w:rsid w:val="00350CB9"/>
    <w:pPr>
      <w:numPr>
        <w:numId w:val="22"/>
      </w:numPr>
    </w:pPr>
  </w:style>
  <w:style w:type="numbering" w:customStyle="1" w:styleId="ImportedStyle4">
    <w:name w:val="Imported Style 4"/>
    <w:rsid w:val="00350CB9"/>
    <w:pPr>
      <w:numPr>
        <w:numId w:val="24"/>
      </w:numPr>
    </w:pPr>
  </w:style>
  <w:style w:type="numbering" w:customStyle="1" w:styleId="ImportedStyle5">
    <w:name w:val="Imported Style 5"/>
    <w:rsid w:val="00350CB9"/>
    <w:pPr>
      <w:numPr>
        <w:numId w:val="26"/>
      </w:numPr>
    </w:pPr>
  </w:style>
  <w:style w:type="numbering" w:customStyle="1" w:styleId="ImportedStyle6">
    <w:name w:val="Imported Style 6"/>
    <w:rsid w:val="00350CB9"/>
    <w:pPr>
      <w:numPr>
        <w:numId w:val="28"/>
      </w:numPr>
    </w:pPr>
  </w:style>
  <w:style w:type="numbering" w:customStyle="1" w:styleId="ImportedStyle7">
    <w:name w:val="Imported Style 7"/>
    <w:rsid w:val="00350CB9"/>
    <w:pPr>
      <w:numPr>
        <w:numId w:val="30"/>
      </w:numPr>
    </w:pPr>
  </w:style>
  <w:style w:type="numbering" w:customStyle="1" w:styleId="ImportedStyle8">
    <w:name w:val="Imported Style 8"/>
    <w:rsid w:val="00350CB9"/>
    <w:pPr>
      <w:numPr>
        <w:numId w:val="32"/>
      </w:numPr>
    </w:pPr>
  </w:style>
  <w:style w:type="numbering" w:customStyle="1" w:styleId="ImportedStyle9">
    <w:name w:val="Imported Style 9"/>
    <w:rsid w:val="00350CB9"/>
    <w:pPr>
      <w:numPr>
        <w:numId w:val="34"/>
      </w:numPr>
    </w:pPr>
  </w:style>
  <w:style w:type="paragraph" w:customStyle="1" w:styleId="TableStyle2">
    <w:name w:val="Table Style 2"/>
    <w:rsid w:val="005F6EE0"/>
    <w:pPr>
      <w:pBdr>
        <w:top w:val="nil"/>
        <w:left w:val="nil"/>
        <w:bottom w:val="nil"/>
        <w:right w:val="nil"/>
        <w:between w:val="nil"/>
        <w:bar w:val="nil"/>
      </w:pBdr>
      <w:spacing w:after="0" w:line="240" w:lineRule="auto"/>
    </w:pPr>
    <w:rPr>
      <w:rFonts w:ascii="Helvetica" w:eastAsia="Helvetica" w:hAnsi="Helvetica" w:cs="Helvetica"/>
      <w:color w:val="000000"/>
      <w:sz w:val="20"/>
      <w:szCs w:val="2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6572352">
      <w:bodyDiv w:val="1"/>
      <w:marLeft w:val="0"/>
      <w:marRight w:val="0"/>
      <w:marTop w:val="0"/>
      <w:marBottom w:val="0"/>
      <w:divBdr>
        <w:top w:val="none" w:sz="0" w:space="0" w:color="auto"/>
        <w:left w:val="none" w:sz="0" w:space="0" w:color="auto"/>
        <w:bottom w:val="none" w:sz="0" w:space="0" w:color="auto"/>
        <w:right w:val="none" w:sz="0" w:space="0" w:color="auto"/>
      </w:divBdr>
    </w:div>
    <w:div w:id="370375772">
      <w:bodyDiv w:val="1"/>
      <w:marLeft w:val="0"/>
      <w:marRight w:val="0"/>
      <w:marTop w:val="0"/>
      <w:marBottom w:val="0"/>
      <w:divBdr>
        <w:top w:val="none" w:sz="0" w:space="0" w:color="auto"/>
        <w:left w:val="none" w:sz="0" w:space="0" w:color="auto"/>
        <w:bottom w:val="none" w:sz="0" w:space="0" w:color="auto"/>
        <w:right w:val="none" w:sz="0" w:space="0" w:color="auto"/>
      </w:divBdr>
    </w:div>
    <w:div w:id="815537217">
      <w:bodyDiv w:val="1"/>
      <w:marLeft w:val="0"/>
      <w:marRight w:val="0"/>
      <w:marTop w:val="0"/>
      <w:marBottom w:val="0"/>
      <w:divBdr>
        <w:top w:val="none" w:sz="0" w:space="0" w:color="auto"/>
        <w:left w:val="none" w:sz="0" w:space="0" w:color="auto"/>
        <w:bottom w:val="none" w:sz="0" w:space="0" w:color="auto"/>
        <w:right w:val="none" w:sz="0" w:space="0" w:color="auto"/>
      </w:divBdr>
      <w:divsChild>
        <w:div w:id="2066098783">
          <w:marLeft w:val="0"/>
          <w:marRight w:val="0"/>
          <w:marTop w:val="0"/>
          <w:marBottom w:val="0"/>
          <w:divBdr>
            <w:top w:val="none" w:sz="0" w:space="0" w:color="auto"/>
            <w:left w:val="none" w:sz="0" w:space="0" w:color="auto"/>
            <w:bottom w:val="none" w:sz="0" w:space="0" w:color="auto"/>
            <w:right w:val="none" w:sz="0" w:space="0" w:color="auto"/>
          </w:divBdr>
          <w:divsChild>
            <w:div w:id="923756405">
              <w:marLeft w:val="0"/>
              <w:marRight w:val="0"/>
              <w:marTop w:val="0"/>
              <w:marBottom w:val="0"/>
              <w:divBdr>
                <w:top w:val="none" w:sz="0" w:space="0" w:color="auto"/>
                <w:left w:val="none" w:sz="0" w:space="0" w:color="auto"/>
                <w:bottom w:val="none" w:sz="0" w:space="0" w:color="auto"/>
                <w:right w:val="none" w:sz="0" w:space="0" w:color="auto"/>
              </w:divBdr>
              <w:divsChild>
                <w:div w:id="1069621537">
                  <w:marLeft w:val="0"/>
                  <w:marRight w:val="0"/>
                  <w:marTop w:val="0"/>
                  <w:marBottom w:val="0"/>
                  <w:divBdr>
                    <w:top w:val="none" w:sz="0" w:space="0" w:color="auto"/>
                    <w:left w:val="none" w:sz="0" w:space="0" w:color="auto"/>
                    <w:bottom w:val="none" w:sz="0" w:space="0" w:color="auto"/>
                    <w:right w:val="none" w:sz="0" w:space="0" w:color="auto"/>
                  </w:divBdr>
                  <w:divsChild>
                    <w:div w:id="1026326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6465397">
      <w:bodyDiv w:val="1"/>
      <w:marLeft w:val="0"/>
      <w:marRight w:val="0"/>
      <w:marTop w:val="0"/>
      <w:marBottom w:val="0"/>
      <w:divBdr>
        <w:top w:val="none" w:sz="0" w:space="0" w:color="auto"/>
        <w:left w:val="none" w:sz="0" w:space="0" w:color="auto"/>
        <w:bottom w:val="none" w:sz="0" w:space="0" w:color="auto"/>
        <w:right w:val="none" w:sz="0" w:space="0" w:color="auto"/>
      </w:divBdr>
    </w:div>
    <w:div w:id="1927380736">
      <w:bodyDiv w:val="1"/>
      <w:marLeft w:val="0"/>
      <w:marRight w:val="0"/>
      <w:marTop w:val="0"/>
      <w:marBottom w:val="0"/>
      <w:divBdr>
        <w:top w:val="none" w:sz="0" w:space="0" w:color="auto"/>
        <w:left w:val="none" w:sz="0" w:space="0" w:color="auto"/>
        <w:bottom w:val="none" w:sz="0" w:space="0" w:color="auto"/>
        <w:right w:val="none" w:sz="0" w:space="0" w:color="auto"/>
      </w:divBdr>
    </w:div>
    <w:div w:id="2051374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6.png"/><Relationship Id="rId18"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5.png"/><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www.okcoin.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emf"/><Relationship Id="rId5" Type="http://schemas.openxmlformats.org/officeDocument/2006/relationships/settings" Target="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www.census.gov/cgi-bin/sssd/naics/naicsrch" TargetMode="Externa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CC5569-BB1C-4718-9800-63869890DF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9</TotalTime>
  <Pages>76</Pages>
  <Words>14848</Words>
  <Characters>84638</Characters>
  <Application>Microsoft Office Word</Application>
  <DocSecurity>0</DocSecurity>
  <Lines>705</Lines>
  <Paragraphs>198</Paragraphs>
  <ScaleCrop>false</ScaleCrop>
  <HeadingPairs>
    <vt:vector size="2" baseType="variant">
      <vt:variant>
        <vt:lpstr>Title</vt:lpstr>
      </vt:variant>
      <vt:variant>
        <vt:i4>1</vt:i4>
      </vt:variant>
    </vt:vector>
  </HeadingPairs>
  <TitlesOfParts>
    <vt:vector size="1" baseType="lpstr">
      <vt:lpstr/>
    </vt:vector>
  </TitlesOfParts>
  <Company>NYU College of Dentistry</Company>
  <LinksUpToDate>false</LinksUpToDate>
  <CharactersWithSpaces>992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hruser</dc:creator>
  <cp:lastModifiedBy>Admin</cp:lastModifiedBy>
  <cp:revision>55</cp:revision>
  <dcterms:created xsi:type="dcterms:W3CDTF">2015-09-06T16:29:00Z</dcterms:created>
  <dcterms:modified xsi:type="dcterms:W3CDTF">2015-12-13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l149@nyu.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